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4FDC" w:rsidRDefault="00E039DE" w:rsidP="00E039DE">
      <w:pPr>
        <w:pStyle w:val="Heading1"/>
        <w:numPr>
          <w:ilvl w:val="0"/>
          <w:numId w:val="0"/>
        </w:numPr>
        <w:ind w:left="360"/>
        <w:jc w:val="center"/>
      </w:pPr>
      <w:bookmarkStart w:id="0" w:name="_Toc466435342"/>
      <w:r>
        <w:t>MỤC LỤC</w:t>
      </w:r>
      <w:bookmarkEnd w:id="0"/>
    </w:p>
    <w:p w:rsidR="00967A32" w:rsidRDefault="00E251D4">
      <w:pPr>
        <w:pStyle w:val="TOC1"/>
        <w:tabs>
          <w:tab w:val="right" w:leader="dot" w:pos="9350"/>
        </w:tabs>
        <w:rPr>
          <w:rFonts w:asciiTheme="minorHAnsi" w:eastAsiaTheme="minorEastAsia" w:hAnsiTheme="minorHAnsi"/>
          <w:noProof/>
          <w:sz w:val="22"/>
          <w:lang w:val="vi-VN" w:eastAsia="vi-VN"/>
        </w:rPr>
      </w:pPr>
      <w:r>
        <w:rPr>
          <w:lang w:val="es-ES"/>
        </w:rPr>
        <w:fldChar w:fldCharType="begin"/>
      </w:r>
      <w:r>
        <w:rPr>
          <w:lang w:val="es-ES"/>
        </w:rPr>
        <w:instrText xml:space="preserve"> TOC \o "1-3" \h \z \u </w:instrText>
      </w:r>
      <w:r>
        <w:rPr>
          <w:lang w:val="es-ES"/>
        </w:rPr>
        <w:fldChar w:fldCharType="separate"/>
      </w:r>
      <w:hyperlink w:anchor="_Toc466435342" w:history="1">
        <w:r w:rsidR="00967A32" w:rsidRPr="00EC5DFB">
          <w:rPr>
            <w:rStyle w:val="Hyperlink"/>
            <w:noProof/>
          </w:rPr>
          <w:t>MỤC LỤC</w:t>
        </w:r>
        <w:r w:rsidR="00967A32">
          <w:rPr>
            <w:noProof/>
            <w:webHidden/>
          </w:rPr>
          <w:tab/>
        </w:r>
        <w:r w:rsidR="00967A32">
          <w:rPr>
            <w:noProof/>
            <w:webHidden/>
          </w:rPr>
          <w:fldChar w:fldCharType="begin"/>
        </w:r>
        <w:r w:rsidR="00967A32">
          <w:rPr>
            <w:noProof/>
            <w:webHidden/>
          </w:rPr>
          <w:instrText xml:space="preserve"> PAGEREF _Toc466435342 \h </w:instrText>
        </w:r>
        <w:r w:rsidR="00967A32">
          <w:rPr>
            <w:noProof/>
            <w:webHidden/>
          </w:rPr>
        </w:r>
        <w:r w:rsidR="00967A32">
          <w:rPr>
            <w:noProof/>
            <w:webHidden/>
          </w:rPr>
          <w:fldChar w:fldCharType="separate"/>
        </w:r>
        <w:r w:rsidR="000411C8">
          <w:rPr>
            <w:noProof/>
            <w:webHidden/>
          </w:rPr>
          <w:t>1</w:t>
        </w:r>
        <w:r w:rsidR="00967A32">
          <w:rPr>
            <w:noProof/>
            <w:webHidden/>
          </w:rPr>
          <w:fldChar w:fldCharType="end"/>
        </w:r>
      </w:hyperlink>
    </w:p>
    <w:p w:rsidR="00967A32" w:rsidRDefault="000D6C31">
      <w:pPr>
        <w:pStyle w:val="TOC1"/>
        <w:tabs>
          <w:tab w:val="right" w:leader="dot" w:pos="9350"/>
        </w:tabs>
        <w:rPr>
          <w:rFonts w:asciiTheme="minorHAnsi" w:eastAsiaTheme="minorEastAsia" w:hAnsiTheme="minorHAnsi"/>
          <w:noProof/>
          <w:sz w:val="22"/>
          <w:lang w:val="vi-VN" w:eastAsia="vi-VN"/>
        </w:rPr>
      </w:pPr>
      <w:hyperlink w:anchor="_Toc466435343" w:history="1">
        <w:r w:rsidR="00967A32" w:rsidRPr="00EC5DFB">
          <w:rPr>
            <w:rStyle w:val="Hyperlink"/>
            <w:noProof/>
          </w:rPr>
          <w:t>DANH MỤC CHỮ VIẾT TẮT</w:t>
        </w:r>
        <w:r w:rsidR="00967A32">
          <w:rPr>
            <w:noProof/>
            <w:webHidden/>
          </w:rPr>
          <w:tab/>
        </w:r>
        <w:r w:rsidR="00967A32">
          <w:rPr>
            <w:noProof/>
            <w:webHidden/>
          </w:rPr>
          <w:fldChar w:fldCharType="begin"/>
        </w:r>
        <w:r w:rsidR="00967A32">
          <w:rPr>
            <w:noProof/>
            <w:webHidden/>
          </w:rPr>
          <w:instrText xml:space="preserve"> PAGEREF _Toc466435343 \h </w:instrText>
        </w:r>
        <w:r w:rsidR="00967A32">
          <w:rPr>
            <w:noProof/>
            <w:webHidden/>
          </w:rPr>
        </w:r>
        <w:r w:rsidR="00967A32">
          <w:rPr>
            <w:noProof/>
            <w:webHidden/>
          </w:rPr>
          <w:fldChar w:fldCharType="separate"/>
        </w:r>
        <w:r w:rsidR="000411C8">
          <w:rPr>
            <w:noProof/>
            <w:webHidden/>
          </w:rPr>
          <w:t>4</w:t>
        </w:r>
        <w:r w:rsidR="00967A32">
          <w:rPr>
            <w:noProof/>
            <w:webHidden/>
          </w:rPr>
          <w:fldChar w:fldCharType="end"/>
        </w:r>
      </w:hyperlink>
    </w:p>
    <w:p w:rsidR="00967A32" w:rsidRDefault="000D6C31">
      <w:pPr>
        <w:pStyle w:val="TOC1"/>
        <w:tabs>
          <w:tab w:val="right" w:leader="dot" w:pos="9350"/>
        </w:tabs>
        <w:rPr>
          <w:rFonts w:asciiTheme="minorHAnsi" w:eastAsiaTheme="minorEastAsia" w:hAnsiTheme="minorHAnsi"/>
          <w:noProof/>
          <w:sz w:val="22"/>
          <w:lang w:val="vi-VN" w:eastAsia="vi-VN"/>
        </w:rPr>
      </w:pPr>
      <w:hyperlink w:anchor="_Toc466435344" w:history="1">
        <w:r w:rsidR="00967A32" w:rsidRPr="00EC5DFB">
          <w:rPr>
            <w:rStyle w:val="Hyperlink"/>
            <w:noProof/>
          </w:rPr>
          <w:t>MỞ ĐẦU</w:t>
        </w:r>
        <w:r w:rsidR="00967A32">
          <w:rPr>
            <w:noProof/>
            <w:webHidden/>
          </w:rPr>
          <w:tab/>
        </w:r>
        <w:r w:rsidR="00967A32">
          <w:rPr>
            <w:noProof/>
            <w:webHidden/>
          </w:rPr>
          <w:fldChar w:fldCharType="begin"/>
        </w:r>
        <w:r w:rsidR="00967A32">
          <w:rPr>
            <w:noProof/>
            <w:webHidden/>
          </w:rPr>
          <w:instrText xml:space="preserve"> PAGEREF _Toc466435344 \h </w:instrText>
        </w:r>
        <w:r w:rsidR="00967A32">
          <w:rPr>
            <w:noProof/>
            <w:webHidden/>
          </w:rPr>
        </w:r>
        <w:r w:rsidR="00967A32">
          <w:rPr>
            <w:noProof/>
            <w:webHidden/>
          </w:rPr>
          <w:fldChar w:fldCharType="separate"/>
        </w:r>
        <w:r w:rsidR="000411C8">
          <w:rPr>
            <w:noProof/>
            <w:webHidden/>
          </w:rPr>
          <w:t>5</w:t>
        </w:r>
        <w:r w:rsidR="00967A32">
          <w:rPr>
            <w:noProof/>
            <w:webHidden/>
          </w:rPr>
          <w:fldChar w:fldCharType="end"/>
        </w:r>
      </w:hyperlink>
    </w:p>
    <w:p w:rsidR="00967A32" w:rsidRDefault="000D6C31">
      <w:pPr>
        <w:pStyle w:val="TOC1"/>
        <w:tabs>
          <w:tab w:val="left" w:pos="1760"/>
          <w:tab w:val="right" w:leader="dot" w:pos="9350"/>
        </w:tabs>
        <w:rPr>
          <w:rFonts w:asciiTheme="minorHAnsi" w:eastAsiaTheme="minorEastAsia" w:hAnsiTheme="minorHAnsi"/>
          <w:noProof/>
          <w:sz w:val="22"/>
          <w:lang w:val="vi-VN" w:eastAsia="vi-VN"/>
        </w:rPr>
      </w:pPr>
      <w:hyperlink w:anchor="_Toc466435345" w:history="1">
        <w:r w:rsidR="00967A32" w:rsidRPr="00EC5DFB">
          <w:rPr>
            <w:rStyle w:val="Hyperlink"/>
            <w:noProof/>
            <w14:scene3d>
              <w14:camera w14:prst="orthographicFront"/>
              <w14:lightRig w14:rig="threePt" w14:dir="t">
                <w14:rot w14:lat="0" w14:lon="0" w14:rev="0"/>
              </w14:lightRig>
            </w14:scene3d>
          </w:rPr>
          <w:t>CHƯƠNG 1.</w:t>
        </w:r>
        <w:r w:rsidR="00967A32">
          <w:rPr>
            <w:rFonts w:asciiTheme="minorHAnsi" w:eastAsiaTheme="minorEastAsia" w:hAnsiTheme="minorHAnsi"/>
            <w:noProof/>
            <w:sz w:val="22"/>
            <w:lang w:val="vi-VN" w:eastAsia="vi-VN"/>
          </w:rPr>
          <w:tab/>
        </w:r>
        <w:r w:rsidR="00967A32" w:rsidRPr="00EC5DFB">
          <w:rPr>
            <w:rStyle w:val="Hyperlink"/>
            <w:smallCaps/>
            <w:noProof/>
            <w:spacing w:val="5"/>
          </w:rPr>
          <w:t>CƠ SỞ LÝ LUẬN VỀ CHUỖI CUNG ỨNG VÀ CHUỖI CUNG ỨNG THỰC PHẨM</w:t>
        </w:r>
        <w:r w:rsidR="00967A32">
          <w:rPr>
            <w:noProof/>
            <w:webHidden/>
          </w:rPr>
          <w:tab/>
        </w:r>
        <w:r w:rsidR="00967A32">
          <w:rPr>
            <w:noProof/>
            <w:webHidden/>
          </w:rPr>
          <w:fldChar w:fldCharType="begin"/>
        </w:r>
        <w:r w:rsidR="00967A32">
          <w:rPr>
            <w:noProof/>
            <w:webHidden/>
          </w:rPr>
          <w:instrText xml:space="preserve"> PAGEREF _Toc466435345 \h </w:instrText>
        </w:r>
        <w:r w:rsidR="00967A32">
          <w:rPr>
            <w:noProof/>
            <w:webHidden/>
          </w:rPr>
        </w:r>
        <w:r w:rsidR="00967A32">
          <w:rPr>
            <w:noProof/>
            <w:webHidden/>
          </w:rPr>
          <w:fldChar w:fldCharType="separate"/>
        </w:r>
        <w:r w:rsidR="000411C8">
          <w:rPr>
            <w:noProof/>
            <w:webHidden/>
          </w:rPr>
          <w:t>8</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46" w:history="1">
        <w:r w:rsidR="00967A32" w:rsidRPr="00EC5DFB">
          <w:rPr>
            <w:rStyle w:val="Hyperlink"/>
            <w:noProof/>
            <w:lang w:val="es-ES"/>
          </w:rPr>
          <w:t>1.1</w:t>
        </w:r>
        <w:r w:rsidR="00967A32">
          <w:rPr>
            <w:rFonts w:asciiTheme="minorHAnsi" w:eastAsiaTheme="minorEastAsia" w:hAnsiTheme="minorHAnsi"/>
            <w:noProof/>
            <w:sz w:val="22"/>
            <w:lang w:val="vi-VN" w:eastAsia="vi-VN"/>
          </w:rPr>
          <w:tab/>
        </w:r>
        <w:r w:rsidR="00967A32" w:rsidRPr="00EC5DFB">
          <w:rPr>
            <w:rStyle w:val="Hyperlink"/>
            <w:noProof/>
            <w:lang w:val="es-ES"/>
          </w:rPr>
          <w:t>Tổng quan về chuỗi cung ứng</w:t>
        </w:r>
        <w:r w:rsidR="00967A32">
          <w:rPr>
            <w:noProof/>
            <w:webHidden/>
          </w:rPr>
          <w:tab/>
        </w:r>
        <w:r w:rsidR="00967A32">
          <w:rPr>
            <w:noProof/>
            <w:webHidden/>
          </w:rPr>
          <w:fldChar w:fldCharType="begin"/>
        </w:r>
        <w:r w:rsidR="00967A32">
          <w:rPr>
            <w:noProof/>
            <w:webHidden/>
          </w:rPr>
          <w:instrText xml:space="preserve"> PAGEREF _Toc466435346 \h </w:instrText>
        </w:r>
        <w:r w:rsidR="00967A32">
          <w:rPr>
            <w:noProof/>
            <w:webHidden/>
          </w:rPr>
        </w:r>
        <w:r w:rsidR="00967A32">
          <w:rPr>
            <w:noProof/>
            <w:webHidden/>
          </w:rPr>
          <w:fldChar w:fldCharType="separate"/>
        </w:r>
        <w:r w:rsidR="000411C8">
          <w:rPr>
            <w:noProof/>
            <w:webHidden/>
          </w:rPr>
          <w:t>8</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47" w:history="1">
        <w:r w:rsidR="00967A32" w:rsidRPr="00EC5DFB">
          <w:rPr>
            <w:rStyle w:val="Hyperlink"/>
            <w:noProof/>
            <w:lang w:val="es-ES"/>
          </w:rPr>
          <w:t>1.2</w:t>
        </w:r>
        <w:r w:rsidR="00967A32">
          <w:rPr>
            <w:rFonts w:asciiTheme="minorHAnsi" w:eastAsiaTheme="minorEastAsia" w:hAnsiTheme="minorHAnsi"/>
            <w:noProof/>
            <w:sz w:val="22"/>
            <w:lang w:val="vi-VN" w:eastAsia="vi-VN"/>
          </w:rPr>
          <w:tab/>
        </w:r>
        <w:r w:rsidR="00967A32" w:rsidRPr="00EC5DFB">
          <w:rPr>
            <w:rStyle w:val="Hyperlink"/>
            <w:noProof/>
            <w:lang w:val="es-ES"/>
          </w:rPr>
          <w:t>Chuỗi cung ứng thực phẩm</w:t>
        </w:r>
        <w:r w:rsidR="00967A32">
          <w:rPr>
            <w:noProof/>
            <w:webHidden/>
          </w:rPr>
          <w:tab/>
        </w:r>
        <w:r w:rsidR="00967A32">
          <w:rPr>
            <w:noProof/>
            <w:webHidden/>
          </w:rPr>
          <w:fldChar w:fldCharType="begin"/>
        </w:r>
        <w:r w:rsidR="00967A32">
          <w:rPr>
            <w:noProof/>
            <w:webHidden/>
          </w:rPr>
          <w:instrText xml:space="preserve"> PAGEREF _Toc466435347 \h </w:instrText>
        </w:r>
        <w:r w:rsidR="00967A32">
          <w:rPr>
            <w:noProof/>
            <w:webHidden/>
          </w:rPr>
        </w:r>
        <w:r w:rsidR="00967A32">
          <w:rPr>
            <w:noProof/>
            <w:webHidden/>
          </w:rPr>
          <w:fldChar w:fldCharType="separate"/>
        </w:r>
        <w:r w:rsidR="000411C8">
          <w:rPr>
            <w:noProof/>
            <w:webHidden/>
          </w:rPr>
          <w:t>8</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48" w:history="1">
        <w:r w:rsidR="00967A32" w:rsidRPr="00EC5DFB">
          <w:rPr>
            <w:rStyle w:val="Hyperlink"/>
            <w:noProof/>
            <w14:scene3d>
              <w14:camera w14:prst="orthographicFront"/>
              <w14:lightRig w14:rig="threePt" w14:dir="t">
                <w14:rot w14:lat="0" w14:lon="0" w14:rev="0"/>
              </w14:lightRig>
            </w14:scene3d>
          </w:rPr>
          <w:t>1.2.1</w:t>
        </w:r>
        <w:r w:rsidR="00967A32">
          <w:rPr>
            <w:rFonts w:asciiTheme="minorHAnsi" w:eastAsiaTheme="minorEastAsia" w:hAnsiTheme="minorHAnsi"/>
            <w:noProof/>
            <w:sz w:val="22"/>
            <w:lang w:val="vi-VN" w:eastAsia="vi-VN"/>
          </w:rPr>
          <w:tab/>
        </w:r>
        <w:r w:rsidR="00967A32" w:rsidRPr="00EC5DFB">
          <w:rPr>
            <w:rStyle w:val="Hyperlink"/>
            <w:noProof/>
          </w:rPr>
          <w:t>Chuỗi cung ứng thực phẩm địa phương-Chuỗi cung ứng thực phẩm ngắn (Short Food Supply Chain)</w:t>
        </w:r>
        <w:r w:rsidR="00967A32">
          <w:rPr>
            <w:noProof/>
            <w:webHidden/>
          </w:rPr>
          <w:tab/>
        </w:r>
        <w:r w:rsidR="00967A32">
          <w:rPr>
            <w:noProof/>
            <w:webHidden/>
          </w:rPr>
          <w:fldChar w:fldCharType="begin"/>
        </w:r>
        <w:r w:rsidR="00967A32">
          <w:rPr>
            <w:noProof/>
            <w:webHidden/>
          </w:rPr>
          <w:instrText xml:space="preserve"> PAGEREF _Toc466435348 \h </w:instrText>
        </w:r>
        <w:r w:rsidR="00967A32">
          <w:rPr>
            <w:noProof/>
            <w:webHidden/>
          </w:rPr>
        </w:r>
        <w:r w:rsidR="00967A32">
          <w:rPr>
            <w:noProof/>
            <w:webHidden/>
          </w:rPr>
          <w:fldChar w:fldCharType="separate"/>
        </w:r>
        <w:r w:rsidR="000411C8">
          <w:rPr>
            <w:noProof/>
            <w:webHidden/>
          </w:rPr>
          <w:t>9</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49" w:history="1">
        <w:r w:rsidR="00967A32" w:rsidRPr="00EC5DFB">
          <w:rPr>
            <w:rStyle w:val="Hyperlink"/>
            <w:noProof/>
            <w14:scene3d>
              <w14:camera w14:prst="orthographicFront"/>
              <w14:lightRig w14:rig="threePt" w14:dir="t">
                <w14:rot w14:lat="0" w14:lon="0" w14:rev="0"/>
              </w14:lightRig>
            </w14:scene3d>
          </w:rPr>
          <w:t>1.2.2</w:t>
        </w:r>
        <w:r w:rsidR="00967A32">
          <w:rPr>
            <w:rFonts w:asciiTheme="minorHAnsi" w:eastAsiaTheme="minorEastAsia" w:hAnsiTheme="minorHAnsi"/>
            <w:noProof/>
            <w:sz w:val="22"/>
            <w:lang w:val="vi-VN" w:eastAsia="vi-VN"/>
          </w:rPr>
          <w:tab/>
        </w:r>
        <w:r w:rsidR="00967A32" w:rsidRPr="00EC5DFB">
          <w:rPr>
            <w:rStyle w:val="Hyperlink"/>
            <w:noProof/>
          </w:rPr>
          <w:t>Chuỗi cung ứng nông sản hiện đại của Trung Quốc</w:t>
        </w:r>
        <w:r w:rsidR="00967A32">
          <w:rPr>
            <w:noProof/>
            <w:webHidden/>
          </w:rPr>
          <w:tab/>
        </w:r>
        <w:r w:rsidR="00967A32">
          <w:rPr>
            <w:noProof/>
            <w:webHidden/>
          </w:rPr>
          <w:fldChar w:fldCharType="begin"/>
        </w:r>
        <w:r w:rsidR="00967A32">
          <w:rPr>
            <w:noProof/>
            <w:webHidden/>
          </w:rPr>
          <w:instrText xml:space="preserve"> PAGEREF _Toc466435349 \h </w:instrText>
        </w:r>
        <w:r w:rsidR="00967A32">
          <w:rPr>
            <w:noProof/>
            <w:webHidden/>
          </w:rPr>
        </w:r>
        <w:r w:rsidR="00967A32">
          <w:rPr>
            <w:noProof/>
            <w:webHidden/>
          </w:rPr>
          <w:fldChar w:fldCharType="separate"/>
        </w:r>
        <w:r w:rsidR="000411C8">
          <w:rPr>
            <w:noProof/>
            <w:webHidden/>
          </w:rPr>
          <w:t>10</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50" w:history="1">
        <w:r w:rsidR="00967A32" w:rsidRPr="00EC5DFB">
          <w:rPr>
            <w:rStyle w:val="Hyperlink"/>
            <w:noProof/>
          </w:rPr>
          <w:t>1.3</w:t>
        </w:r>
        <w:r w:rsidR="00967A32">
          <w:rPr>
            <w:rFonts w:asciiTheme="minorHAnsi" w:eastAsiaTheme="minorEastAsia" w:hAnsiTheme="minorHAnsi"/>
            <w:noProof/>
            <w:sz w:val="22"/>
            <w:lang w:val="vi-VN" w:eastAsia="vi-VN"/>
          </w:rPr>
          <w:tab/>
        </w:r>
        <w:r w:rsidR="00967A32" w:rsidRPr="00EC5DFB">
          <w:rPr>
            <w:rStyle w:val="Hyperlink"/>
            <w:noProof/>
            <w:lang w:val="es-ES"/>
          </w:rPr>
          <w:t>Chuỗi giá trị</w:t>
        </w:r>
        <w:r w:rsidR="00967A32">
          <w:rPr>
            <w:noProof/>
            <w:webHidden/>
          </w:rPr>
          <w:tab/>
        </w:r>
        <w:r w:rsidR="00967A32">
          <w:rPr>
            <w:noProof/>
            <w:webHidden/>
          </w:rPr>
          <w:fldChar w:fldCharType="begin"/>
        </w:r>
        <w:r w:rsidR="00967A32">
          <w:rPr>
            <w:noProof/>
            <w:webHidden/>
          </w:rPr>
          <w:instrText xml:space="preserve"> PAGEREF _Toc466435350 \h </w:instrText>
        </w:r>
        <w:r w:rsidR="00967A32">
          <w:rPr>
            <w:noProof/>
            <w:webHidden/>
          </w:rPr>
        </w:r>
        <w:r w:rsidR="00967A32">
          <w:rPr>
            <w:noProof/>
            <w:webHidden/>
          </w:rPr>
          <w:fldChar w:fldCharType="separate"/>
        </w:r>
        <w:r w:rsidR="000411C8">
          <w:rPr>
            <w:noProof/>
            <w:webHidden/>
          </w:rPr>
          <w:t>11</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51" w:history="1">
        <w:r w:rsidR="00967A32" w:rsidRPr="00EC5DFB">
          <w:rPr>
            <w:rStyle w:val="Hyperlink"/>
            <w:noProof/>
            <w14:scene3d>
              <w14:camera w14:prst="orthographicFront"/>
              <w14:lightRig w14:rig="threePt" w14:dir="t">
                <w14:rot w14:lat="0" w14:lon="0" w14:rev="0"/>
              </w14:lightRig>
            </w14:scene3d>
          </w:rPr>
          <w:t>1.3.1</w:t>
        </w:r>
        <w:r w:rsidR="00967A32">
          <w:rPr>
            <w:rFonts w:asciiTheme="minorHAnsi" w:eastAsiaTheme="minorEastAsia" w:hAnsiTheme="minorHAnsi"/>
            <w:noProof/>
            <w:sz w:val="22"/>
            <w:lang w:val="vi-VN" w:eastAsia="vi-VN"/>
          </w:rPr>
          <w:tab/>
        </w:r>
        <w:r w:rsidR="00967A32" w:rsidRPr="00EC5DFB">
          <w:rPr>
            <w:rStyle w:val="Hyperlink"/>
            <w:noProof/>
          </w:rPr>
          <w:t>Phân tích chuỗi giá trị bằng phương pháp định tính</w:t>
        </w:r>
        <w:r w:rsidR="00967A32">
          <w:rPr>
            <w:noProof/>
            <w:webHidden/>
          </w:rPr>
          <w:tab/>
        </w:r>
        <w:r w:rsidR="00967A32">
          <w:rPr>
            <w:noProof/>
            <w:webHidden/>
          </w:rPr>
          <w:fldChar w:fldCharType="begin"/>
        </w:r>
        <w:r w:rsidR="00967A32">
          <w:rPr>
            <w:noProof/>
            <w:webHidden/>
          </w:rPr>
          <w:instrText xml:space="preserve"> PAGEREF _Toc466435351 \h </w:instrText>
        </w:r>
        <w:r w:rsidR="00967A32">
          <w:rPr>
            <w:noProof/>
            <w:webHidden/>
          </w:rPr>
        </w:r>
        <w:r w:rsidR="00967A32">
          <w:rPr>
            <w:noProof/>
            <w:webHidden/>
          </w:rPr>
          <w:fldChar w:fldCharType="separate"/>
        </w:r>
        <w:r w:rsidR="000411C8">
          <w:rPr>
            <w:noProof/>
            <w:webHidden/>
          </w:rPr>
          <w:t>11</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52" w:history="1">
        <w:r w:rsidR="00967A32" w:rsidRPr="00EC5DFB">
          <w:rPr>
            <w:rStyle w:val="Hyperlink"/>
            <w:noProof/>
            <w14:scene3d>
              <w14:camera w14:prst="orthographicFront"/>
              <w14:lightRig w14:rig="threePt" w14:dir="t">
                <w14:rot w14:lat="0" w14:lon="0" w14:rev="0"/>
              </w14:lightRig>
            </w14:scene3d>
          </w:rPr>
          <w:t>1.3.2</w:t>
        </w:r>
        <w:r w:rsidR="00967A32">
          <w:rPr>
            <w:rFonts w:asciiTheme="minorHAnsi" w:eastAsiaTheme="minorEastAsia" w:hAnsiTheme="minorHAnsi"/>
            <w:noProof/>
            <w:sz w:val="22"/>
            <w:lang w:val="vi-VN" w:eastAsia="vi-VN"/>
          </w:rPr>
          <w:tab/>
        </w:r>
        <w:r w:rsidR="00967A32" w:rsidRPr="00EC5DFB">
          <w:rPr>
            <w:rStyle w:val="Hyperlink"/>
            <w:noProof/>
          </w:rPr>
          <w:t>Phân tích chuỗi giá trị bằng phương pháp định lượng (DFID, 2008)</w:t>
        </w:r>
        <w:r w:rsidR="00967A32">
          <w:rPr>
            <w:noProof/>
            <w:webHidden/>
          </w:rPr>
          <w:tab/>
        </w:r>
        <w:r w:rsidR="00967A32">
          <w:rPr>
            <w:noProof/>
            <w:webHidden/>
          </w:rPr>
          <w:fldChar w:fldCharType="begin"/>
        </w:r>
        <w:r w:rsidR="00967A32">
          <w:rPr>
            <w:noProof/>
            <w:webHidden/>
          </w:rPr>
          <w:instrText xml:space="preserve"> PAGEREF _Toc466435352 \h </w:instrText>
        </w:r>
        <w:r w:rsidR="00967A32">
          <w:rPr>
            <w:noProof/>
            <w:webHidden/>
          </w:rPr>
        </w:r>
        <w:r w:rsidR="00967A32">
          <w:rPr>
            <w:noProof/>
            <w:webHidden/>
          </w:rPr>
          <w:fldChar w:fldCharType="separate"/>
        </w:r>
        <w:r w:rsidR="000411C8">
          <w:rPr>
            <w:noProof/>
            <w:webHidden/>
          </w:rPr>
          <w:t>11</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53" w:history="1">
        <w:r w:rsidR="00967A32" w:rsidRPr="00EC5DFB">
          <w:rPr>
            <w:rStyle w:val="Hyperlink"/>
            <w:noProof/>
            <w:lang w:val="es-ES"/>
          </w:rPr>
          <w:t>1.4</w:t>
        </w:r>
        <w:r w:rsidR="00967A32">
          <w:rPr>
            <w:rFonts w:asciiTheme="minorHAnsi" w:eastAsiaTheme="minorEastAsia" w:hAnsiTheme="minorHAnsi"/>
            <w:noProof/>
            <w:sz w:val="22"/>
            <w:lang w:val="vi-VN" w:eastAsia="vi-VN"/>
          </w:rPr>
          <w:tab/>
        </w:r>
        <w:r w:rsidR="00967A32" w:rsidRPr="00EC5DFB">
          <w:rPr>
            <w:rStyle w:val="Hyperlink"/>
            <w:noProof/>
            <w:lang w:val="es-ES"/>
          </w:rPr>
          <w:t>Một số bộ tiêu chuẩn quản lý chất lượng thực phẩm</w:t>
        </w:r>
        <w:r w:rsidR="00967A32">
          <w:rPr>
            <w:noProof/>
            <w:webHidden/>
          </w:rPr>
          <w:tab/>
        </w:r>
        <w:r w:rsidR="00967A32">
          <w:rPr>
            <w:noProof/>
            <w:webHidden/>
          </w:rPr>
          <w:fldChar w:fldCharType="begin"/>
        </w:r>
        <w:r w:rsidR="00967A32">
          <w:rPr>
            <w:noProof/>
            <w:webHidden/>
          </w:rPr>
          <w:instrText xml:space="preserve"> PAGEREF _Toc466435353 \h </w:instrText>
        </w:r>
        <w:r w:rsidR="00967A32">
          <w:rPr>
            <w:noProof/>
            <w:webHidden/>
          </w:rPr>
        </w:r>
        <w:r w:rsidR="00967A32">
          <w:rPr>
            <w:noProof/>
            <w:webHidden/>
          </w:rPr>
          <w:fldChar w:fldCharType="separate"/>
        </w:r>
        <w:r w:rsidR="000411C8">
          <w:rPr>
            <w:noProof/>
            <w:webHidden/>
          </w:rPr>
          <w:t>12</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54" w:history="1">
        <w:r w:rsidR="00967A32" w:rsidRPr="00EC5DFB">
          <w:rPr>
            <w:rStyle w:val="Hyperlink"/>
            <w:noProof/>
            <w14:scene3d>
              <w14:camera w14:prst="orthographicFront"/>
              <w14:lightRig w14:rig="threePt" w14:dir="t">
                <w14:rot w14:lat="0" w14:lon="0" w14:rev="0"/>
              </w14:lightRig>
            </w14:scene3d>
          </w:rPr>
          <w:t>1.4.1</w:t>
        </w:r>
        <w:r w:rsidR="00967A32">
          <w:rPr>
            <w:rFonts w:asciiTheme="minorHAnsi" w:eastAsiaTheme="minorEastAsia" w:hAnsiTheme="minorHAnsi"/>
            <w:noProof/>
            <w:sz w:val="22"/>
            <w:lang w:val="vi-VN" w:eastAsia="vi-VN"/>
          </w:rPr>
          <w:tab/>
        </w:r>
        <w:r w:rsidR="00967A32" w:rsidRPr="00EC5DFB">
          <w:rPr>
            <w:rStyle w:val="Hyperlink"/>
            <w:noProof/>
          </w:rPr>
          <w:t>ISO 22000:2005</w:t>
        </w:r>
        <w:r w:rsidR="00967A32">
          <w:rPr>
            <w:noProof/>
            <w:webHidden/>
          </w:rPr>
          <w:tab/>
        </w:r>
        <w:r w:rsidR="00967A32">
          <w:rPr>
            <w:noProof/>
            <w:webHidden/>
          </w:rPr>
          <w:fldChar w:fldCharType="begin"/>
        </w:r>
        <w:r w:rsidR="00967A32">
          <w:rPr>
            <w:noProof/>
            <w:webHidden/>
          </w:rPr>
          <w:instrText xml:space="preserve"> PAGEREF _Toc466435354 \h </w:instrText>
        </w:r>
        <w:r w:rsidR="00967A32">
          <w:rPr>
            <w:noProof/>
            <w:webHidden/>
          </w:rPr>
        </w:r>
        <w:r w:rsidR="00967A32">
          <w:rPr>
            <w:noProof/>
            <w:webHidden/>
          </w:rPr>
          <w:fldChar w:fldCharType="separate"/>
        </w:r>
        <w:r w:rsidR="000411C8">
          <w:rPr>
            <w:noProof/>
            <w:webHidden/>
          </w:rPr>
          <w:t>12</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55" w:history="1">
        <w:r w:rsidR="00967A32" w:rsidRPr="00EC5DFB">
          <w:rPr>
            <w:rStyle w:val="Hyperlink"/>
            <w:noProof/>
            <w14:scene3d>
              <w14:camera w14:prst="orthographicFront"/>
              <w14:lightRig w14:rig="threePt" w14:dir="t">
                <w14:rot w14:lat="0" w14:lon="0" w14:rev="0"/>
              </w14:lightRig>
            </w14:scene3d>
          </w:rPr>
          <w:t>1.4.2</w:t>
        </w:r>
        <w:r w:rsidR="00967A32">
          <w:rPr>
            <w:rFonts w:asciiTheme="minorHAnsi" w:eastAsiaTheme="minorEastAsia" w:hAnsiTheme="minorHAnsi"/>
            <w:noProof/>
            <w:sz w:val="22"/>
            <w:lang w:val="vi-VN" w:eastAsia="vi-VN"/>
          </w:rPr>
          <w:tab/>
        </w:r>
        <w:r w:rsidR="00967A32" w:rsidRPr="00EC5DFB">
          <w:rPr>
            <w:rStyle w:val="Hyperlink"/>
            <w:noProof/>
          </w:rPr>
          <w:t>VietGAP</w:t>
        </w:r>
        <w:r w:rsidR="00967A32">
          <w:rPr>
            <w:noProof/>
            <w:webHidden/>
          </w:rPr>
          <w:tab/>
        </w:r>
        <w:r w:rsidR="00967A32">
          <w:rPr>
            <w:noProof/>
            <w:webHidden/>
          </w:rPr>
          <w:fldChar w:fldCharType="begin"/>
        </w:r>
        <w:r w:rsidR="00967A32">
          <w:rPr>
            <w:noProof/>
            <w:webHidden/>
          </w:rPr>
          <w:instrText xml:space="preserve"> PAGEREF _Toc466435355 \h </w:instrText>
        </w:r>
        <w:r w:rsidR="00967A32">
          <w:rPr>
            <w:noProof/>
            <w:webHidden/>
          </w:rPr>
        </w:r>
        <w:r w:rsidR="00967A32">
          <w:rPr>
            <w:noProof/>
            <w:webHidden/>
          </w:rPr>
          <w:fldChar w:fldCharType="separate"/>
        </w:r>
        <w:r w:rsidR="000411C8">
          <w:rPr>
            <w:noProof/>
            <w:webHidden/>
          </w:rPr>
          <w:t>12</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56" w:history="1">
        <w:r w:rsidR="00967A32" w:rsidRPr="00EC5DFB">
          <w:rPr>
            <w:rStyle w:val="Hyperlink"/>
            <w:noProof/>
            <w:lang w:val="es-ES"/>
          </w:rPr>
          <w:t>1.5</w:t>
        </w:r>
        <w:r w:rsidR="00967A32">
          <w:rPr>
            <w:rFonts w:asciiTheme="minorHAnsi" w:eastAsiaTheme="minorEastAsia" w:hAnsiTheme="minorHAnsi"/>
            <w:noProof/>
            <w:sz w:val="22"/>
            <w:lang w:val="vi-VN" w:eastAsia="vi-VN"/>
          </w:rPr>
          <w:tab/>
        </w:r>
        <w:r w:rsidR="00967A32" w:rsidRPr="00EC5DFB">
          <w:rPr>
            <w:rStyle w:val="Hyperlink"/>
            <w:noProof/>
            <w:lang w:val="es-ES"/>
          </w:rPr>
          <w:t>Truy xuất nguồn gốc</w:t>
        </w:r>
        <w:r w:rsidR="00967A32">
          <w:rPr>
            <w:noProof/>
            <w:webHidden/>
          </w:rPr>
          <w:tab/>
        </w:r>
        <w:r w:rsidR="00967A32">
          <w:rPr>
            <w:noProof/>
            <w:webHidden/>
          </w:rPr>
          <w:fldChar w:fldCharType="begin"/>
        </w:r>
        <w:r w:rsidR="00967A32">
          <w:rPr>
            <w:noProof/>
            <w:webHidden/>
          </w:rPr>
          <w:instrText xml:space="preserve"> PAGEREF _Toc466435356 \h </w:instrText>
        </w:r>
        <w:r w:rsidR="00967A32">
          <w:rPr>
            <w:noProof/>
            <w:webHidden/>
          </w:rPr>
        </w:r>
        <w:r w:rsidR="00967A32">
          <w:rPr>
            <w:noProof/>
            <w:webHidden/>
          </w:rPr>
          <w:fldChar w:fldCharType="separate"/>
        </w:r>
        <w:r w:rsidR="000411C8">
          <w:rPr>
            <w:noProof/>
            <w:webHidden/>
          </w:rPr>
          <w:t>13</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57" w:history="1">
        <w:r w:rsidR="00967A32" w:rsidRPr="00EC5DFB">
          <w:rPr>
            <w:rStyle w:val="Hyperlink"/>
            <w:noProof/>
          </w:rPr>
          <w:t>1.6</w:t>
        </w:r>
        <w:r w:rsidR="00967A32">
          <w:rPr>
            <w:rFonts w:asciiTheme="minorHAnsi" w:eastAsiaTheme="minorEastAsia" w:hAnsiTheme="minorHAnsi"/>
            <w:noProof/>
            <w:sz w:val="22"/>
            <w:lang w:val="vi-VN" w:eastAsia="vi-VN"/>
          </w:rPr>
          <w:tab/>
        </w:r>
        <w:r w:rsidR="00967A32" w:rsidRPr="00EC5DFB">
          <w:rPr>
            <w:rStyle w:val="Hyperlink"/>
            <w:noProof/>
          </w:rPr>
          <w:t>Ứng dụng công nghệ thông tin (CNTT) trong truy xuất nguồn gốc</w:t>
        </w:r>
        <w:r w:rsidR="00967A32">
          <w:rPr>
            <w:noProof/>
            <w:webHidden/>
          </w:rPr>
          <w:tab/>
        </w:r>
        <w:r w:rsidR="00967A32">
          <w:rPr>
            <w:noProof/>
            <w:webHidden/>
          </w:rPr>
          <w:fldChar w:fldCharType="begin"/>
        </w:r>
        <w:r w:rsidR="00967A32">
          <w:rPr>
            <w:noProof/>
            <w:webHidden/>
          </w:rPr>
          <w:instrText xml:space="preserve"> PAGEREF _Toc466435357 \h </w:instrText>
        </w:r>
        <w:r w:rsidR="00967A32">
          <w:rPr>
            <w:noProof/>
            <w:webHidden/>
          </w:rPr>
        </w:r>
        <w:r w:rsidR="00967A32">
          <w:rPr>
            <w:noProof/>
            <w:webHidden/>
          </w:rPr>
          <w:fldChar w:fldCharType="separate"/>
        </w:r>
        <w:r w:rsidR="000411C8">
          <w:rPr>
            <w:noProof/>
            <w:webHidden/>
          </w:rPr>
          <w:t>14</w:t>
        </w:r>
        <w:r w:rsidR="00967A32">
          <w:rPr>
            <w:noProof/>
            <w:webHidden/>
          </w:rPr>
          <w:fldChar w:fldCharType="end"/>
        </w:r>
      </w:hyperlink>
    </w:p>
    <w:p w:rsidR="00967A32" w:rsidRDefault="000D6C31">
      <w:pPr>
        <w:pStyle w:val="TOC1"/>
        <w:tabs>
          <w:tab w:val="left" w:pos="1760"/>
          <w:tab w:val="right" w:leader="dot" w:pos="9350"/>
        </w:tabs>
        <w:rPr>
          <w:rFonts w:asciiTheme="minorHAnsi" w:eastAsiaTheme="minorEastAsia" w:hAnsiTheme="minorHAnsi"/>
          <w:noProof/>
          <w:sz w:val="22"/>
          <w:lang w:val="vi-VN" w:eastAsia="vi-VN"/>
        </w:rPr>
      </w:pPr>
      <w:hyperlink w:anchor="_Toc466435358" w:history="1">
        <w:r w:rsidR="00967A32" w:rsidRPr="00EC5DFB">
          <w:rPr>
            <w:rStyle w:val="Hyperlink"/>
            <w:noProof/>
            <w14:scene3d>
              <w14:camera w14:prst="orthographicFront"/>
              <w14:lightRig w14:rig="threePt" w14:dir="t">
                <w14:rot w14:lat="0" w14:lon="0" w14:rev="0"/>
              </w14:lightRig>
            </w14:scene3d>
          </w:rPr>
          <w:t>CHƯƠNG 2.</w:t>
        </w:r>
        <w:r w:rsidR="00967A32">
          <w:rPr>
            <w:rFonts w:asciiTheme="minorHAnsi" w:eastAsiaTheme="minorEastAsia" w:hAnsiTheme="minorHAnsi"/>
            <w:noProof/>
            <w:sz w:val="22"/>
            <w:lang w:val="vi-VN" w:eastAsia="vi-VN"/>
          </w:rPr>
          <w:tab/>
        </w:r>
        <w:r w:rsidR="00967A32" w:rsidRPr="00EC5DFB">
          <w:rPr>
            <w:rStyle w:val="Hyperlink"/>
            <w:noProof/>
          </w:rPr>
          <w:t>XÂY DỰNG CHUỖI CUNG ỨNG THỰC PHẨM AN TOÀN CHO THÀNH PHỐ ĐÀ NẴNG</w:t>
        </w:r>
        <w:r w:rsidR="00967A32">
          <w:rPr>
            <w:noProof/>
            <w:webHidden/>
          </w:rPr>
          <w:tab/>
        </w:r>
        <w:r w:rsidR="00967A32">
          <w:rPr>
            <w:noProof/>
            <w:webHidden/>
          </w:rPr>
          <w:fldChar w:fldCharType="begin"/>
        </w:r>
        <w:r w:rsidR="00967A32">
          <w:rPr>
            <w:noProof/>
            <w:webHidden/>
          </w:rPr>
          <w:instrText xml:space="preserve"> PAGEREF _Toc466435358 \h </w:instrText>
        </w:r>
        <w:r w:rsidR="00967A32">
          <w:rPr>
            <w:noProof/>
            <w:webHidden/>
          </w:rPr>
        </w:r>
        <w:r w:rsidR="00967A32">
          <w:rPr>
            <w:noProof/>
            <w:webHidden/>
          </w:rPr>
          <w:fldChar w:fldCharType="separate"/>
        </w:r>
        <w:r w:rsidR="000411C8">
          <w:rPr>
            <w:noProof/>
            <w:webHidden/>
          </w:rPr>
          <w:t>14</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59" w:history="1">
        <w:r w:rsidR="00967A32" w:rsidRPr="00EC5DFB">
          <w:rPr>
            <w:rStyle w:val="Hyperlink"/>
            <w:noProof/>
            <w:lang w:val="es-ES"/>
          </w:rPr>
          <w:t>2.1</w:t>
        </w:r>
        <w:r w:rsidR="00967A32">
          <w:rPr>
            <w:rFonts w:asciiTheme="minorHAnsi" w:eastAsiaTheme="minorEastAsia" w:hAnsiTheme="minorHAnsi"/>
            <w:noProof/>
            <w:sz w:val="22"/>
            <w:lang w:val="vi-VN" w:eastAsia="vi-VN"/>
          </w:rPr>
          <w:tab/>
        </w:r>
        <w:r w:rsidR="00967A32" w:rsidRPr="00EC5DFB">
          <w:rPr>
            <w:rStyle w:val="Hyperlink"/>
            <w:noProof/>
            <w:lang w:val="es-ES"/>
          </w:rPr>
          <w:t>Tổng quan về chuỗi cung ứng thực phẩm tươi sống của Đà Nẵng</w:t>
        </w:r>
        <w:r w:rsidR="00967A32">
          <w:rPr>
            <w:noProof/>
            <w:webHidden/>
          </w:rPr>
          <w:tab/>
        </w:r>
        <w:r w:rsidR="00967A32">
          <w:rPr>
            <w:noProof/>
            <w:webHidden/>
          </w:rPr>
          <w:fldChar w:fldCharType="begin"/>
        </w:r>
        <w:r w:rsidR="00967A32">
          <w:rPr>
            <w:noProof/>
            <w:webHidden/>
          </w:rPr>
          <w:instrText xml:space="preserve"> PAGEREF _Toc466435359 \h </w:instrText>
        </w:r>
        <w:r w:rsidR="00967A32">
          <w:rPr>
            <w:noProof/>
            <w:webHidden/>
          </w:rPr>
        </w:r>
        <w:r w:rsidR="00967A32">
          <w:rPr>
            <w:noProof/>
            <w:webHidden/>
          </w:rPr>
          <w:fldChar w:fldCharType="separate"/>
        </w:r>
        <w:r w:rsidR="000411C8">
          <w:rPr>
            <w:noProof/>
            <w:webHidden/>
          </w:rPr>
          <w:t>14</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60" w:history="1">
        <w:r w:rsidR="00967A32" w:rsidRPr="00EC5DFB">
          <w:rPr>
            <w:rStyle w:val="Hyperlink"/>
            <w:noProof/>
            <w14:scene3d>
              <w14:camera w14:prst="orthographicFront"/>
              <w14:lightRig w14:rig="threePt" w14:dir="t">
                <w14:rot w14:lat="0" w14:lon="0" w14:rev="0"/>
              </w14:lightRig>
            </w14:scene3d>
          </w:rPr>
          <w:t>2.1.1</w:t>
        </w:r>
        <w:r w:rsidR="00967A32">
          <w:rPr>
            <w:rFonts w:asciiTheme="minorHAnsi" w:eastAsiaTheme="minorEastAsia" w:hAnsiTheme="minorHAnsi"/>
            <w:noProof/>
            <w:sz w:val="22"/>
            <w:lang w:val="vi-VN" w:eastAsia="vi-VN"/>
          </w:rPr>
          <w:tab/>
        </w:r>
        <w:r w:rsidR="00967A32" w:rsidRPr="00EC5DFB">
          <w:rPr>
            <w:rStyle w:val="Hyperlink"/>
            <w:noProof/>
          </w:rPr>
          <w:t>Đặc điểm chuỗi cung ứng thịt tại Đà Nẵng</w:t>
        </w:r>
        <w:r w:rsidR="00967A32">
          <w:rPr>
            <w:noProof/>
            <w:webHidden/>
          </w:rPr>
          <w:tab/>
        </w:r>
        <w:r w:rsidR="00967A32">
          <w:rPr>
            <w:noProof/>
            <w:webHidden/>
          </w:rPr>
          <w:fldChar w:fldCharType="begin"/>
        </w:r>
        <w:r w:rsidR="00967A32">
          <w:rPr>
            <w:noProof/>
            <w:webHidden/>
          </w:rPr>
          <w:instrText xml:space="preserve"> PAGEREF _Toc466435360 \h </w:instrText>
        </w:r>
        <w:r w:rsidR="00967A32">
          <w:rPr>
            <w:noProof/>
            <w:webHidden/>
          </w:rPr>
        </w:r>
        <w:r w:rsidR="00967A32">
          <w:rPr>
            <w:noProof/>
            <w:webHidden/>
          </w:rPr>
          <w:fldChar w:fldCharType="separate"/>
        </w:r>
        <w:r w:rsidR="000411C8">
          <w:rPr>
            <w:noProof/>
            <w:webHidden/>
          </w:rPr>
          <w:t>15</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61" w:history="1">
        <w:r w:rsidR="00967A32" w:rsidRPr="00EC5DFB">
          <w:rPr>
            <w:rStyle w:val="Hyperlink"/>
            <w:noProof/>
            <w:lang w:val="es-ES"/>
            <w14:scene3d>
              <w14:camera w14:prst="orthographicFront"/>
              <w14:lightRig w14:rig="threePt" w14:dir="t">
                <w14:rot w14:lat="0" w14:lon="0" w14:rev="0"/>
              </w14:lightRig>
            </w14:scene3d>
          </w:rPr>
          <w:t>2.1.2</w:t>
        </w:r>
        <w:r w:rsidR="00967A32">
          <w:rPr>
            <w:rFonts w:asciiTheme="minorHAnsi" w:eastAsiaTheme="minorEastAsia" w:hAnsiTheme="minorHAnsi"/>
            <w:noProof/>
            <w:sz w:val="22"/>
            <w:lang w:val="vi-VN" w:eastAsia="vi-VN"/>
          </w:rPr>
          <w:tab/>
        </w:r>
        <w:r w:rsidR="00967A32" w:rsidRPr="00EC5DFB">
          <w:rPr>
            <w:rStyle w:val="Hyperlink"/>
            <w:noProof/>
            <w:lang w:val="es-ES"/>
          </w:rPr>
          <w:t>Đặc điểm chuỗi cung ứng thủy sản</w:t>
        </w:r>
        <w:r w:rsidR="00967A32">
          <w:rPr>
            <w:noProof/>
            <w:webHidden/>
          </w:rPr>
          <w:tab/>
        </w:r>
        <w:r w:rsidR="00967A32">
          <w:rPr>
            <w:noProof/>
            <w:webHidden/>
          </w:rPr>
          <w:fldChar w:fldCharType="begin"/>
        </w:r>
        <w:r w:rsidR="00967A32">
          <w:rPr>
            <w:noProof/>
            <w:webHidden/>
          </w:rPr>
          <w:instrText xml:space="preserve"> PAGEREF _Toc466435361 \h </w:instrText>
        </w:r>
        <w:r w:rsidR="00967A32">
          <w:rPr>
            <w:noProof/>
            <w:webHidden/>
          </w:rPr>
        </w:r>
        <w:r w:rsidR="00967A32">
          <w:rPr>
            <w:noProof/>
            <w:webHidden/>
          </w:rPr>
          <w:fldChar w:fldCharType="separate"/>
        </w:r>
        <w:r w:rsidR="000411C8">
          <w:rPr>
            <w:noProof/>
            <w:webHidden/>
          </w:rPr>
          <w:t>17</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62" w:history="1">
        <w:r w:rsidR="00967A32" w:rsidRPr="00EC5DFB">
          <w:rPr>
            <w:rStyle w:val="Hyperlink"/>
            <w:noProof/>
            <w:lang w:val="es-ES"/>
            <w14:scene3d>
              <w14:camera w14:prst="orthographicFront"/>
              <w14:lightRig w14:rig="threePt" w14:dir="t">
                <w14:rot w14:lat="0" w14:lon="0" w14:rev="0"/>
              </w14:lightRig>
            </w14:scene3d>
          </w:rPr>
          <w:t>2.1.3</w:t>
        </w:r>
        <w:r w:rsidR="00967A32">
          <w:rPr>
            <w:rFonts w:asciiTheme="minorHAnsi" w:eastAsiaTheme="minorEastAsia" w:hAnsiTheme="minorHAnsi"/>
            <w:noProof/>
            <w:sz w:val="22"/>
            <w:lang w:val="vi-VN" w:eastAsia="vi-VN"/>
          </w:rPr>
          <w:tab/>
        </w:r>
        <w:r w:rsidR="00967A32" w:rsidRPr="00EC5DFB">
          <w:rPr>
            <w:rStyle w:val="Hyperlink"/>
            <w:noProof/>
            <w:lang w:val="es-ES"/>
          </w:rPr>
          <w:t>Đặc điểm chuỗi cung ứng rau</w:t>
        </w:r>
        <w:r w:rsidR="00967A32">
          <w:rPr>
            <w:noProof/>
            <w:webHidden/>
          </w:rPr>
          <w:tab/>
        </w:r>
        <w:r w:rsidR="00967A32">
          <w:rPr>
            <w:noProof/>
            <w:webHidden/>
          </w:rPr>
          <w:fldChar w:fldCharType="begin"/>
        </w:r>
        <w:r w:rsidR="00967A32">
          <w:rPr>
            <w:noProof/>
            <w:webHidden/>
          </w:rPr>
          <w:instrText xml:space="preserve"> PAGEREF _Toc466435362 \h </w:instrText>
        </w:r>
        <w:r w:rsidR="00967A32">
          <w:rPr>
            <w:noProof/>
            <w:webHidden/>
          </w:rPr>
        </w:r>
        <w:r w:rsidR="00967A32">
          <w:rPr>
            <w:noProof/>
            <w:webHidden/>
          </w:rPr>
          <w:fldChar w:fldCharType="separate"/>
        </w:r>
        <w:r w:rsidR="000411C8">
          <w:rPr>
            <w:noProof/>
            <w:webHidden/>
          </w:rPr>
          <w:t>19</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63" w:history="1">
        <w:r w:rsidR="00967A32" w:rsidRPr="00EC5DFB">
          <w:rPr>
            <w:rStyle w:val="Hyperlink"/>
            <w:noProof/>
            <w:lang w:val="es-ES"/>
          </w:rPr>
          <w:t>2.2</w:t>
        </w:r>
        <w:r w:rsidR="00967A32">
          <w:rPr>
            <w:rFonts w:asciiTheme="minorHAnsi" w:eastAsiaTheme="minorEastAsia" w:hAnsiTheme="minorHAnsi"/>
            <w:noProof/>
            <w:sz w:val="22"/>
            <w:lang w:val="vi-VN" w:eastAsia="vi-VN"/>
          </w:rPr>
          <w:tab/>
        </w:r>
        <w:r w:rsidR="00967A32" w:rsidRPr="00EC5DFB">
          <w:rPr>
            <w:rStyle w:val="Hyperlink"/>
            <w:noProof/>
            <w:lang w:val="es-ES"/>
          </w:rPr>
          <w:t>Phân tích chuỗi giá trị thực phẩm tươi sống tại Đà Nẵng</w:t>
        </w:r>
        <w:r w:rsidR="00967A32">
          <w:rPr>
            <w:noProof/>
            <w:webHidden/>
          </w:rPr>
          <w:tab/>
        </w:r>
        <w:r w:rsidR="00967A32">
          <w:rPr>
            <w:noProof/>
            <w:webHidden/>
          </w:rPr>
          <w:fldChar w:fldCharType="begin"/>
        </w:r>
        <w:r w:rsidR="00967A32">
          <w:rPr>
            <w:noProof/>
            <w:webHidden/>
          </w:rPr>
          <w:instrText xml:space="preserve"> PAGEREF _Toc466435363 \h </w:instrText>
        </w:r>
        <w:r w:rsidR="00967A32">
          <w:rPr>
            <w:noProof/>
            <w:webHidden/>
          </w:rPr>
        </w:r>
        <w:r w:rsidR="00967A32">
          <w:rPr>
            <w:noProof/>
            <w:webHidden/>
          </w:rPr>
          <w:fldChar w:fldCharType="separate"/>
        </w:r>
        <w:r w:rsidR="000411C8">
          <w:rPr>
            <w:noProof/>
            <w:webHidden/>
          </w:rPr>
          <w:t>21</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64" w:history="1">
        <w:r w:rsidR="00967A32" w:rsidRPr="00EC5DFB">
          <w:rPr>
            <w:rStyle w:val="Hyperlink"/>
            <w:noProof/>
            <w:lang w:val="sv-SE"/>
            <w14:scene3d>
              <w14:camera w14:prst="orthographicFront"/>
              <w14:lightRig w14:rig="threePt" w14:dir="t">
                <w14:rot w14:lat="0" w14:lon="0" w14:rev="0"/>
              </w14:lightRig>
            </w14:scene3d>
          </w:rPr>
          <w:t>2.2.1</w:t>
        </w:r>
        <w:r w:rsidR="00967A32">
          <w:rPr>
            <w:rFonts w:asciiTheme="minorHAnsi" w:eastAsiaTheme="minorEastAsia" w:hAnsiTheme="minorHAnsi"/>
            <w:noProof/>
            <w:sz w:val="22"/>
            <w:lang w:val="vi-VN" w:eastAsia="vi-VN"/>
          </w:rPr>
          <w:tab/>
        </w:r>
        <w:r w:rsidR="00967A32" w:rsidRPr="00EC5DFB">
          <w:rPr>
            <w:rStyle w:val="Hyperlink"/>
            <w:noProof/>
            <w:lang w:val="sv-SE"/>
          </w:rPr>
          <w:t>Phân tích chuỗi giá trị thịt gia cầm</w:t>
        </w:r>
        <w:r w:rsidR="00967A32">
          <w:rPr>
            <w:noProof/>
            <w:webHidden/>
          </w:rPr>
          <w:tab/>
        </w:r>
        <w:r w:rsidR="00967A32">
          <w:rPr>
            <w:noProof/>
            <w:webHidden/>
          </w:rPr>
          <w:fldChar w:fldCharType="begin"/>
        </w:r>
        <w:r w:rsidR="00967A32">
          <w:rPr>
            <w:noProof/>
            <w:webHidden/>
          </w:rPr>
          <w:instrText xml:space="preserve"> PAGEREF _Toc466435364 \h </w:instrText>
        </w:r>
        <w:r w:rsidR="00967A32">
          <w:rPr>
            <w:noProof/>
            <w:webHidden/>
          </w:rPr>
        </w:r>
        <w:r w:rsidR="00967A32">
          <w:rPr>
            <w:noProof/>
            <w:webHidden/>
          </w:rPr>
          <w:fldChar w:fldCharType="separate"/>
        </w:r>
        <w:r w:rsidR="000411C8">
          <w:rPr>
            <w:noProof/>
            <w:webHidden/>
          </w:rPr>
          <w:t>21</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65" w:history="1">
        <w:r w:rsidR="00967A32" w:rsidRPr="00EC5DFB">
          <w:rPr>
            <w:rStyle w:val="Hyperlink"/>
            <w:noProof/>
            <w:lang w:val="sv-SE"/>
            <w14:scene3d>
              <w14:camera w14:prst="orthographicFront"/>
              <w14:lightRig w14:rig="threePt" w14:dir="t">
                <w14:rot w14:lat="0" w14:lon="0" w14:rev="0"/>
              </w14:lightRig>
            </w14:scene3d>
          </w:rPr>
          <w:t>2.2.2</w:t>
        </w:r>
        <w:r w:rsidR="00967A32">
          <w:rPr>
            <w:rFonts w:asciiTheme="minorHAnsi" w:eastAsiaTheme="minorEastAsia" w:hAnsiTheme="minorHAnsi"/>
            <w:noProof/>
            <w:sz w:val="22"/>
            <w:lang w:val="vi-VN" w:eastAsia="vi-VN"/>
          </w:rPr>
          <w:tab/>
        </w:r>
        <w:r w:rsidR="00967A32" w:rsidRPr="00EC5DFB">
          <w:rPr>
            <w:rStyle w:val="Hyperlink"/>
            <w:noProof/>
            <w:lang w:val="sv-SE"/>
          </w:rPr>
          <w:t>Phân tích chuỗi giá trị gia súc</w:t>
        </w:r>
        <w:r w:rsidR="00967A32">
          <w:rPr>
            <w:noProof/>
            <w:webHidden/>
          </w:rPr>
          <w:tab/>
        </w:r>
        <w:r w:rsidR="00967A32">
          <w:rPr>
            <w:noProof/>
            <w:webHidden/>
          </w:rPr>
          <w:fldChar w:fldCharType="begin"/>
        </w:r>
        <w:r w:rsidR="00967A32">
          <w:rPr>
            <w:noProof/>
            <w:webHidden/>
          </w:rPr>
          <w:instrText xml:space="preserve"> PAGEREF _Toc466435365 \h </w:instrText>
        </w:r>
        <w:r w:rsidR="00967A32">
          <w:rPr>
            <w:noProof/>
            <w:webHidden/>
          </w:rPr>
        </w:r>
        <w:r w:rsidR="00967A32">
          <w:rPr>
            <w:noProof/>
            <w:webHidden/>
          </w:rPr>
          <w:fldChar w:fldCharType="separate"/>
        </w:r>
        <w:r w:rsidR="000411C8">
          <w:rPr>
            <w:noProof/>
            <w:webHidden/>
          </w:rPr>
          <w:t>24</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66" w:history="1">
        <w:r w:rsidR="00967A32" w:rsidRPr="00EC5DFB">
          <w:rPr>
            <w:rStyle w:val="Hyperlink"/>
            <w:noProof/>
            <w:lang w:val="en-US"/>
            <w14:scene3d>
              <w14:camera w14:prst="orthographicFront"/>
              <w14:lightRig w14:rig="threePt" w14:dir="t">
                <w14:rot w14:lat="0" w14:lon="0" w14:rev="0"/>
              </w14:lightRig>
            </w14:scene3d>
          </w:rPr>
          <w:t>2.2.3</w:t>
        </w:r>
        <w:r w:rsidR="00967A32">
          <w:rPr>
            <w:rFonts w:asciiTheme="minorHAnsi" w:eastAsiaTheme="minorEastAsia" w:hAnsiTheme="minorHAnsi"/>
            <w:noProof/>
            <w:sz w:val="22"/>
            <w:lang w:val="vi-VN" w:eastAsia="vi-VN"/>
          </w:rPr>
          <w:tab/>
        </w:r>
        <w:r w:rsidR="00967A32" w:rsidRPr="00EC5DFB">
          <w:rPr>
            <w:rStyle w:val="Hyperlink"/>
            <w:noProof/>
            <w:lang w:val="vi-VN"/>
          </w:rPr>
          <w:t>Phân tích chuỗi giá trị thủy sản</w:t>
        </w:r>
        <w:r w:rsidR="00967A32">
          <w:rPr>
            <w:noProof/>
            <w:webHidden/>
          </w:rPr>
          <w:tab/>
        </w:r>
        <w:r w:rsidR="00967A32">
          <w:rPr>
            <w:noProof/>
            <w:webHidden/>
          </w:rPr>
          <w:fldChar w:fldCharType="begin"/>
        </w:r>
        <w:r w:rsidR="00967A32">
          <w:rPr>
            <w:noProof/>
            <w:webHidden/>
          </w:rPr>
          <w:instrText xml:space="preserve"> PAGEREF _Toc466435366 \h </w:instrText>
        </w:r>
        <w:r w:rsidR="00967A32">
          <w:rPr>
            <w:noProof/>
            <w:webHidden/>
          </w:rPr>
        </w:r>
        <w:r w:rsidR="00967A32">
          <w:rPr>
            <w:noProof/>
            <w:webHidden/>
          </w:rPr>
          <w:fldChar w:fldCharType="separate"/>
        </w:r>
        <w:r w:rsidR="000411C8">
          <w:rPr>
            <w:noProof/>
            <w:webHidden/>
          </w:rPr>
          <w:t>24</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67" w:history="1">
        <w:r w:rsidR="00967A32" w:rsidRPr="00EC5DFB">
          <w:rPr>
            <w:rStyle w:val="Hyperlink"/>
            <w:noProof/>
            <w:lang w:val="de-DE"/>
            <w14:scene3d>
              <w14:camera w14:prst="orthographicFront"/>
              <w14:lightRig w14:rig="threePt" w14:dir="t">
                <w14:rot w14:lat="0" w14:lon="0" w14:rev="0"/>
              </w14:lightRig>
            </w14:scene3d>
          </w:rPr>
          <w:t>2.2.4</w:t>
        </w:r>
        <w:r w:rsidR="00967A32">
          <w:rPr>
            <w:rFonts w:asciiTheme="minorHAnsi" w:eastAsiaTheme="minorEastAsia" w:hAnsiTheme="minorHAnsi"/>
            <w:noProof/>
            <w:sz w:val="22"/>
            <w:lang w:val="vi-VN" w:eastAsia="vi-VN"/>
          </w:rPr>
          <w:tab/>
        </w:r>
        <w:r w:rsidR="00967A32" w:rsidRPr="00EC5DFB">
          <w:rPr>
            <w:rStyle w:val="Hyperlink"/>
            <w:noProof/>
            <w:lang w:val="de-DE"/>
          </w:rPr>
          <w:t>Phân tích chuỗi giá trị rau</w:t>
        </w:r>
        <w:r w:rsidR="00967A32">
          <w:rPr>
            <w:noProof/>
            <w:webHidden/>
          </w:rPr>
          <w:tab/>
        </w:r>
        <w:r w:rsidR="00967A32">
          <w:rPr>
            <w:noProof/>
            <w:webHidden/>
          </w:rPr>
          <w:fldChar w:fldCharType="begin"/>
        </w:r>
        <w:r w:rsidR="00967A32">
          <w:rPr>
            <w:noProof/>
            <w:webHidden/>
          </w:rPr>
          <w:instrText xml:space="preserve"> PAGEREF _Toc466435367 \h </w:instrText>
        </w:r>
        <w:r w:rsidR="00967A32">
          <w:rPr>
            <w:noProof/>
            <w:webHidden/>
          </w:rPr>
        </w:r>
        <w:r w:rsidR="00967A32">
          <w:rPr>
            <w:noProof/>
            <w:webHidden/>
          </w:rPr>
          <w:fldChar w:fldCharType="separate"/>
        </w:r>
        <w:r w:rsidR="000411C8">
          <w:rPr>
            <w:noProof/>
            <w:webHidden/>
          </w:rPr>
          <w:t>26</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68" w:history="1">
        <w:r w:rsidR="00967A32" w:rsidRPr="00EC5DFB">
          <w:rPr>
            <w:rStyle w:val="Hyperlink"/>
            <w:noProof/>
            <w:lang w:val="sv-SE"/>
          </w:rPr>
          <w:t>2.3</w:t>
        </w:r>
        <w:r w:rsidR="00967A32">
          <w:rPr>
            <w:rFonts w:asciiTheme="minorHAnsi" w:eastAsiaTheme="minorEastAsia" w:hAnsiTheme="minorHAnsi"/>
            <w:noProof/>
            <w:sz w:val="22"/>
            <w:lang w:val="vi-VN" w:eastAsia="vi-VN"/>
          </w:rPr>
          <w:tab/>
        </w:r>
        <w:r w:rsidR="00967A32" w:rsidRPr="00EC5DFB">
          <w:rPr>
            <w:rStyle w:val="Hyperlink"/>
            <w:noProof/>
            <w:lang w:val="sv-SE"/>
          </w:rPr>
          <w:t>Xây dựng mô hình chuỗi cung ứng thực phẩm an toàn cho thành phố Đà Nẵng</w:t>
        </w:r>
        <w:r w:rsidR="00967A32">
          <w:rPr>
            <w:noProof/>
            <w:webHidden/>
          </w:rPr>
          <w:tab/>
        </w:r>
        <w:r w:rsidR="00967A32">
          <w:rPr>
            <w:noProof/>
            <w:webHidden/>
          </w:rPr>
          <w:fldChar w:fldCharType="begin"/>
        </w:r>
        <w:r w:rsidR="00967A32">
          <w:rPr>
            <w:noProof/>
            <w:webHidden/>
          </w:rPr>
          <w:instrText xml:space="preserve"> PAGEREF _Toc466435368 \h </w:instrText>
        </w:r>
        <w:r w:rsidR="00967A32">
          <w:rPr>
            <w:noProof/>
            <w:webHidden/>
          </w:rPr>
        </w:r>
        <w:r w:rsidR="00967A32">
          <w:rPr>
            <w:noProof/>
            <w:webHidden/>
          </w:rPr>
          <w:fldChar w:fldCharType="separate"/>
        </w:r>
        <w:r w:rsidR="000411C8">
          <w:rPr>
            <w:noProof/>
            <w:webHidden/>
          </w:rPr>
          <w:t>26</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69" w:history="1">
        <w:r w:rsidR="00967A32" w:rsidRPr="00EC5DFB">
          <w:rPr>
            <w:rStyle w:val="Hyperlink"/>
            <w:noProof/>
            <w:lang w:val="sv-SE"/>
            <w14:scene3d>
              <w14:camera w14:prst="orthographicFront"/>
              <w14:lightRig w14:rig="threePt" w14:dir="t">
                <w14:rot w14:lat="0" w14:lon="0" w14:rev="0"/>
              </w14:lightRig>
            </w14:scene3d>
          </w:rPr>
          <w:t>2.3.1</w:t>
        </w:r>
        <w:r w:rsidR="00967A32">
          <w:rPr>
            <w:rFonts w:asciiTheme="minorHAnsi" w:eastAsiaTheme="minorEastAsia" w:hAnsiTheme="minorHAnsi"/>
            <w:noProof/>
            <w:sz w:val="22"/>
            <w:lang w:val="vi-VN" w:eastAsia="vi-VN"/>
          </w:rPr>
          <w:tab/>
        </w:r>
        <w:r w:rsidR="00967A32" w:rsidRPr="00EC5DFB">
          <w:rPr>
            <w:rStyle w:val="Hyperlink"/>
            <w:noProof/>
            <w:lang w:val="sv-SE"/>
          </w:rPr>
          <w:t>Quan điểm chung về việc xây dựng mô hình chuỗi cung ứng thực phẩm an toàn</w:t>
        </w:r>
        <w:r w:rsidR="00967A32">
          <w:rPr>
            <w:noProof/>
            <w:webHidden/>
          </w:rPr>
          <w:tab/>
        </w:r>
        <w:r w:rsidR="00967A32">
          <w:rPr>
            <w:noProof/>
            <w:webHidden/>
          </w:rPr>
          <w:fldChar w:fldCharType="begin"/>
        </w:r>
        <w:r w:rsidR="00967A32">
          <w:rPr>
            <w:noProof/>
            <w:webHidden/>
          </w:rPr>
          <w:instrText xml:space="preserve"> PAGEREF _Toc466435369 \h </w:instrText>
        </w:r>
        <w:r w:rsidR="00967A32">
          <w:rPr>
            <w:noProof/>
            <w:webHidden/>
          </w:rPr>
        </w:r>
        <w:r w:rsidR="00967A32">
          <w:rPr>
            <w:noProof/>
            <w:webHidden/>
          </w:rPr>
          <w:fldChar w:fldCharType="separate"/>
        </w:r>
        <w:r w:rsidR="000411C8">
          <w:rPr>
            <w:noProof/>
            <w:webHidden/>
          </w:rPr>
          <w:t>26</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70" w:history="1">
        <w:r w:rsidR="00967A32" w:rsidRPr="00EC5DFB">
          <w:rPr>
            <w:rStyle w:val="Hyperlink"/>
            <w:noProof/>
            <w:lang w:val="es-ES"/>
            <w14:scene3d>
              <w14:camera w14:prst="orthographicFront"/>
              <w14:lightRig w14:rig="threePt" w14:dir="t">
                <w14:rot w14:lat="0" w14:lon="0" w14:rev="0"/>
              </w14:lightRig>
            </w14:scene3d>
          </w:rPr>
          <w:t>2.3.2</w:t>
        </w:r>
        <w:r w:rsidR="00967A32">
          <w:rPr>
            <w:rFonts w:asciiTheme="minorHAnsi" w:eastAsiaTheme="minorEastAsia" w:hAnsiTheme="minorHAnsi"/>
            <w:noProof/>
            <w:sz w:val="22"/>
            <w:lang w:val="vi-VN" w:eastAsia="vi-VN"/>
          </w:rPr>
          <w:tab/>
        </w:r>
        <w:r w:rsidR="00967A32" w:rsidRPr="00EC5DFB">
          <w:rPr>
            <w:rStyle w:val="Hyperlink"/>
            <w:noProof/>
            <w:lang w:val="es-ES"/>
          </w:rPr>
          <w:t>Mô hình chuỗi cung ứng thực phẩm an toàn cho thành phố Đà Nẵng</w:t>
        </w:r>
        <w:r w:rsidR="00967A32">
          <w:rPr>
            <w:noProof/>
            <w:webHidden/>
          </w:rPr>
          <w:tab/>
        </w:r>
        <w:r w:rsidR="00967A32">
          <w:rPr>
            <w:noProof/>
            <w:webHidden/>
          </w:rPr>
          <w:fldChar w:fldCharType="begin"/>
        </w:r>
        <w:r w:rsidR="00967A32">
          <w:rPr>
            <w:noProof/>
            <w:webHidden/>
          </w:rPr>
          <w:instrText xml:space="preserve"> PAGEREF _Toc466435370 \h </w:instrText>
        </w:r>
        <w:r w:rsidR="00967A32">
          <w:rPr>
            <w:noProof/>
            <w:webHidden/>
          </w:rPr>
        </w:r>
        <w:r w:rsidR="00967A32">
          <w:rPr>
            <w:noProof/>
            <w:webHidden/>
          </w:rPr>
          <w:fldChar w:fldCharType="separate"/>
        </w:r>
        <w:r w:rsidR="000411C8">
          <w:rPr>
            <w:noProof/>
            <w:webHidden/>
          </w:rPr>
          <w:t>28</w:t>
        </w:r>
        <w:r w:rsidR="00967A32">
          <w:rPr>
            <w:noProof/>
            <w:webHidden/>
          </w:rPr>
          <w:fldChar w:fldCharType="end"/>
        </w:r>
      </w:hyperlink>
    </w:p>
    <w:p w:rsidR="00967A32" w:rsidRDefault="000D6C31">
      <w:pPr>
        <w:pStyle w:val="TOC1"/>
        <w:tabs>
          <w:tab w:val="left" w:pos="1760"/>
          <w:tab w:val="right" w:leader="dot" w:pos="9350"/>
        </w:tabs>
        <w:rPr>
          <w:rFonts w:asciiTheme="minorHAnsi" w:eastAsiaTheme="minorEastAsia" w:hAnsiTheme="minorHAnsi"/>
          <w:noProof/>
          <w:sz w:val="22"/>
          <w:lang w:val="vi-VN" w:eastAsia="vi-VN"/>
        </w:rPr>
      </w:pPr>
      <w:hyperlink w:anchor="_Toc466435371" w:history="1">
        <w:r w:rsidR="00967A32" w:rsidRPr="00EC5DFB">
          <w:rPr>
            <w:rStyle w:val="Hyperlink"/>
            <w:noProof/>
            <w14:scene3d>
              <w14:camera w14:prst="orthographicFront"/>
              <w14:lightRig w14:rig="threePt" w14:dir="t">
                <w14:rot w14:lat="0" w14:lon="0" w14:rev="0"/>
              </w14:lightRig>
            </w14:scene3d>
          </w:rPr>
          <w:t>CHƯƠNG 3.</w:t>
        </w:r>
        <w:r w:rsidR="00967A32">
          <w:rPr>
            <w:rFonts w:asciiTheme="minorHAnsi" w:eastAsiaTheme="minorEastAsia" w:hAnsiTheme="minorHAnsi"/>
            <w:noProof/>
            <w:sz w:val="22"/>
            <w:lang w:val="vi-VN" w:eastAsia="vi-VN"/>
          </w:rPr>
          <w:tab/>
        </w:r>
        <w:r w:rsidR="00967A32" w:rsidRPr="00EC5DFB">
          <w:rPr>
            <w:rStyle w:val="Hyperlink"/>
            <w:noProof/>
          </w:rPr>
          <w:t>GIẢI PHÁP KIỂM SOÁT CHUỖI CUNG ỨNG THỰC PHẨM AN TOÀN CHO THÀNH PHỐ ĐÀ NẴNG</w:t>
        </w:r>
        <w:r w:rsidR="00967A32">
          <w:rPr>
            <w:noProof/>
            <w:webHidden/>
          </w:rPr>
          <w:tab/>
        </w:r>
        <w:r w:rsidR="00967A32">
          <w:rPr>
            <w:noProof/>
            <w:webHidden/>
          </w:rPr>
          <w:fldChar w:fldCharType="begin"/>
        </w:r>
        <w:r w:rsidR="00967A32">
          <w:rPr>
            <w:noProof/>
            <w:webHidden/>
          </w:rPr>
          <w:instrText xml:space="preserve"> PAGEREF _Toc466435371 \h </w:instrText>
        </w:r>
        <w:r w:rsidR="00967A32">
          <w:rPr>
            <w:noProof/>
            <w:webHidden/>
          </w:rPr>
        </w:r>
        <w:r w:rsidR="00967A32">
          <w:rPr>
            <w:noProof/>
            <w:webHidden/>
          </w:rPr>
          <w:fldChar w:fldCharType="separate"/>
        </w:r>
        <w:r w:rsidR="000411C8">
          <w:rPr>
            <w:noProof/>
            <w:webHidden/>
          </w:rPr>
          <w:t>32</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72" w:history="1">
        <w:r w:rsidR="00967A32" w:rsidRPr="00EC5DFB">
          <w:rPr>
            <w:rStyle w:val="Hyperlink"/>
            <w:noProof/>
            <w:lang w:val="es-ES"/>
          </w:rPr>
          <w:t>3.1</w:t>
        </w:r>
        <w:r w:rsidR="00967A32">
          <w:rPr>
            <w:rFonts w:asciiTheme="minorHAnsi" w:eastAsiaTheme="minorEastAsia" w:hAnsiTheme="minorHAnsi"/>
            <w:noProof/>
            <w:sz w:val="22"/>
            <w:lang w:val="vi-VN" w:eastAsia="vi-VN"/>
          </w:rPr>
          <w:tab/>
        </w:r>
        <w:r w:rsidR="00967A32" w:rsidRPr="00EC5DFB">
          <w:rPr>
            <w:rStyle w:val="Hyperlink"/>
            <w:noProof/>
            <w:lang w:val="es-ES"/>
          </w:rPr>
          <w:t>Quan điểm chung của phương án kiểm soát ATTP mới</w:t>
        </w:r>
        <w:r w:rsidR="00967A32">
          <w:rPr>
            <w:noProof/>
            <w:webHidden/>
          </w:rPr>
          <w:tab/>
        </w:r>
        <w:r w:rsidR="00967A32">
          <w:rPr>
            <w:noProof/>
            <w:webHidden/>
          </w:rPr>
          <w:fldChar w:fldCharType="begin"/>
        </w:r>
        <w:r w:rsidR="00967A32">
          <w:rPr>
            <w:noProof/>
            <w:webHidden/>
          </w:rPr>
          <w:instrText xml:space="preserve"> PAGEREF _Toc466435372 \h </w:instrText>
        </w:r>
        <w:r w:rsidR="00967A32">
          <w:rPr>
            <w:noProof/>
            <w:webHidden/>
          </w:rPr>
        </w:r>
        <w:r w:rsidR="00967A32">
          <w:rPr>
            <w:noProof/>
            <w:webHidden/>
          </w:rPr>
          <w:fldChar w:fldCharType="separate"/>
        </w:r>
        <w:r w:rsidR="000411C8">
          <w:rPr>
            <w:noProof/>
            <w:webHidden/>
          </w:rPr>
          <w:t>32</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73" w:history="1">
        <w:r w:rsidR="00967A32" w:rsidRPr="00EC5DFB">
          <w:rPr>
            <w:rStyle w:val="Hyperlink"/>
            <w:noProof/>
            <w:lang w:val="es-ES"/>
          </w:rPr>
          <w:t>3.2</w:t>
        </w:r>
        <w:r w:rsidR="00967A32">
          <w:rPr>
            <w:rFonts w:asciiTheme="minorHAnsi" w:eastAsiaTheme="minorEastAsia" w:hAnsiTheme="minorHAnsi"/>
            <w:noProof/>
            <w:sz w:val="22"/>
            <w:lang w:val="vi-VN" w:eastAsia="vi-VN"/>
          </w:rPr>
          <w:tab/>
        </w:r>
        <w:r w:rsidR="00967A32" w:rsidRPr="00EC5DFB">
          <w:rPr>
            <w:rStyle w:val="Hyperlink"/>
            <w:noProof/>
            <w:lang w:val="es-ES"/>
          </w:rPr>
          <w:t>Giải pháp kiểm soát dòng thông tin trên chuỗi cung ứng thực phẩm an toàn tại Đà Nẵng</w:t>
        </w:r>
        <w:r w:rsidR="00967A32">
          <w:rPr>
            <w:noProof/>
            <w:webHidden/>
          </w:rPr>
          <w:tab/>
        </w:r>
        <w:r w:rsidR="00967A32">
          <w:rPr>
            <w:noProof/>
            <w:webHidden/>
          </w:rPr>
          <w:fldChar w:fldCharType="begin"/>
        </w:r>
        <w:r w:rsidR="00967A32">
          <w:rPr>
            <w:noProof/>
            <w:webHidden/>
          </w:rPr>
          <w:instrText xml:space="preserve"> PAGEREF _Toc466435373 \h </w:instrText>
        </w:r>
        <w:r w:rsidR="00967A32">
          <w:rPr>
            <w:noProof/>
            <w:webHidden/>
          </w:rPr>
        </w:r>
        <w:r w:rsidR="00967A32">
          <w:rPr>
            <w:noProof/>
            <w:webHidden/>
          </w:rPr>
          <w:fldChar w:fldCharType="separate"/>
        </w:r>
        <w:r w:rsidR="000411C8">
          <w:rPr>
            <w:noProof/>
            <w:webHidden/>
          </w:rPr>
          <w:t>33</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74" w:history="1">
        <w:r w:rsidR="00967A32" w:rsidRPr="00EC5DFB">
          <w:rPr>
            <w:rStyle w:val="Hyperlink"/>
            <w:noProof/>
            <w:lang w:val="es-ES"/>
            <w14:scene3d>
              <w14:camera w14:prst="orthographicFront"/>
              <w14:lightRig w14:rig="threePt" w14:dir="t">
                <w14:rot w14:lat="0" w14:lon="0" w14:rev="0"/>
              </w14:lightRig>
            </w14:scene3d>
          </w:rPr>
          <w:t>3.2.1</w:t>
        </w:r>
        <w:r w:rsidR="00967A32">
          <w:rPr>
            <w:rFonts w:asciiTheme="minorHAnsi" w:eastAsiaTheme="minorEastAsia" w:hAnsiTheme="minorHAnsi"/>
            <w:noProof/>
            <w:sz w:val="22"/>
            <w:lang w:val="vi-VN" w:eastAsia="vi-VN"/>
          </w:rPr>
          <w:tab/>
        </w:r>
        <w:r w:rsidR="00967A32" w:rsidRPr="00EC5DFB">
          <w:rPr>
            <w:rStyle w:val="Hyperlink"/>
            <w:noProof/>
            <w:lang w:val="es-ES"/>
          </w:rPr>
          <w:t>Mô hình ứng dụng CNTT trong truy xuất nguồn gốc chuỗi cung ứng thực phẩm an toàn tại Đà Nẵng</w:t>
        </w:r>
        <w:r w:rsidR="00967A32">
          <w:rPr>
            <w:noProof/>
            <w:webHidden/>
          </w:rPr>
          <w:tab/>
        </w:r>
        <w:r w:rsidR="00967A32">
          <w:rPr>
            <w:noProof/>
            <w:webHidden/>
          </w:rPr>
          <w:fldChar w:fldCharType="begin"/>
        </w:r>
        <w:r w:rsidR="00967A32">
          <w:rPr>
            <w:noProof/>
            <w:webHidden/>
          </w:rPr>
          <w:instrText xml:space="preserve"> PAGEREF _Toc466435374 \h </w:instrText>
        </w:r>
        <w:r w:rsidR="00967A32">
          <w:rPr>
            <w:noProof/>
            <w:webHidden/>
          </w:rPr>
        </w:r>
        <w:r w:rsidR="00967A32">
          <w:rPr>
            <w:noProof/>
            <w:webHidden/>
          </w:rPr>
          <w:fldChar w:fldCharType="separate"/>
        </w:r>
        <w:r w:rsidR="000411C8">
          <w:rPr>
            <w:noProof/>
            <w:webHidden/>
          </w:rPr>
          <w:t>33</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75" w:history="1">
        <w:r w:rsidR="00967A32" w:rsidRPr="00EC5DFB">
          <w:rPr>
            <w:rStyle w:val="Hyperlink"/>
            <w:noProof/>
            <w14:scene3d>
              <w14:camera w14:prst="orthographicFront"/>
              <w14:lightRig w14:rig="threePt" w14:dir="t">
                <w14:rot w14:lat="0" w14:lon="0" w14:rev="0"/>
              </w14:lightRig>
            </w14:scene3d>
          </w:rPr>
          <w:t>3.2.2</w:t>
        </w:r>
        <w:r w:rsidR="00967A32">
          <w:rPr>
            <w:rFonts w:asciiTheme="minorHAnsi" w:eastAsiaTheme="minorEastAsia" w:hAnsiTheme="minorHAnsi"/>
            <w:noProof/>
            <w:sz w:val="22"/>
            <w:lang w:val="vi-VN" w:eastAsia="vi-VN"/>
          </w:rPr>
          <w:tab/>
        </w:r>
        <w:r w:rsidR="00967A32" w:rsidRPr="00EC5DFB">
          <w:rPr>
            <w:rStyle w:val="Hyperlink"/>
            <w:noProof/>
          </w:rPr>
          <w:t>Nguyên tắc hoạt động của hệ thống</w:t>
        </w:r>
        <w:r w:rsidR="00967A32">
          <w:rPr>
            <w:noProof/>
            <w:webHidden/>
          </w:rPr>
          <w:tab/>
        </w:r>
        <w:r w:rsidR="00967A32">
          <w:rPr>
            <w:noProof/>
            <w:webHidden/>
          </w:rPr>
          <w:fldChar w:fldCharType="begin"/>
        </w:r>
        <w:r w:rsidR="00967A32">
          <w:rPr>
            <w:noProof/>
            <w:webHidden/>
          </w:rPr>
          <w:instrText xml:space="preserve"> PAGEREF _Toc466435375 \h </w:instrText>
        </w:r>
        <w:r w:rsidR="00967A32">
          <w:rPr>
            <w:noProof/>
            <w:webHidden/>
          </w:rPr>
        </w:r>
        <w:r w:rsidR="00967A32">
          <w:rPr>
            <w:noProof/>
            <w:webHidden/>
          </w:rPr>
          <w:fldChar w:fldCharType="separate"/>
        </w:r>
        <w:r w:rsidR="000411C8">
          <w:rPr>
            <w:noProof/>
            <w:webHidden/>
          </w:rPr>
          <w:t>34</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76" w:history="1">
        <w:r w:rsidR="00967A32" w:rsidRPr="00EC5DFB">
          <w:rPr>
            <w:rStyle w:val="Hyperlink"/>
            <w:noProof/>
            <w:lang w:val="es-ES"/>
          </w:rPr>
          <w:t>3.3</w:t>
        </w:r>
        <w:r w:rsidR="00967A32">
          <w:rPr>
            <w:rFonts w:asciiTheme="minorHAnsi" w:eastAsiaTheme="minorEastAsia" w:hAnsiTheme="minorHAnsi"/>
            <w:noProof/>
            <w:sz w:val="22"/>
            <w:lang w:val="vi-VN" w:eastAsia="vi-VN"/>
          </w:rPr>
          <w:tab/>
        </w:r>
        <w:r w:rsidR="00967A32" w:rsidRPr="00EC5DFB">
          <w:rPr>
            <w:rStyle w:val="Hyperlink"/>
            <w:noProof/>
            <w:lang w:val="es-ES"/>
          </w:rPr>
          <w:t>Giải pháp kiểm soát mẫu</w:t>
        </w:r>
        <w:r w:rsidR="00967A32">
          <w:rPr>
            <w:noProof/>
            <w:webHidden/>
          </w:rPr>
          <w:tab/>
        </w:r>
        <w:r w:rsidR="00967A32">
          <w:rPr>
            <w:noProof/>
            <w:webHidden/>
          </w:rPr>
          <w:fldChar w:fldCharType="begin"/>
        </w:r>
        <w:r w:rsidR="00967A32">
          <w:rPr>
            <w:noProof/>
            <w:webHidden/>
          </w:rPr>
          <w:instrText xml:space="preserve"> PAGEREF _Toc466435376 \h </w:instrText>
        </w:r>
        <w:r w:rsidR="00967A32">
          <w:rPr>
            <w:noProof/>
            <w:webHidden/>
          </w:rPr>
        </w:r>
        <w:r w:rsidR="00967A32">
          <w:rPr>
            <w:noProof/>
            <w:webHidden/>
          </w:rPr>
          <w:fldChar w:fldCharType="separate"/>
        </w:r>
        <w:r w:rsidR="000411C8">
          <w:rPr>
            <w:noProof/>
            <w:webHidden/>
          </w:rPr>
          <w:t>36</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77" w:history="1">
        <w:r w:rsidR="00967A32" w:rsidRPr="00EC5DFB">
          <w:rPr>
            <w:rStyle w:val="Hyperlink"/>
            <w:noProof/>
            <w:lang w:val="es-ES"/>
            <w14:scene3d>
              <w14:camera w14:prst="orthographicFront"/>
              <w14:lightRig w14:rig="threePt" w14:dir="t">
                <w14:rot w14:lat="0" w14:lon="0" w14:rev="0"/>
              </w14:lightRig>
            </w14:scene3d>
          </w:rPr>
          <w:t>3.3.1</w:t>
        </w:r>
        <w:r w:rsidR="00967A32">
          <w:rPr>
            <w:rFonts w:asciiTheme="minorHAnsi" w:eastAsiaTheme="minorEastAsia" w:hAnsiTheme="minorHAnsi"/>
            <w:noProof/>
            <w:sz w:val="22"/>
            <w:lang w:val="vi-VN" w:eastAsia="vi-VN"/>
          </w:rPr>
          <w:tab/>
        </w:r>
        <w:r w:rsidR="00967A32" w:rsidRPr="00EC5DFB">
          <w:rPr>
            <w:rStyle w:val="Hyperlink"/>
            <w:noProof/>
            <w:lang w:val="es-ES"/>
          </w:rPr>
          <w:t>Ngân sách kiểm soát mẫu</w:t>
        </w:r>
        <w:r w:rsidR="00967A32">
          <w:rPr>
            <w:noProof/>
            <w:webHidden/>
          </w:rPr>
          <w:tab/>
        </w:r>
        <w:r w:rsidR="00967A32">
          <w:rPr>
            <w:noProof/>
            <w:webHidden/>
          </w:rPr>
          <w:fldChar w:fldCharType="begin"/>
        </w:r>
        <w:r w:rsidR="00967A32">
          <w:rPr>
            <w:noProof/>
            <w:webHidden/>
          </w:rPr>
          <w:instrText xml:space="preserve"> PAGEREF _Toc466435377 \h </w:instrText>
        </w:r>
        <w:r w:rsidR="00967A32">
          <w:rPr>
            <w:noProof/>
            <w:webHidden/>
          </w:rPr>
        </w:r>
        <w:r w:rsidR="00967A32">
          <w:rPr>
            <w:noProof/>
            <w:webHidden/>
          </w:rPr>
          <w:fldChar w:fldCharType="separate"/>
        </w:r>
        <w:r w:rsidR="000411C8">
          <w:rPr>
            <w:noProof/>
            <w:webHidden/>
          </w:rPr>
          <w:t>36</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78" w:history="1">
        <w:r w:rsidR="00967A32" w:rsidRPr="00EC5DFB">
          <w:rPr>
            <w:rStyle w:val="Hyperlink"/>
            <w:noProof/>
            <w:lang w:val="es-ES"/>
            <w14:scene3d>
              <w14:camera w14:prst="orthographicFront"/>
              <w14:lightRig w14:rig="threePt" w14:dir="t">
                <w14:rot w14:lat="0" w14:lon="0" w14:rev="0"/>
              </w14:lightRig>
            </w14:scene3d>
          </w:rPr>
          <w:t>3.3.2</w:t>
        </w:r>
        <w:r w:rsidR="00967A32">
          <w:rPr>
            <w:rFonts w:asciiTheme="minorHAnsi" w:eastAsiaTheme="minorEastAsia" w:hAnsiTheme="minorHAnsi"/>
            <w:noProof/>
            <w:sz w:val="22"/>
            <w:lang w:val="vi-VN" w:eastAsia="vi-VN"/>
          </w:rPr>
          <w:tab/>
        </w:r>
        <w:r w:rsidR="00967A32" w:rsidRPr="00EC5DFB">
          <w:rPr>
            <w:rStyle w:val="Hyperlink"/>
            <w:noProof/>
            <w:lang w:val="es-ES"/>
          </w:rPr>
          <w:t>Nội dung kiểm soát mẫu</w:t>
        </w:r>
        <w:r w:rsidR="00967A32">
          <w:rPr>
            <w:noProof/>
            <w:webHidden/>
          </w:rPr>
          <w:tab/>
        </w:r>
        <w:r w:rsidR="00967A32">
          <w:rPr>
            <w:noProof/>
            <w:webHidden/>
          </w:rPr>
          <w:fldChar w:fldCharType="begin"/>
        </w:r>
        <w:r w:rsidR="00967A32">
          <w:rPr>
            <w:noProof/>
            <w:webHidden/>
          </w:rPr>
          <w:instrText xml:space="preserve"> PAGEREF _Toc466435378 \h </w:instrText>
        </w:r>
        <w:r w:rsidR="00967A32">
          <w:rPr>
            <w:noProof/>
            <w:webHidden/>
          </w:rPr>
        </w:r>
        <w:r w:rsidR="00967A32">
          <w:rPr>
            <w:noProof/>
            <w:webHidden/>
          </w:rPr>
          <w:fldChar w:fldCharType="separate"/>
        </w:r>
        <w:r w:rsidR="000411C8">
          <w:rPr>
            <w:noProof/>
            <w:webHidden/>
          </w:rPr>
          <w:t>37</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79" w:history="1">
        <w:r w:rsidR="00967A32" w:rsidRPr="00EC5DFB">
          <w:rPr>
            <w:rStyle w:val="Hyperlink"/>
            <w:noProof/>
            <w:lang w:val="es-ES"/>
            <w14:scene3d>
              <w14:camera w14:prst="orthographicFront"/>
              <w14:lightRig w14:rig="threePt" w14:dir="t">
                <w14:rot w14:lat="0" w14:lon="0" w14:rev="0"/>
              </w14:lightRig>
            </w14:scene3d>
          </w:rPr>
          <w:t>3.3.3</w:t>
        </w:r>
        <w:r w:rsidR="00967A32">
          <w:rPr>
            <w:rFonts w:asciiTheme="minorHAnsi" w:eastAsiaTheme="minorEastAsia" w:hAnsiTheme="minorHAnsi"/>
            <w:noProof/>
            <w:sz w:val="22"/>
            <w:lang w:val="vi-VN" w:eastAsia="vi-VN"/>
          </w:rPr>
          <w:tab/>
        </w:r>
        <w:r w:rsidR="00967A32" w:rsidRPr="00EC5DFB">
          <w:rPr>
            <w:rStyle w:val="Hyperlink"/>
            <w:noProof/>
            <w:lang w:val="es-ES"/>
          </w:rPr>
          <w:t>Vị trí lấy mẫu</w:t>
        </w:r>
        <w:r w:rsidR="00967A32">
          <w:rPr>
            <w:noProof/>
            <w:webHidden/>
          </w:rPr>
          <w:tab/>
        </w:r>
        <w:r w:rsidR="00967A32">
          <w:rPr>
            <w:noProof/>
            <w:webHidden/>
          </w:rPr>
          <w:fldChar w:fldCharType="begin"/>
        </w:r>
        <w:r w:rsidR="00967A32">
          <w:rPr>
            <w:noProof/>
            <w:webHidden/>
          </w:rPr>
          <w:instrText xml:space="preserve"> PAGEREF _Toc466435379 \h </w:instrText>
        </w:r>
        <w:r w:rsidR="00967A32">
          <w:rPr>
            <w:noProof/>
            <w:webHidden/>
          </w:rPr>
        </w:r>
        <w:r w:rsidR="00967A32">
          <w:rPr>
            <w:noProof/>
            <w:webHidden/>
          </w:rPr>
          <w:fldChar w:fldCharType="separate"/>
        </w:r>
        <w:r w:rsidR="000411C8">
          <w:rPr>
            <w:noProof/>
            <w:webHidden/>
          </w:rPr>
          <w:t>37</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80" w:history="1">
        <w:r w:rsidR="00967A32" w:rsidRPr="00EC5DFB">
          <w:rPr>
            <w:rStyle w:val="Hyperlink"/>
            <w:noProof/>
            <w:lang w:val="es-ES"/>
            <w14:scene3d>
              <w14:camera w14:prst="orthographicFront"/>
              <w14:lightRig w14:rig="threePt" w14:dir="t">
                <w14:rot w14:lat="0" w14:lon="0" w14:rev="0"/>
              </w14:lightRig>
            </w14:scene3d>
          </w:rPr>
          <w:t>3.3.4</w:t>
        </w:r>
        <w:r w:rsidR="00967A32">
          <w:rPr>
            <w:rFonts w:asciiTheme="minorHAnsi" w:eastAsiaTheme="minorEastAsia" w:hAnsiTheme="minorHAnsi"/>
            <w:noProof/>
            <w:sz w:val="22"/>
            <w:lang w:val="vi-VN" w:eastAsia="vi-VN"/>
          </w:rPr>
          <w:tab/>
        </w:r>
        <w:r w:rsidR="00967A32" w:rsidRPr="00EC5DFB">
          <w:rPr>
            <w:rStyle w:val="Hyperlink"/>
            <w:noProof/>
            <w:lang w:val="es-ES"/>
          </w:rPr>
          <w:t>Tần suất thực hiện</w:t>
        </w:r>
        <w:r w:rsidR="00967A32">
          <w:rPr>
            <w:noProof/>
            <w:webHidden/>
          </w:rPr>
          <w:tab/>
        </w:r>
        <w:r w:rsidR="00967A32">
          <w:rPr>
            <w:noProof/>
            <w:webHidden/>
          </w:rPr>
          <w:fldChar w:fldCharType="begin"/>
        </w:r>
        <w:r w:rsidR="00967A32">
          <w:rPr>
            <w:noProof/>
            <w:webHidden/>
          </w:rPr>
          <w:instrText xml:space="preserve"> PAGEREF _Toc466435380 \h </w:instrText>
        </w:r>
        <w:r w:rsidR="00967A32">
          <w:rPr>
            <w:noProof/>
            <w:webHidden/>
          </w:rPr>
        </w:r>
        <w:r w:rsidR="00967A32">
          <w:rPr>
            <w:noProof/>
            <w:webHidden/>
          </w:rPr>
          <w:fldChar w:fldCharType="separate"/>
        </w:r>
        <w:r w:rsidR="000411C8">
          <w:rPr>
            <w:noProof/>
            <w:webHidden/>
          </w:rPr>
          <w:t>38</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81" w:history="1">
        <w:r w:rsidR="00967A32" w:rsidRPr="00EC5DFB">
          <w:rPr>
            <w:rStyle w:val="Hyperlink"/>
            <w:noProof/>
            <w:lang w:val="es-ES"/>
            <w14:scene3d>
              <w14:camera w14:prst="orthographicFront"/>
              <w14:lightRig w14:rig="threePt" w14:dir="t">
                <w14:rot w14:lat="0" w14:lon="0" w14:rev="0"/>
              </w14:lightRig>
            </w14:scene3d>
          </w:rPr>
          <w:t>3.3.5</w:t>
        </w:r>
        <w:r w:rsidR="00967A32">
          <w:rPr>
            <w:rFonts w:asciiTheme="minorHAnsi" w:eastAsiaTheme="minorEastAsia" w:hAnsiTheme="minorHAnsi"/>
            <w:noProof/>
            <w:sz w:val="22"/>
            <w:lang w:val="vi-VN" w:eastAsia="vi-VN"/>
          </w:rPr>
          <w:tab/>
        </w:r>
        <w:r w:rsidR="00967A32" w:rsidRPr="00EC5DFB">
          <w:rPr>
            <w:rStyle w:val="Hyperlink"/>
            <w:noProof/>
            <w:lang w:val="es-ES"/>
          </w:rPr>
          <w:t>Đơn vị thực hiện</w:t>
        </w:r>
        <w:r w:rsidR="00967A32">
          <w:rPr>
            <w:noProof/>
            <w:webHidden/>
          </w:rPr>
          <w:tab/>
        </w:r>
        <w:r w:rsidR="00967A32">
          <w:rPr>
            <w:noProof/>
            <w:webHidden/>
          </w:rPr>
          <w:fldChar w:fldCharType="begin"/>
        </w:r>
        <w:r w:rsidR="00967A32">
          <w:rPr>
            <w:noProof/>
            <w:webHidden/>
          </w:rPr>
          <w:instrText xml:space="preserve"> PAGEREF _Toc466435381 \h </w:instrText>
        </w:r>
        <w:r w:rsidR="00967A32">
          <w:rPr>
            <w:noProof/>
            <w:webHidden/>
          </w:rPr>
        </w:r>
        <w:r w:rsidR="00967A32">
          <w:rPr>
            <w:noProof/>
            <w:webHidden/>
          </w:rPr>
          <w:fldChar w:fldCharType="separate"/>
        </w:r>
        <w:r w:rsidR="000411C8">
          <w:rPr>
            <w:noProof/>
            <w:webHidden/>
          </w:rPr>
          <w:t>38</w:t>
        </w:r>
        <w:r w:rsidR="00967A32">
          <w:rPr>
            <w:noProof/>
            <w:webHidden/>
          </w:rPr>
          <w:fldChar w:fldCharType="end"/>
        </w:r>
      </w:hyperlink>
    </w:p>
    <w:p w:rsidR="00967A32" w:rsidRDefault="000D6C31">
      <w:pPr>
        <w:pStyle w:val="TOC2"/>
        <w:tabs>
          <w:tab w:val="left" w:pos="880"/>
          <w:tab w:val="right" w:leader="dot" w:pos="9350"/>
        </w:tabs>
        <w:rPr>
          <w:rFonts w:asciiTheme="minorHAnsi" w:eastAsiaTheme="minorEastAsia" w:hAnsiTheme="minorHAnsi"/>
          <w:noProof/>
          <w:sz w:val="22"/>
          <w:lang w:val="vi-VN" w:eastAsia="vi-VN"/>
        </w:rPr>
      </w:pPr>
      <w:hyperlink w:anchor="_Toc466435382" w:history="1">
        <w:r w:rsidR="00967A32" w:rsidRPr="00EC5DFB">
          <w:rPr>
            <w:rStyle w:val="Hyperlink"/>
            <w:noProof/>
            <w:lang w:val="es-ES"/>
          </w:rPr>
          <w:t>3.4</w:t>
        </w:r>
        <w:r w:rsidR="00967A32">
          <w:rPr>
            <w:rFonts w:asciiTheme="minorHAnsi" w:eastAsiaTheme="minorEastAsia" w:hAnsiTheme="minorHAnsi"/>
            <w:noProof/>
            <w:sz w:val="22"/>
            <w:lang w:val="vi-VN" w:eastAsia="vi-VN"/>
          </w:rPr>
          <w:tab/>
        </w:r>
        <w:r w:rsidR="00967A32" w:rsidRPr="00EC5DFB">
          <w:rPr>
            <w:rStyle w:val="Hyperlink"/>
            <w:noProof/>
            <w:lang w:val="es-ES"/>
          </w:rPr>
          <w:t>Giải pháp kiểm soát chuỗi cung ứng thực phẩm an toàn tại Đà Nẵng</w:t>
        </w:r>
        <w:r w:rsidR="00967A32">
          <w:rPr>
            <w:noProof/>
            <w:webHidden/>
          </w:rPr>
          <w:tab/>
        </w:r>
        <w:r w:rsidR="00967A32">
          <w:rPr>
            <w:noProof/>
            <w:webHidden/>
          </w:rPr>
          <w:fldChar w:fldCharType="begin"/>
        </w:r>
        <w:r w:rsidR="00967A32">
          <w:rPr>
            <w:noProof/>
            <w:webHidden/>
          </w:rPr>
          <w:instrText xml:space="preserve"> PAGEREF _Toc466435382 \h </w:instrText>
        </w:r>
        <w:r w:rsidR="00967A32">
          <w:rPr>
            <w:noProof/>
            <w:webHidden/>
          </w:rPr>
        </w:r>
        <w:r w:rsidR="00967A32">
          <w:rPr>
            <w:noProof/>
            <w:webHidden/>
          </w:rPr>
          <w:fldChar w:fldCharType="separate"/>
        </w:r>
        <w:r w:rsidR="000411C8">
          <w:rPr>
            <w:noProof/>
            <w:webHidden/>
          </w:rPr>
          <w:t>38</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83" w:history="1">
        <w:r w:rsidR="00967A32" w:rsidRPr="00EC5DFB">
          <w:rPr>
            <w:rStyle w:val="Hyperlink"/>
            <w:noProof/>
            <w:lang w:val="es-ES"/>
            <w14:scene3d>
              <w14:camera w14:prst="orthographicFront"/>
              <w14:lightRig w14:rig="threePt" w14:dir="t">
                <w14:rot w14:lat="0" w14:lon="0" w14:rev="0"/>
              </w14:lightRig>
            </w14:scene3d>
          </w:rPr>
          <w:t>3.4.1</w:t>
        </w:r>
        <w:r w:rsidR="00967A32">
          <w:rPr>
            <w:rFonts w:asciiTheme="minorHAnsi" w:eastAsiaTheme="minorEastAsia" w:hAnsiTheme="minorHAnsi"/>
            <w:noProof/>
            <w:sz w:val="22"/>
            <w:lang w:val="vi-VN" w:eastAsia="vi-VN"/>
          </w:rPr>
          <w:tab/>
        </w:r>
        <w:r w:rsidR="00967A32" w:rsidRPr="00EC5DFB">
          <w:rPr>
            <w:rStyle w:val="Hyperlink"/>
            <w:noProof/>
            <w:lang w:val="es-ES"/>
          </w:rPr>
          <w:t>Giải pháp kiểm soát chuỗi cung ứng ngắn</w:t>
        </w:r>
        <w:r w:rsidR="00967A32">
          <w:rPr>
            <w:noProof/>
            <w:webHidden/>
          </w:rPr>
          <w:tab/>
        </w:r>
        <w:r w:rsidR="00967A32">
          <w:rPr>
            <w:noProof/>
            <w:webHidden/>
          </w:rPr>
          <w:fldChar w:fldCharType="begin"/>
        </w:r>
        <w:r w:rsidR="00967A32">
          <w:rPr>
            <w:noProof/>
            <w:webHidden/>
          </w:rPr>
          <w:instrText xml:space="preserve"> PAGEREF _Toc466435383 \h </w:instrText>
        </w:r>
        <w:r w:rsidR="00967A32">
          <w:rPr>
            <w:noProof/>
            <w:webHidden/>
          </w:rPr>
        </w:r>
        <w:r w:rsidR="00967A32">
          <w:rPr>
            <w:noProof/>
            <w:webHidden/>
          </w:rPr>
          <w:fldChar w:fldCharType="separate"/>
        </w:r>
        <w:r w:rsidR="000411C8">
          <w:rPr>
            <w:noProof/>
            <w:webHidden/>
          </w:rPr>
          <w:t>39</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84" w:history="1">
        <w:r w:rsidR="00967A32" w:rsidRPr="00EC5DFB">
          <w:rPr>
            <w:rStyle w:val="Hyperlink"/>
            <w:noProof/>
            <w:lang w:val="es-ES"/>
            <w14:scene3d>
              <w14:camera w14:prst="orthographicFront"/>
              <w14:lightRig w14:rig="threePt" w14:dir="t">
                <w14:rot w14:lat="0" w14:lon="0" w14:rev="0"/>
              </w14:lightRig>
            </w14:scene3d>
          </w:rPr>
          <w:t>3.4.2</w:t>
        </w:r>
        <w:r w:rsidR="00967A32">
          <w:rPr>
            <w:rFonts w:asciiTheme="minorHAnsi" w:eastAsiaTheme="minorEastAsia" w:hAnsiTheme="minorHAnsi"/>
            <w:noProof/>
            <w:sz w:val="22"/>
            <w:lang w:val="vi-VN" w:eastAsia="vi-VN"/>
          </w:rPr>
          <w:tab/>
        </w:r>
        <w:r w:rsidR="00967A32" w:rsidRPr="00EC5DFB">
          <w:rPr>
            <w:rStyle w:val="Hyperlink"/>
            <w:noProof/>
            <w:lang w:val="es-ES"/>
          </w:rPr>
          <w:t>Giải pháp kiểm soát chuỗi cung ứng trên kênh hiện đại</w:t>
        </w:r>
        <w:r w:rsidR="00967A32">
          <w:rPr>
            <w:noProof/>
            <w:webHidden/>
          </w:rPr>
          <w:tab/>
        </w:r>
        <w:r w:rsidR="00967A32">
          <w:rPr>
            <w:noProof/>
            <w:webHidden/>
          </w:rPr>
          <w:fldChar w:fldCharType="begin"/>
        </w:r>
        <w:r w:rsidR="00967A32">
          <w:rPr>
            <w:noProof/>
            <w:webHidden/>
          </w:rPr>
          <w:instrText xml:space="preserve"> PAGEREF _Toc466435384 \h </w:instrText>
        </w:r>
        <w:r w:rsidR="00967A32">
          <w:rPr>
            <w:noProof/>
            <w:webHidden/>
          </w:rPr>
        </w:r>
        <w:r w:rsidR="00967A32">
          <w:rPr>
            <w:noProof/>
            <w:webHidden/>
          </w:rPr>
          <w:fldChar w:fldCharType="separate"/>
        </w:r>
        <w:r w:rsidR="000411C8">
          <w:rPr>
            <w:noProof/>
            <w:webHidden/>
          </w:rPr>
          <w:t>39</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85" w:history="1">
        <w:r w:rsidR="00967A32" w:rsidRPr="00EC5DFB">
          <w:rPr>
            <w:rStyle w:val="Hyperlink"/>
            <w:noProof/>
            <w:lang w:val="es-ES"/>
            <w14:scene3d>
              <w14:camera w14:prst="orthographicFront"/>
              <w14:lightRig w14:rig="threePt" w14:dir="t">
                <w14:rot w14:lat="0" w14:lon="0" w14:rev="0"/>
              </w14:lightRig>
            </w14:scene3d>
          </w:rPr>
          <w:t>3.4.3</w:t>
        </w:r>
        <w:r w:rsidR="00967A32">
          <w:rPr>
            <w:rFonts w:asciiTheme="minorHAnsi" w:eastAsiaTheme="minorEastAsia" w:hAnsiTheme="minorHAnsi"/>
            <w:noProof/>
            <w:sz w:val="22"/>
            <w:lang w:val="vi-VN" w:eastAsia="vi-VN"/>
          </w:rPr>
          <w:tab/>
        </w:r>
        <w:r w:rsidR="00967A32" w:rsidRPr="00EC5DFB">
          <w:rPr>
            <w:rStyle w:val="Hyperlink"/>
            <w:noProof/>
            <w:lang w:val="es-ES"/>
          </w:rPr>
          <w:t>Giải pháp kiểm soát chuỗi cung ứng rau an toàn từ ngoại tỉnh</w:t>
        </w:r>
        <w:r w:rsidR="00967A32">
          <w:rPr>
            <w:noProof/>
            <w:webHidden/>
          </w:rPr>
          <w:tab/>
        </w:r>
        <w:r w:rsidR="00967A32">
          <w:rPr>
            <w:noProof/>
            <w:webHidden/>
          </w:rPr>
          <w:fldChar w:fldCharType="begin"/>
        </w:r>
        <w:r w:rsidR="00967A32">
          <w:rPr>
            <w:noProof/>
            <w:webHidden/>
          </w:rPr>
          <w:instrText xml:space="preserve"> PAGEREF _Toc466435385 \h </w:instrText>
        </w:r>
        <w:r w:rsidR="00967A32">
          <w:rPr>
            <w:noProof/>
            <w:webHidden/>
          </w:rPr>
        </w:r>
        <w:r w:rsidR="00967A32">
          <w:rPr>
            <w:noProof/>
            <w:webHidden/>
          </w:rPr>
          <w:fldChar w:fldCharType="separate"/>
        </w:r>
        <w:r w:rsidR="000411C8">
          <w:rPr>
            <w:noProof/>
            <w:webHidden/>
          </w:rPr>
          <w:t>39</w:t>
        </w:r>
        <w:r w:rsidR="00967A32">
          <w:rPr>
            <w:noProof/>
            <w:webHidden/>
          </w:rPr>
          <w:fldChar w:fldCharType="end"/>
        </w:r>
      </w:hyperlink>
    </w:p>
    <w:p w:rsidR="00967A32" w:rsidRDefault="000D6C31">
      <w:pPr>
        <w:pStyle w:val="TOC3"/>
        <w:tabs>
          <w:tab w:val="left" w:pos="1320"/>
          <w:tab w:val="right" w:leader="dot" w:pos="9350"/>
        </w:tabs>
        <w:rPr>
          <w:rFonts w:asciiTheme="minorHAnsi" w:eastAsiaTheme="minorEastAsia" w:hAnsiTheme="minorHAnsi"/>
          <w:noProof/>
          <w:sz w:val="22"/>
          <w:lang w:val="vi-VN" w:eastAsia="vi-VN"/>
        </w:rPr>
      </w:pPr>
      <w:hyperlink w:anchor="_Toc466435386" w:history="1">
        <w:r w:rsidR="00967A32" w:rsidRPr="00EC5DFB">
          <w:rPr>
            <w:rStyle w:val="Hyperlink"/>
            <w:noProof/>
            <w:lang w:val="es-ES"/>
            <w14:scene3d>
              <w14:camera w14:prst="orthographicFront"/>
              <w14:lightRig w14:rig="threePt" w14:dir="t">
                <w14:rot w14:lat="0" w14:lon="0" w14:rev="0"/>
              </w14:lightRig>
            </w14:scene3d>
          </w:rPr>
          <w:t>3.4.4</w:t>
        </w:r>
        <w:r w:rsidR="00967A32">
          <w:rPr>
            <w:rFonts w:asciiTheme="minorHAnsi" w:eastAsiaTheme="minorEastAsia" w:hAnsiTheme="minorHAnsi"/>
            <w:noProof/>
            <w:sz w:val="22"/>
            <w:lang w:val="vi-VN" w:eastAsia="vi-VN"/>
          </w:rPr>
          <w:tab/>
        </w:r>
        <w:r w:rsidR="00967A32" w:rsidRPr="00EC5DFB">
          <w:rPr>
            <w:rStyle w:val="Hyperlink"/>
            <w:noProof/>
            <w:lang w:val="es-ES"/>
          </w:rPr>
          <w:t>Giải pháp kiểm soát chuỗi cung ứng thịt an toàn</w:t>
        </w:r>
        <w:r w:rsidR="00967A32">
          <w:rPr>
            <w:noProof/>
            <w:webHidden/>
          </w:rPr>
          <w:tab/>
        </w:r>
        <w:r w:rsidR="00967A32">
          <w:rPr>
            <w:noProof/>
            <w:webHidden/>
          </w:rPr>
          <w:fldChar w:fldCharType="begin"/>
        </w:r>
        <w:r w:rsidR="00967A32">
          <w:rPr>
            <w:noProof/>
            <w:webHidden/>
          </w:rPr>
          <w:instrText xml:space="preserve"> PAGEREF _Toc466435386 \h </w:instrText>
        </w:r>
        <w:r w:rsidR="00967A32">
          <w:rPr>
            <w:noProof/>
            <w:webHidden/>
          </w:rPr>
        </w:r>
        <w:r w:rsidR="00967A32">
          <w:rPr>
            <w:noProof/>
            <w:webHidden/>
          </w:rPr>
          <w:fldChar w:fldCharType="separate"/>
        </w:r>
        <w:r w:rsidR="000411C8">
          <w:rPr>
            <w:noProof/>
            <w:webHidden/>
          </w:rPr>
          <w:t>41</w:t>
        </w:r>
        <w:r w:rsidR="00967A32">
          <w:rPr>
            <w:noProof/>
            <w:webHidden/>
          </w:rPr>
          <w:fldChar w:fldCharType="end"/>
        </w:r>
      </w:hyperlink>
    </w:p>
    <w:p w:rsidR="00967A32" w:rsidRDefault="000D6C31">
      <w:pPr>
        <w:pStyle w:val="TOC1"/>
        <w:tabs>
          <w:tab w:val="right" w:leader="dot" w:pos="9350"/>
        </w:tabs>
        <w:rPr>
          <w:rFonts w:asciiTheme="minorHAnsi" w:eastAsiaTheme="minorEastAsia" w:hAnsiTheme="minorHAnsi"/>
          <w:noProof/>
          <w:sz w:val="22"/>
          <w:lang w:val="vi-VN" w:eastAsia="vi-VN"/>
        </w:rPr>
      </w:pPr>
      <w:hyperlink w:anchor="_Toc466435387" w:history="1">
        <w:r w:rsidR="00967A32" w:rsidRPr="00EC5DFB">
          <w:rPr>
            <w:rStyle w:val="Hyperlink"/>
            <w:noProof/>
          </w:rPr>
          <w:t>KẾT LUẬN</w:t>
        </w:r>
        <w:r w:rsidR="00967A32">
          <w:rPr>
            <w:noProof/>
            <w:webHidden/>
          </w:rPr>
          <w:tab/>
        </w:r>
        <w:r w:rsidR="00967A32">
          <w:rPr>
            <w:noProof/>
            <w:webHidden/>
          </w:rPr>
          <w:fldChar w:fldCharType="begin"/>
        </w:r>
        <w:r w:rsidR="00967A32">
          <w:rPr>
            <w:noProof/>
            <w:webHidden/>
          </w:rPr>
          <w:instrText xml:space="preserve"> PAGEREF _Toc466435387 \h </w:instrText>
        </w:r>
        <w:r w:rsidR="00967A32">
          <w:rPr>
            <w:noProof/>
            <w:webHidden/>
          </w:rPr>
        </w:r>
        <w:r w:rsidR="00967A32">
          <w:rPr>
            <w:noProof/>
            <w:webHidden/>
          </w:rPr>
          <w:fldChar w:fldCharType="separate"/>
        </w:r>
        <w:r w:rsidR="000411C8">
          <w:rPr>
            <w:noProof/>
            <w:webHidden/>
          </w:rPr>
          <w:t>42</w:t>
        </w:r>
        <w:r w:rsidR="00967A32">
          <w:rPr>
            <w:noProof/>
            <w:webHidden/>
          </w:rPr>
          <w:fldChar w:fldCharType="end"/>
        </w:r>
      </w:hyperlink>
    </w:p>
    <w:p w:rsidR="00967A32" w:rsidRDefault="000D6C31">
      <w:pPr>
        <w:pStyle w:val="TOC1"/>
        <w:tabs>
          <w:tab w:val="right" w:leader="dot" w:pos="9350"/>
        </w:tabs>
        <w:rPr>
          <w:rFonts w:asciiTheme="minorHAnsi" w:eastAsiaTheme="minorEastAsia" w:hAnsiTheme="minorHAnsi"/>
          <w:noProof/>
          <w:sz w:val="22"/>
          <w:lang w:val="vi-VN" w:eastAsia="vi-VN"/>
        </w:rPr>
      </w:pPr>
      <w:hyperlink w:anchor="_Toc466435388" w:history="1">
        <w:r w:rsidR="00967A32" w:rsidRPr="00EC5DFB">
          <w:rPr>
            <w:rStyle w:val="Hyperlink"/>
            <w:smallCaps/>
            <w:noProof/>
            <w:spacing w:val="5"/>
          </w:rPr>
          <w:t>Tài liệu tham khảo</w:t>
        </w:r>
        <w:r w:rsidR="00967A32">
          <w:rPr>
            <w:noProof/>
            <w:webHidden/>
          </w:rPr>
          <w:tab/>
        </w:r>
        <w:r w:rsidR="00967A32">
          <w:rPr>
            <w:noProof/>
            <w:webHidden/>
          </w:rPr>
          <w:fldChar w:fldCharType="begin"/>
        </w:r>
        <w:r w:rsidR="00967A32">
          <w:rPr>
            <w:noProof/>
            <w:webHidden/>
          </w:rPr>
          <w:instrText xml:space="preserve"> PAGEREF _Toc466435388 \h </w:instrText>
        </w:r>
        <w:r w:rsidR="00967A32">
          <w:rPr>
            <w:noProof/>
            <w:webHidden/>
          </w:rPr>
        </w:r>
        <w:r w:rsidR="00967A32">
          <w:rPr>
            <w:noProof/>
            <w:webHidden/>
          </w:rPr>
          <w:fldChar w:fldCharType="separate"/>
        </w:r>
        <w:r w:rsidR="000411C8">
          <w:rPr>
            <w:noProof/>
            <w:webHidden/>
          </w:rPr>
          <w:t>45</w:t>
        </w:r>
        <w:r w:rsidR="00967A32">
          <w:rPr>
            <w:noProof/>
            <w:webHidden/>
          </w:rPr>
          <w:fldChar w:fldCharType="end"/>
        </w:r>
      </w:hyperlink>
    </w:p>
    <w:p w:rsidR="00E251D4" w:rsidRPr="00E251D4" w:rsidRDefault="00E251D4" w:rsidP="00E251D4">
      <w:pPr>
        <w:rPr>
          <w:lang w:val="es-ES"/>
        </w:rPr>
      </w:pPr>
      <w:r>
        <w:rPr>
          <w:lang w:val="es-ES"/>
        </w:rPr>
        <w:fldChar w:fldCharType="end"/>
      </w:r>
    </w:p>
    <w:p w:rsidR="00AA5100" w:rsidRDefault="00AA5100" w:rsidP="00E039DE">
      <w:pPr>
        <w:pStyle w:val="Heading1"/>
        <w:numPr>
          <w:ilvl w:val="0"/>
          <w:numId w:val="0"/>
        </w:numPr>
        <w:ind w:left="360"/>
        <w:jc w:val="center"/>
      </w:pPr>
      <w:bookmarkStart w:id="1" w:name="_Toc466435343"/>
      <w:r>
        <w:lastRenderedPageBreak/>
        <w:t>DANH MỤC CHỮ VIẾT TẮT</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3848"/>
        <w:gridCol w:w="3343"/>
      </w:tblGrid>
      <w:tr w:rsidR="00AA5100" w:rsidRPr="00AA5100" w:rsidTr="00AA5100">
        <w:trPr>
          <w:trHeight w:val="285"/>
        </w:trPr>
        <w:tc>
          <w:tcPr>
            <w:tcW w:w="1080" w:type="dxa"/>
            <w:noWrap/>
            <w:hideMark/>
          </w:tcPr>
          <w:p w:rsidR="00AA5100" w:rsidRPr="00AA5100" w:rsidRDefault="00AA5100" w:rsidP="00AA5100">
            <w:pPr>
              <w:spacing w:before="0" w:after="0" w:line="240" w:lineRule="auto"/>
              <w:rPr>
                <w:lang w:val="vi-VN"/>
              </w:rPr>
            </w:pPr>
            <w:r w:rsidRPr="00AA5100">
              <w:rPr>
                <w:lang w:val="vi-VN"/>
              </w:rPr>
              <w:t>ATTP</w:t>
            </w:r>
          </w:p>
        </w:tc>
        <w:tc>
          <w:tcPr>
            <w:tcW w:w="3848" w:type="dxa"/>
            <w:noWrap/>
            <w:hideMark/>
          </w:tcPr>
          <w:p w:rsidR="00AA5100" w:rsidRPr="00AA5100" w:rsidRDefault="00AA5100" w:rsidP="00AA5100">
            <w:pPr>
              <w:spacing w:before="0" w:after="0" w:line="240" w:lineRule="auto"/>
              <w:rPr>
                <w:lang w:val="vi-VN"/>
              </w:rPr>
            </w:pPr>
            <w:r w:rsidRPr="00AA5100">
              <w:rPr>
                <w:lang w:val="vi-VN"/>
              </w:rPr>
              <w:t>An toàn thực phẩm</w:t>
            </w:r>
          </w:p>
        </w:tc>
        <w:tc>
          <w:tcPr>
            <w:tcW w:w="3343" w:type="dxa"/>
            <w:noWrap/>
            <w:hideMark/>
          </w:tcPr>
          <w:p w:rsidR="00AA5100" w:rsidRPr="00AA5100" w:rsidRDefault="00AA5100" w:rsidP="00AA5100">
            <w:pPr>
              <w:spacing w:before="0" w:after="0" w:line="240" w:lineRule="auto"/>
              <w:rPr>
                <w:lang w:val="vi-VN"/>
              </w:rPr>
            </w:pPr>
          </w:p>
        </w:tc>
      </w:tr>
      <w:tr w:rsidR="00AA5100" w:rsidRPr="00AA5100" w:rsidTr="00AA5100">
        <w:trPr>
          <w:trHeight w:val="285"/>
        </w:trPr>
        <w:tc>
          <w:tcPr>
            <w:tcW w:w="1080" w:type="dxa"/>
            <w:noWrap/>
            <w:hideMark/>
          </w:tcPr>
          <w:p w:rsidR="00AA5100" w:rsidRPr="00AA5100" w:rsidRDefault="00AA5100" w:rsidP="00AA5100">
            <w:pPr>
              <w:spacing w:before="0" w:after="0" w:line="240" w:lineRule="auto"/>
              <w:rPr>
                <w:lang w:val="vi-VN"/>
              </w:rPr>
            </w:pPr>
            <w:r w:rsidRPr="00AA5100">
              <w:rPr>
                <w:lang w:val="vi-VN"/>
              </w:rPr>
              <w:t>CNTT</w:t>
            </w:r>
          </w:p>
        </w:tc>
        <w:tc>
          <w:tcPr>
            <w:tcW w:w="3848" w:type="dxa"/>
            <w:noWrap/>
            <w:hideMark/>
          </w:tcPr>
          <w:p w:rsidR="00AA5100" w:rsidRPr="00AA5100" w:rsidRDefault="00AA5100" w:rsidP="00AA5100">
            <w:pPr>
              <w:spacing w:before="0" w:after="0" w:line="240" w:lineRule="auto"/>
              <w:rPr>
                <w:lang w:val="vi-VN"/>
              </w:rPr>
            </w:pPr>
            <w:r w:rsidRPr="00AA5100">
              <w:rPr>
                <w:lang w:val="vi-VN"/>
              </w:rPr>
              <w:t>Công nghệ thông tin</w:t>
            </w:r>
          </w:p>
        </w:tc>
        <w:tc>
          <w:tcPr>
            <w:tcW w:w="3343" w:type="dxa"/>
            <w:noWrap/>
            <w:hideMark/>
          </w:tcPr>
          <w:p w:rsidR="00AA5100" w:rsidRPr="00AA5100" w:rsidRDefault="00AA5100" w:rsidP="00AA5100">
            <w:pPr>
              <w:spacing w:before="0" w:after="0" w:line="240" w:lineRule="auto"/>
              <w:rPr>
                <w:lang w:val="vi-VN"/>
              </w:rPr>
            </w:pP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CSDL</w:t>
            </w:r>
          </w:p>
        </w:tc>
        <w:tc>
          <w:tcPr>
            <w:tcW w:w="3848" w:type="dxa"/>
            <w:noWrap/>
            <w:hideMark/>
          </w:tcPr>
          <w:p w:rsidR="00AA5100" w:rsidRPr="00AA5100" w:rsidRDefault="00AA5100" w:rsidP="00AA5100">
            <w:pPr>
              <w:spacing w:before="0" w:after="0" w:line="240" w:lineRule="auto"/>
              <w:rPr>
                <w:lang w:val="vi-VN"/>
              </w:rPr>
            </w:pPr>
            <w:r w:rsidRPr="00AA5100">
              <w:rPr>
                <w:lang w:val="vi-VN"/>
              </w:rPr>
              <w:t>Cơ sở dữ liệu</w:t>
            </w:r>
          </w:p>
        </w:tc>
        <w:tc>
          <w:tcPr>
            <w:tcW w:w="3343" w:type="dxa"/>
            <w:noWrap/>
            <w:hideMark/>
          </w:tcPr>
          <w:p w:rsidR="00AA5100" w:rsidRPr="00AA5100" w:rsidRDefault="00AA5100" w:rsidP="00AA5100">
            <w:pPr>
              <w:spacing w:before="0" w:after="0" w:line="240" w:lineRule="auto"/>
              <w:rPr>
                <w:lang w:val="vi-VN"/>
              </w:rPr>
            </w:pP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FSC</w:t>
            </w:r>
          </w:p>
        </w:tc>
        <w:tc>
          <w:tcPr>
            <w:tcW w:w="3848" w:type="dxa"/>
            <w:noWrap/>
            <w:hideMark/>
          </w:tcPr>
          <w:p w:rsidR="00AA5100" w:rsidRPr="00AA5100" w:rsidRDefault="00AA5100" w:rsidP="00AA5100">
            <w:pPr>
              <w:spacing w:before="0" w:after="0" w:line="240" w:lineRule="auto"/>
              <w:rPr>
                <w:lang w:val="vi-VN"/>
              </w:rPr>
            </w:pPr>
            <w:r w:rsidRPr="00AA5100">
              <w:rPr>
                <w:lang w:val="vi-VN"/>
              </w:rPr>
              <w:t>Chuỗi cung ứng thực phẩm</w:t>
            </w:r>
          </w:p>
        </w:tc>
        <w:tc>
          <w:tcPr>
            <w:tcW w:w="3343" w:type="dxa"/>
            <w:noWrap/>
            <w:hideMark/>
          </w:tcPr>
          <w:p w:rsidR="00AA5100" w:rsidRPr="00AA5100" w:rsidRDefault="00AA5100" w:rsidP="00AA5100">
            <w:pPr>
              <w:spacing w:before="0" w:after="0" w:line="240" w:lineRule="auto"/>
              <w:rPr>
                <w:lang w:val="vi-VN"/>
              </w:rPr>
            </w:pPr>
            <w:r w:rsidRPr="00AA5100">
              <w:rPr>
                <w:lang w:val="vi-VN"/>
              </w:rPr>
              <w:t>Food Supply Chain</w:t>
            </w: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IoT</w:t>
            </w:r>
          </w:p>
        </w:tc>
        <w:tc>
          <w:tcPr>
            <w:tcW w:w="3848" w:type="dxa"/>
            <w:noWrap/>
            <w:hideMark/>
          </w:tcPr>
          <w:p w:rsidR="00AA5100" w:rsidRPr="00AA5100" w:rsidRDefault="00AA5100" w:rsidP="00AA5100">
            <w:pPr>
              <w:spacing w:before="0" w:after="0" w:line="240" w:lineRule="auto"/>
              <w:rPr>
                <w:lang w:val="vi-VN"/>
              </w:rPr>
            </w:pPr>
            <w:r w:rsidRPr="00AA5100">
              <w:rPr>
                <w:lang w:val="vi-VN"/>
              </w:rPr>
              <w:t xml:space="preserve">Internet of Things(IoT). </w:t>
            </w:r>
          </w:p>
        </w:tc>
        <w:tc>
          <w:tcPr>
            <w:tcW w:w="3343" w:type="dxa"/>
            <w:noWrap/>
            <w:hideMark/>
          </w:tcPr>
          <w:p w:rsidR="00AA5100" w:rsidRPr="00AA5100" w:rsidRDefault="00AA5100" w:rsidP="00AA5100">
            <w:pPr>
              <w:spacing w:before="0" w:after="0" w:line="240" w:lineRule="auto"/>
              <w:rPr>
                <w:lang w:val="vi-VN"/>
              </w:rPr>
            </w:pP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KHCN</w:t>
            </w:r>
          </w:p>
        </w:tc>
        <w:tc>
          <w:tcPr>
            <w:tcW w:w="3848" w:type="dxa"/>
            <w:noWrap/>
            <w:hideMark/>
          </w:tcPr>
          <w:p w:rsidR="00AA5100" w:rsidRPr="00AA5100" w:rsidRDefault="00AA5100" w:rsidP="00AA5100">
            <w:pPr>
              <w:spacing w:before="0" w:after="0" w:line="240" w:lineRule="auto"/>
              <w:rPr>
                <w:lang w:val="vi-VN"/>
              </w:rPr>
            </w:pPr>
            <w:r w:rsidRPr="00AA5100">
              <w:rPr>
                <w:lang w:val="vi-VN"/>
              </w:rPr>
              <w:t>Khoa học công nghệ</w:t>
            </w:r>
          </w:p>
        </w:tc>
        <w:tc>
          <w:tcPr>
            <w:tcW w:w="3343" w:type="dxa"/>
            <w:noWrap/>
            <w:hideMark/>
          </w:tcPr>
          <w:p w:rsidR="00AA5100" w:rsidRPr="00AA5100" w:rsidRDefault="00AA5100" w:rsidP="00AA5100">
            <w:pPr>
              <w:spacing w:before="0" w:after="0" w:line="240" w:lineRule="auto"/>
              <w:rPr>
                <w:lang w:val="vi-VN"/>
              </w:rPr>
            </w:pP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QA</w:t>
            </w:r>
          </w:p>
        </w:tc>
        <w:tc>
          <w:tcPr>
            <w:tcW w:w="3848" w:type="dxa"/>
            <w:noWrap/>
            <w:hideMark/>
          </w:tcPr>
          <w:p w:rsidR="00AA5100" w:rsidRPr="00AA5100" w:rsidRDefault="00AA5100" w:rsidP="00AA5100">
            <w:pPr>
              <w:spacing w:before="0" w:after="0" w:line="240" w:lineRule="auto"/>
              <w:rPr>
                <w:lang w:val="vi-VN"/>
              </w:rPr>
            </w:pPr>
            <w:r w:rsidRPr="00AA5100">
              <w:rPr>
                <w:lang w:val="vi-VN"/>
              </w:rPr>
              <w:t>Hệ thống bảo đảm chất lượng</w:t>
            </w:r>
          </w:p>
        </w:tc>
        <w:tc>
          <w:tcPr>
            <w:tcW w:w="3343" w:type="dxa"/>
            <w:noWrap/>
            <w:hideMark/>
          </w:tcPr>
          <w:p w:rsidR="00AA5100" w:rsidRPr="00AA5100" w:rsidRDefault="00AA5100" w:rsidP="00AA5100">
            <w:pPr>
              <w:spacing w:before="0" w:after="0" w:line="240" w:lineRule="auto"/>
              <w:rPr>
                <w:lang w:val="vi-VN"/>
              </w:rPr>
            </w:pPr>
            <w:r w:rsidRPr="00AA5100">
              <w:rPr>
                <w:lang w:val="vi-VN"/>
              </w:rPr>
              <w:t>Quality Assurance</w:t>
            </w: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QLNN</w:t>
            </w:r>
          </w:p>
        </w:tc>
        <w:tc>
          <w:tcPr>
            <w:tcW w:w="3848" w:type="dxa"/>
            <w:noWrap/>
            <w:hideMark/>
          </w:tcPr>
          <w:p w:rsidR="00AA5100" w:rsidRPr="00AA5100" w:rsidRDefault="00AA5100" w:rsidP="00AA5100">
            <w:pPr>
              <w:spacing w:before="0" w:after="0" w:line="240" w:lineRule="auto"/>
              <w:rPr>
                <w:lang w:val="vi-VN"/>
              </w:rPr>
            </w:pPr>
            <w:r w:rsidRPr="00AA5100">
              <w:rPr>
                <w:lang w:val="vi-VN"/>
              </w:rPr>
              <w:t>Quản lý nhà nước</w:t>
            </w:r>
          </w:p>
        </w:tc>
        <w:tc>
          <w:tcPr>
            <w:tcW w:w="3343" w:type="dxa"/>
            <w:noWrap/>
            <w:hideMark/>
          </w:tcPr>
          <w:p w:rsidR="00AA5100" w:rsidRPr="00AA5100" w:rsidRDefault="00AA5100" w:rsidP="00AA5100">
            <w:pPr>
              <w:spacing w:before="0" w:after="0" w:line="240" w:lineRule="auto"/>
              <w:rPr>
                <w:lang w:val="vi-VN"/>
              </w:rPr>
            </w:pP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RAT</w:t>
            </w:r>
          </w:p>
        </w:tc>
        <w:tc>
          <w:tcPr>
            <w:tcW w:w="3848" w:type="dxa"/>
            <w:noWrap/>
            <w:hideMark/>
          </w:tcPr>
          <w:p w:rsidR="00AA5100" w:rsidRPr="00AA5100" w:rsidRDefault="00AA5100" w:rsidP="00AA5100">
            <w:pPr>
              <w:spacing w:before="0" w:after="0" w:line="240" w:lineRule="auto"/>
              <w:rPr>
                <w:lang w:val="vi-VN"/>
              </w:rPr>
            </w:pPr>
            <w:r w:rsidRPr="00AA5100">
              <w:rPr>
                <w:lang w:val="vi-VN"/>
              </w:rPr>
              <w:t>Rau an toàn</w:t>
            </w:r>
          </w:p>
        </w:tc>
        <w:tc>
          <w:tcPr>
            <w:tcW w:w="3343" w:type="dxa"/>
            <w:noWrap/>
            <w:hideMark/>
          </w:tcPr>
          <w:p w:rsidR="00AA5100" w:rsidRPr="00AA5100" w:rsidRDefault="00AA5100" w:rsidP="00AA5100">
            <w:pPr>
              <w:spacing w:before="0" w:after="0" w:line="240" w:lineRule="auto"/>
              <w:rPr>
                <w:lang w:val="vi-VN"/>
              </w:rPr>
            </w:pP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RFID</w:t>
            </w:r>
          </w:p>
        </w:tc>
        <w:tc>
          <w:tcPr>
            <w:tcW w:w="3848" w:type="dxa"/>
            <w:noWrap/>
            <w:hideMark/>
          </w:tcPr>
          <w:p w:rsidR="00AA5100" w:rsidRPr="00AA5100" w:rsidRDefault="00AA5100" w:rsidP="00AA5100">
            <w:pPr>
              <w:spacing w:before="0" w:after="0" w:line="240" w:lineRule="auto"/>
              <w:rPr>
                <w:lang w:val="vi-VN"/>
              </w:rPr>
            </w:pPr>
            <w:r w:rsidRPr="00AA5100">
              <w:rPr>
                <w:lang w:val="vi-VN"/>
              </w:rPr>
              <w:t>Radio-frequency identification</w:t>
            </w:r>
          </w:p>
        </w:tc>
        <w:tc>
          <w:tcPr>
            <w:tcW w:w="3343" w:type="dxa"/>
            <w:noWrap/>
            <w:hideMark/>
          </w:tcPr>
          <w:p w:rsidR="00AA5100" w:rsidRPr="00AA5100" w:rsidRDefault="00AA5100" w:rsidP="00AA5100">
            <w:pPr>
              <w:spacing w:before="0" w:after="0" w:line="240" w:lineRule="auto"/>
              <w:rPr>
                <w:lang w:val="vi-VN"/>
              </w:rPr>
            </w:pP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RT</w:t>
            </w:r>
          </w:p>
        </w:tc>
        <w:tc>
          <w:tcPr>
            <w:tcW w:w="3848" w:type="dxa"/>
            <w:noWrap/>
            <w:hideMark/>
          </w:tcPr>
          <w:p w:rsidR="00AA5100" w:rsidRPr="00AA5100" w:rsidRDefault="00AA5100" w:rsidP="00AA5100">
            <w:pPr>
              <w:spacing w:before="0" w:after="0" w:line="240" w:lineRule="auto"/>
              <w:rPr>
                <w:lang w:val="vi-VN"/>
              </w:rPr>
            </w:pPr>
            <w:r w:rsidRPr="00AA5100">
              <w:rPr>
                <w:lang w:val="vi-VN"/>
              </w:rPr>
              <w:t>Rau thường</w:t>
            </w:r>
          </w:p>
        </w:tc>
        <w:tc>
          <w:tcPr>
            <w:tcW w:w="3343" w:type="dxa"/>
            <w:noWrap/>
            <w:hideMark/>
          </w:tcPr>
          <w:p w:rsidR="00AA5100" w:rsidRPr="00AA5100" w:rsidRDefault="00AA5100" w:rsidP="00AA5100">
            <w:pPr>
              <w:spacing w:before="0" w:after="0" w:line="240" w:lineRule="auto"/>
              <w:rPr>
                <w:lang w:val="vi-VN"/>
              </w:rPr>
            </w:pP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SCM</w:t>
            </w:r>
          </w:p>
        </w:tc>
        <w:tc>
          <w:tcPr>
            <w:tcW w:w="3848" w:type="dxa"/>
            <w:noWrap/>
            <w:hideMark/>
          </w:tcPr>
          <w:p w:rsidR="00AA5100" w:rsidRPr="00AA5100" w:rsidRDefault="00AA5100" w:rsidP="00AA5100">
            <w:pPr>
              <w:spacing w:before="0" w:after="0" w:line="240" w:lineRule="auto"/>
              <w:rPr>
                <w:lang w:val="vi-VN"/>
              </w:rPr>
            </w:pPr>
            <w:r w:rsidRPr="00AA5100">
              <w:rPr>
                <w:lang w:val="vi-VN"/>
              </w:rPr>
              <w:t>Quản trị chuỗi cung ứng</w:t>
            </w:r>
          </w:p>
        </w:tc>
        <w:tc>
          <w:tcPr>
            <w:tcW w:w="3343" w:type="dxa"/>
            <w:noWrap/>
            <w:hideMark/>
          </w:tcPr>
          <w:p w:rsidR="00AA5100" w:rsidRPr="00AA5100" w:rsidRDefault="00AA5100" w:rsidP="00AA5100">
            <w:pPr>
              <w:spacing w:before="0" w:after="0" w:line="240" w:lineRule="auto"/>
              <w:rPr>
                <w:lang w:val="vi-VN"/>
              </w:rPr>
            </w:pPr>
            <w:r w:rsidRPr="00AA5100">
              <w:rPr>
                <w:lang w:val="vi-VN"/>
              </w:rPr>
              <w:t>Supply Chain Management</w:t>
            </w:r>
          </w:p>
        </w:tc>
      </w:tr>
      <w:tr w:rsidR="00AA5100" w:rsidRPr="00AA5100" w:rsidTr="00AA5100">
        <w:trPr>
          <w:trHeight w:val="330"/>
        </w:trPr>
        <w:tc>
          <w:tcPr>
            <w:tcW w:w="1080" w:type="dxa"/>
            <w:noWrap/>
            <w:hideMark/>
          </w:tcPr>
          <w:p w:rsidR="00AA5100" w:rsidRPr="00AA5100" w:rsidRDefault="00AA5100" w:rsidP="00AA5100">
            <w:pPr>
              <w:spacing w:before="0" w:after="0" w:line="240" w:lineRule="auto"/>
              <w:rPr>
                <w:lang w:val="vi-VN"/>
              </w:rPr>
            </w:pPr>
            <w:r w:rsidRPr="00AA5100">
              <w:rPr>
                <w:lang w:val="vi-VN"/>
              </w:rPr>
              <w:t>VTNN</w:t>
            </w:r>
          </w:p>
        </w:tc>
        <w:tc>
          <w:tcPr>
            <w:tcW w:w="3848" w:type="dxa"/>
            <w:noWrap/>
            <w:hideMark/>
          </w:tcPr>
          <w:p w:rsidR="00AA5100" w:rsidRPr="00AA5100" w:rsidRDefault="00AA5100" w:rsidP="00AA5100">
            <w:pPr>
              <w:spacing w:before="0" w:after="0" w:line="240" w:lineRule="auto"/>
              <w:rPr>
                <w:lang w:val="vi-VN"/>
              </w:rPr>
            </w:pPr>
            <w:r w:rsidRPr="00AA5100">
              <w:rPr>
                <w:lang w:val="vi-VN"/>
              </w:rPr>
              <w:t>Vật tư nông nghiệp</w:t>
            </w:r>
          </w:p>
        </w:tc>
        <w:tc>
          <w:tcPr>
            <w:tcW w:w="3343" w:type="dxa"/>
            <w:noWrap/>
            <w:hideMark/>
          </w:tcPr>
          <w:p w:rsidR="00AA5100" w:rsidRPr="00AA5100" w:rsidRDefault="00AA5100" w:rsidP="00AA5100">
            <w:pPr>
              <w:spacing w:before="0" w:after="0" w:line="240" w:lineRule="auto"/>
              <w:rPr>
                <w:lang w:val="vi-VN"/>
              </w:rPr>
            </w:pPr>
          </w:p>
        </w:tc>
      </w:tr>
    </w:tbl>
    <w:p w:rsidR="00AA5100" w:rsidRPr="00AA5100" w:rsidRDefault="00AA5100" w:rsidP="00AA5100">
      <w:pPr>
        <w:rPr>
          <w:lang w:val="es-ES"/>
        </w:rPr>
      </w:pPr>
    </w:p>
    <w:p w:rsidR="003B2C8D" w:rsidRDefault="005922B2" w:rsidP="005922B2">
      <w:pPr>
        <w:pStyle w:val="Heading1"/>
        <w:numPr>
          <w:ilvl w:val="0"/>
          <w:numId w:val="0"/>
        </w:numPr>
        <w:ind w:left="360"/>
        <w:jc w:val="center"/>
      </w:pPr>
      <w:bookmarkStart w:id="2" w:name="_Toc466209583"/>
      <w:bookmarkStart w:id="3" w:name="_Toc466435344"/>
      <w:r>
        <w:lastRenderedPageBreak/>
        <w:t>MỞ ĐẦU</w:t>
      </w:r>
      <w:bookmarkEnd w:id="2"/>
      <w:bookmarkEnd w:id="3"/>
    </w:p>
    <w:p w:rsidR="00CF11B3" w:rsidRDefault="00CF11B3" w:rsidP="00E251D4">
      <w:bookmarkStart w:id="4" w:name="_Toc466209584"/>
      <w:r>
        <w:t>TỔNG QUAN TÀI LIỆU</w:t>
      </w:r>
      <w:bookmarkEnd w:id="4"/>
    </w:p>
    <w:p w:rsidR="00D8370F" w:rsidRPr="007631CF" w:rsidRDefault="00D8370F" w:rsidP="00D8370F">
      <w:pPr>
        <w:widowControl w:val="0"/>
        <w:spacing w:after="60"/>
        <w:rPr>
          <w:szCs w:val="24"/>
        </w:rPr>
      </w:pPr>
      <w:bookmarkStart w:id="5" w:name="_GoBack"/>
      <w:r w:rsidRPr="007631CF">
        <w:rPr>
          <w:szCs w:val="24"/>
        </w:rPr>
        <w:t xml:space="preserve">Chất lượng, an toàn </w:t>
      </w:r>
      <w:r w:rsidR="009D6646">
        <w:rPr>
          <w:szCs w:val="24"/>
        </w:rPr>
        <w:t xml:space="preserve">thực phẩm </w:t>
      </w:r>
      <w:r w:rsidRPr="007631CF">
        <w:rPr>
          <w:szCs w:val="24"/>
        </w:rPr>
        <w:t xml:space="preserve">của nông sản nói chung và thực phẩm nói riêng luôn là mối quan tâm lo ngại của toàn thế giới, cái ảnh hưởng trực tiếp đến sức khỏe, đời sống của con người. Chính phủ cũng như những nhà khoa học, giới nghiên cứu trên toàn </w:t>
      </w:r>
      <w:r w:rsidR="009D6646">
        <w:rPr>
          <w:szCs w:val="24"/>
        </w:rPr>
        <w:t xml:space="preserve">cầu </w:t>
      </w:r>
      <w:r w:rsidRPr="007631CF">
        <w:rPr>
          <w:szCs w:val="24"/>
        </w:rPr>
        <w:t xml:space="preserve">đã không ngừng tìm kiếm những giải pháp cho vấn đề này. Hàng nông sản, hay thực phẩm vốn mang một số đặc tính đặc biệt khác các sản phẩm tiêu dùng khác, đây là một thách thức lớn đối với việc quản lý chất lượng, </w:t>
      </w:r>
      <w:r w:rsidR="00F41795">
        <w:rPr>
          <w:szCs w:val="24"/>
        </w:rPr>
        <w:t>an toàn thực phẩm</w:t>
      </w:r>
      <w:r w:rsidRPr="007631CF">
        <w:rPr>
          <w:szCs w:val="24"/>
        </w:rPr>
        <w:t xml:space="preserve">. Tới thời điểm hiện tại, chúng ta không thể không khẳng định rằng Quản trị chuỗi cung ứng (Supply chain management) là phương pháp tiên tiến, hiệu quả nhất để thực hiện mục tiêu đưa thực phẩm an toàn đến tận bàn ăn. </w:t>
      </w:r>
    </w:p>
    <w:p w:rsidR="00D8370F" w:rsidRPr="009D6646" w:rsidRDefault="00D8370F" w:rsidP="009D6646">
      <w:r w:rsidRPr="00C82A65">
        <w:t xml:space="preserve">Hiện nay, rất nhiều nhà nghiên cứu và thực hành trên toàn thế giới đã sử dụng lý thuyết quản trị chuỗi cung ứng và chuỗi giá trị để phân tích hệ thống sản xuất, cung ứng nông sản thực phẩm. </w:t>
      </w:r>
      <w:r w:rsidRPr="009D6646">
        <w:rPr>
          <w:b/>
        </w:rPr>
        <w:t>Tại Croatia</w:t>
      </w:r>
      <w:r w:rsidR="009D6646">
        <w:rPr>
          <w:b/>
        </w:rPr>
        <w:t>,</w:t>
      </w:r>
      <w:r w:rsidRPr="009D6646">
        <w:t xml:space="preserve"> </w:t>
      </w:r>
      <w:r w:rsidR="009D6646">
        <w:t>m</w:t>
      </w:r>
      <w:r w:rsidRPr="009D6646">
        <w:t>ột phân tích về chuỗi cung ứng táo tại Zagreb đã được thực hiện năm 2005</w:t>
      </w:r>
      <w:r w:rsidR="00AA3C71">
        <w:t>.</w:t>
      </w:r>
      <w:r w:rsidR="009D6646">
        <w:t xml:space="preserve"> </w:t>
      </w:r>
      <w:r w:rsidRPr="009D6646">
        <w:rPr>
          <w:b/>
        </w:rPr>
        <w:t>Tại Anh</w:t>
      </w:r>
      <w:r w:rsidR="009D6646">
        <w:rPr>
          <w:b/>
        </w:rPr>
        <w:t>,</w:t>
      </w:r>
      <w:r w:rsidR="009D6646" w:rsidRPr="009D6646">
        <w:t xml:space="preserve"> Zokaei</w:t>
      </w:r>
      <w:r w:rsidR="009D6646">
        <w:t xml:space="preserve"> (2010) đã </w:t>
      </w:r>
      <w:r w:rsidRPr="009D6646">
        <w:t xml:space="preserve">nghiên cứu chuyên sâu về 33 chuỗi cung ứng nông sản nhằm </w:t>
      </w:r>
      <w:r w:rsidR="00AA3C71">
        <w:t xml:space="preserve">tìm </w:t>
      </w:r>
      <w:r w:rsidRPr="009D6646">
        <w:t>kiếm giải pháp nâng cao hiệu quả cho chuỗi cung ứng thực phẩm.</w:t>
      </w:r>
      <w:r w:rsidR="009D6646">
        <w:t xml:space="preserve"> </w:t>
      </w:r>
      <w:r w:rsidRPr="009D6646">
        <w:rPr>
          <w:b/>
        </w:rPr>
        <w:t>Tại Tarzania</w:t>
      </w:r>
      <w:r w:rsidR="009D6646">
        <w:rPr>
          <w:b/>
        </w:rPr>
        <w:t>,</w:t>
      </w:r>
      <w:r w:rsidRPr="009D6646">
        <w:t xml:space="preserve"> Lynch (1994) đã tiến hành phân tích các chuỗi cung ứng trái </w:t>
      </w:r>
      <w:r w:rsidR="00AA3C71">
        <w:t>cây và rau củ tại Dar es Salaam</w:t>
      </w:r>
      <w:r w:rsidRPr="009D6646">
        <w:t>.</w:t>
      </w:r>
      <w:r w:rsidR="009D6646">
        <w:t xml:space="preserve"> </w:t>
      </w:r>
      <w:r w:rsidR="009D6646">
        <w:rPr>
          <w:b/>
        </w:rPr>
        <w:t xml:space="preserve">Tại Malawi, </w:t>
      </w:r>
      <w:r w:rsidR="009D6646" w:rsidRPr="009D6646">
        <w:t>m</w:t>
      </w:r>
      <w:r w:rsidRPr="009D6646">
        <w:t>ột phân tích chuỗi cung ứng thịt bò đã được triển khai, để tính các hệ số tiêu chuẩn của những mắt xích khác nhau trong chuỗi</w:t>
      </w:r>
      <w:r w:rsidR="00AA3C71">
        <w:t xml:space="preserve">. </w:t>
      </w:r>
      <w:r w:rsidR="009D6646">
        <w:t>Tại châu Á, t</w:t>
      </w:r>
      <w:r w:rsidRPr="009D6646">
        <w:t>ừ khá lâu, năm 2007, người ta đã tiến hành nghiên cứu về chuỗi cung ứng của tôm</w:t>
      </w:r>
      <w:r w:rsidR="009D6646">
        <w:t xml:space="preserve"> tại </w:t>
      </w:r>
      <w:r w:rsidR="009D6646">
        <w:rPr>
          <w:b/>
        </w:rPr>
        <w:t>Bangladesh</w:t>
      </w:r>
      <w:r w:rsidRPr="009D6646">
        <w:t xml:space="preserve">. </w:t>
      </w:r>
      <w:r w:rsidRPr="009D6646">
        <w:rPr>
          <w:b/>
        </w:rPr>
        <w:t>Tại Malaysia</w:t>
      </w:r>
      <w:r w:rsidR="009D6646">
        <w:rPr>
          <w:b/>
        </w:rPr>
        <w:t>,</w:t>
      </w:r>
      <w:r w:rsidRPr="009D6646">
        <w:t xml:space="preserve"> </w:t>
      </w:r>
      <w:r w:rsidR="00AA3C71">
        <w:t>một nghiên cứu nhằm</w:t>
      </w:r>
      <w:r w:rsidRPr="009D6646">
        <w:t xml:space="preserve"> hình thành nên một khung chuỗi giá trị cho ngành công nghiệp </w:t>
      </w:r>
      <w:r w:rsidR="00AA3C71">
        <w:t>sản xuất thực phẩm Halad đã được thực hiện</w:t>
      </w:r>
      <w:r w:rsidRPr="009D6646">
        <w:t>.</w:t>
      </w:r>
      <w:r w:rsidR="009D6646">
        <w:t xml:space="preserve"> </w:t>
      </w:r>
      <w:r w:rsidRPr="009D6646">
        <w:rPr>
          <w:b/>
        </w:rPr>
        <w:t>Tại Trung Quốc</w:t>
      </w:r>
      <w:r w:rsidRPr="009D6646">
        <w:t xml:space="preserve">: Một phân tích về chuỗi cung ứng rau quả tại 52 công ty chế biến đã được triển khai. </w:t>
      </w:r>
    </w:p>
    <w:p w:rsidR="00D8370F" w:rsidRPr="008173DA" w:rsidRDefault="009D6646" w:rsidP="00D8370F">
      <w:pPr>
        <w:spacing w:before="100" w:after="100"/>
      </w:pPr>
      <w:r>
        <w:t xml:space="preserve">Tại </w:t>
      </w:r>
      <w:r w:rsidRPr="00AA3C71">
        <w:rPr>
          <w:b/>
        </w:rPr>
        <w:t>Việt Nam</w:t>
      </w:r>
      <w:r>
        <w:t>, t</w:t>
      </w:r>
      <w:r w:rsidR="00D8370F" w:rsidRPr="009D6646">
        <w:t>iến trình hiện đại hóa đã và đang diễn ra mạnh mẽ với việc chính phủ Việt Nam tiến hành nhiều biện pháp khuyến khích phát triển hệ thống cơ sở hạ tầng, hệ thống chính sách, luật phát hỗ trợ phát triển nông nghiệp và nông thôn. Hệ quả là Việt</w:t>
      </w:r>
      <w:r w:rsidR="00D8370F" w:rsidRPr="008173DA">
        <w:t xml:space="preserve"> </w:t>
      </w:r>
      <w:r w:rsidR="00D8370F" w:rsidRPr="008173DA">
        <w:lastRenderedPageBreak/>
        <w:t>Nam đã phát triển được một số nông sản xuất khẩu như</w:t>
      </w:r>
      <w:r w:rsidR="00D8370F">
        <w:t xml:space="preserve"> gạo, cà phê, cao su, thủy sản…</w:t>
      </w:r>
      <w:r w:rsidR="00D8370F" w:rsidRPr="008173DA">
        <w:t xml:space="preserve"> Nông dân được khuyến khích tham gia những cộng đồng, những hiệp hội lớn, hướng đến việc công nghiệp hóa toàn bộ quy trình sản xuất. Vì vậy, các nghiên cứu liên quan đến chuỗi cung ứng nông sản đã xuất hiện, nhưng đa phần đều tập trung hướng đến sự tích hợp chuỗi cung ứng nông sản với một nền kinh tế quốc tế hướng tới các mục tiêu xuất khẩu ở quy mô lớn (Gerber, Turner, Milgram, 2014). </w:t>
      </w:r>
      <w:r>
        <w:t xml:space="preserve"> </w:t>
      </w:r>
      <w:r w:rsidR="00D8370F" w:rsidRPr="008173DA">
        <w:t xml:space="preserve">Trong khi đó, tại thị trường nội địa, các sản phẩm nông nghiệp chủ yếu vẫn được sản xuất, phân phối tự phát nhỏ lẻ thông qua hệ thống chợ truyền thống để đến với người tiêu dùng. Mặc dù siêu thị đã xuất hiện, nhưng do phần đông người tiêu dùng đều thuộc tầng lớp trung lưu trở xuống nên hoạt động mua bán thực phẩm vẫn chủ yếu diễn ra ở chợ (Figuié, Moustier, 2009). Chính điều này đã khiến cho số lượng các nghiên cứu về Chuỗi giá trị nông sản Việt Nam vốn đã ít ỏi lại càng xa rời với người tiêu dùng trong nước. </w:t>
      </w:r>
    </w:p>
    <w:p w:rsidR="00365E69" w:rsidRPr="00F41795" w:rsidRDefault="00365E69" w:rsidP="00E251D4">
      <w:pPr>
        <w:rPr>
          <w:b/>
        </w:rPr>
      </w:pPr>
      <w:bookmarkStart w:id="6" w:name="_Toc466209586"/>
      <w:bookmarkEnd w:id="5"/>
      <w:r w:rsidRPr="00F41795">
        <w:rPr>
          <w:b/>
        </w:rPr>
        <w:t>MỤC TIÊU NGHIÊN CỨU</w:t>
      </w:r>
      <w:bookmarkEnd w:id="6"/>
    </w:p>
    <w:p w:rsidR="005922B2" w:rsidRPr="00AA3C71" w:rsidRDefault="005922B2" w:rsidP="005922B2">
      <w:pPr>
        <w:spacing w:after="120"/>
      </w:pPr>
      <w:r>
        <w:tab/>
      </w:r>
      <w:r w:rsidRPr="00AA3C71">
        <w:t>1. Đánh giá thực trạng sản xuất, cung ứng, tiêu dùng và kiểm soát thực phẩm tại Đà Nẵng</w:t>
      </w:r>
    </w:p>
    <w:p w:rsidR="005922B2" w:rsidRPr="00AA3C71" w:rsidRDefault="005922B2" w:rsidP="005922B2">
      <w:pPr>
        <w:spacing w:after="120"/>
      </w:pPr>
      <w:r w:rsidRPr="00AA3C71">
        <w:tab/>
        <w:t xml:space="preserve">2. Thiết kế chuỗi cung ứng thực phẩm an toàn cho thành phố Đà Nẵng. Đưa ra một mô hình chuỗi cung ứng thực phẩm an toàn cho thành phố Đà </w:t>
      </w:r>
      <w:r w:rsidR="00AA3C71">
        <w:t>.</w:t>
      </w:r>
      <w:r w:rsidRPr="00AA3C71">
        <w:t xml:space="preserve"> </w:t>
      </w:r>
    </w:p>
    <w:p w:rsidR="00365E69" w:rsidRPr="00AA3C71" w:rsidRDefault="005922B2" w:rsidP="005922B2">
      <w:pPr>
        <w:spacing w:after="120"/>
        <w:rPr>
          <w:lang w:val="de-DE"/>
        </w:rPr>
      </w:pPr>
      <w:r w:rsidRPr="00AA3C71">
        <w:tab/>
        <w:t>3. Đề xuất giải pháp triển khai thực hiện chuỗi cung ứng thực phẩm an toàn cho thành phố Đà Nẵng. Trên cơ sở thực trạng (mục tiêu 1) và mô hình lựa chọn (mục tiêu 2), đề tài đưa ra các giải pháp cụ thể để phát triển chuỗi t</w:t>
      </w:r>
      <w:r w:rsidR="00AA3C71">
        <w:t>hực phẩm an toàn cho thành phố.</w:t>
      </w:r>
    </w:p>
    <w:p w:rsidR="005922B2" w:rsidRPr="00AA3C71" w:rsidRDefault="005922B2" w:rsidP="00365E69">
      <w:pPr>
        <w:spacing w:after="120"/>
        <w:rPr>
          <w:lang w:val="de-DE"/>
        </w:rPr>
      </w:pPr>
      <w:r w:rsidRPr="00AA3C71">
        <w:rPr>
          <w:lang w:val="de-DE"/>
        </w:rPr>
        <w:tab/>
        <w:t>4. Đề xuất giải pháp kiểm soát và đánh giá chuỗi cung ứng thực phẩm an toàn cho thành phố Đà Nẵng</w:t>
      </w:r>
      <w:r w:rsidRPr="00AA3C71">
        <w:rPr>
          <w:lang w:val="de-DE"/>
        </w:rPr>
        <w:tab/>
      </w:r>
    </w:p>
    <w:p w:rsidR="00F41795" w:rsidRDefault="00DC3E1D" w:rsidP="00F41795">
      <w:pPr>
        <w:rPr>
          <w:b/>
          <w:lang w:val="de-DE"/>
        </w:rPr>
      </w:pPr>
      <w:bookmarkStart w:id="7" w:name="_Toc466209587"/>
      <w:r w:rsidRPr="00F41795">
        <w:rPr>
          <w:b/>
          <w:lang w:val="de-DE"/>
        </w:rPr>
        <w:t>CÁCH TIẾP CẬN</w:t>
      </w:r>
      <w:bookmarkEnd w:id="7"/>
    </w:p>
    <w:p w:rsidR="00DC3E1D" w:rsidRPr="00F41795" w:rsidRDefault="00DC3E1D" w:rsidP="00F41795">
      <w:pPr>
        <w:rPr>
          <w:b/>
          <w:lang w:val="de-DE"/>
        </w:rPr>
      </w:pPr>
      <w:r w:rsidRPr="00F41795">
        <w:rPr>
          <w:b/>
        </w:rPr>
        <w:t xml:space="preserve"> Tiếp cận lý thuyết: </w:t>
      </w:r>
    </w:p>
    <w:p w:rsidR="00DC3E1D" w:rsidRPr="002C5B13" w:rsidRDefault="00DC3E1D" w:rsidP="00DC3E1D">
      <w:r>
        <w:rPr>
          <w:i/>
        </w:rPr>
        <w:tab/>
      </w:r>
      <w:r>
        <w:t xml:space="preserve">- </w:t>
      </w:r>
      <w:r w:rsidRPr="002C5B13">
        <w:t>Nghiên cứu các kĩ thuật phân tích chuỗi giá trị: Phương pháp sơ đồ hóa (Taylor, 2005), phân tích đầu vào- đầu ra (Anic và Nusinovic, 2005), phân tích cấu trúc chi phí (Dzanij, Kapondamgaga và Tchale, 2013)</w:t>
      </w:r>
      <w:r>
        <w:t>:</w:t>
      </w:r>
    </w:p>
    <w:p w:rsidR="00DC3E1D" w:rsidRPr="00E4378F" w:rsidRDefault="00DC3E1D" w:rsidP="00D32FDD">
      <w:r>
        <w:lastRenderedPageBreak/>
        <w:tab/>
        <w:t xml:space="preserve">- </w:t>
      </w:r>
      <w:r w:rsidRPr="007E3C38">
        <w:t>Nghiên cứu phương pháp kiểm tra, giám sát vệ sinh an toàn thực phẩm (Tracefood) của Storoy, Thakur và Olsen (2012); Dabbene, Gay và Tortia (2014); Karlsen và cộng sự (2013)</w:t>
      </w:r>
    </w:p>
    <w:p w:rsidR="00DC3E1D" w:rsidRPr="00F41795" w:rsidRDefault="00DC3E1D" w:rsidP="00DC3E1D">
      <w:pPr>
        <w:rPr>
          <w:b/>
        </w:rPr>
      </w:pPr>
      <w:r w:rsidRPr="00F41795">
        <w:rPr>
          <w:b/>
        </w:rPr>
        <w:t xml:space="preserve"> Tiếp cận thực tiễn:</w:t>
      </w:r>
    </w:p>
    <w:p w:rsidR="00DC3E1D" w:rsidRPr="00E4378F" w:rsidRDefault="00DC3E1D" w:rsidP="00DC3E1D">
      <w:r>
        <w:tab/>
      </w:r>
      <w:r w:rsidRPr="00E4378F">
        <w:t>- Kế thừa những kết quả nghiên cứu, ứng dụng trước đây trong nước và ngoài nước về công nghệ và kinh nghiệm trong cùng lĩnh vực; các kết quả nghiên cứu trước đây của nhóm nghiên cứu.</w:t>
      </w:r>
    </w:p>
    <w:p w:rsidR="00DC3E1D" w:rsidRDefault="00DC3E1D" w:rsidP="00DC3E1D">
      <w:r>
        <w:tab/>
      </w:r>
      <w:r w:rsidRPr="00E4378F">
        <w:t>- Khảo sát và tiếp cận trực tiếp với các hộ nông dân sản xuất, sơ chế, các thành phần tham gia vào việc cung ứng thực phẩm tươi sống tại thành phố Đà Nẵng.</w:t>
      </w:r>
    </w:p>
    <w:p w:rsidR="00DC3E1D" w:rsidRPr="00F41795" w:rsidRDefault="00DC3E1D" w:rsidP="00E251D4">
      <w:pPr>
        <w:rPr>
          <w:b/>
          <w:lang w:val="de-DE"/>
        </w:rPr>
      </w:pPr>
      <w:bookmarkStart w:id="8" w:name="_Toc466209588"/>
      <w:r w:rsidRPr="00F41795">
        <w:rPr>
          <w:b/>
          <w:lang w:val="de-DE"/>
        </w:rPr>
        <w:t>PHƯƠNG PHÁP NGHIÊN CỨU</w:t>
      </w:r>
      <w:bookmarkEnd w:id="8"/>
    </w:p>
    <w:p w:rsidR="00AA3C71" w:rsidRDefault="00AA3C71" w:rsidP="00AA3C71">
      <w:pPr>
        <w:pStyle w:val="ListParagraph"/>
        <w:numPr>
          <w:ilvl w:val="0"/>
          <w:numId w:val="19"/>
        </w:numPr>
        <w:ind w:left="426"/>
      </w:pPr>
      <w:r>
        <w:t>Nghiên cứu tài liệu</w:t>
      </w:r>
    </w:p>
    <w:p w:rsidR="00AA3C71" w:rsidRDefault="00DC3E1D" w:rsidP="00AA3C71">
      <w:pPr>
        <w:pStyle w:val="ListParagraph"/>
        <w:numPr>
          <w:ilvl w:val="0"/>
          <w:numId w:val="19"/>
        </w:numPr>
        <w:ind w:left="426"/>
      </w:pPr>
      <w:r w:rsidRPr="0066182B">
        <w:t xml:space="preserve">Nghiên cứu chuyên gia </w:t>
      </w:r>
    </w:p>
    <w:p w:rsidR="00AA3C71" w:rsidRPr="00E251D4" w:rsidRDefault="00DC3E1D" w:rsidP="00AA3C71">
      <w:pPr>
        <w:pStyle w:val="ListParagraph"/>
        <w:numPr>
          <w:ilvl w:val="0"/>
          <w:numId w:val="19"/>
        </w:numPr>
        <w:spacing w:before="80"/>
        <w:ind w:left="426"/>
      </w:pPr>
      <w:r w:rsidRPr="00AA3C71">
        <w:t>Nghiên cứu định tính</w:t>
      </w:r>
      <w:r w:rsidRPr="00E251D4">
        <w:t>.</w:t>
      </w:r>
    </w:p>
    <w:p w:rsidR="00DC3E1D" w:rsidRPr="00AA3C71" w:rsidRDefault="00DC3E1D" w:rsidP="00AA3C71">
      <w:pPr>
        <w:pStyle w:val="ListParagraph"/>
        <w:numPr>
          <w:ilvl w:val="0"/>
          <w:numId w:val="19"/>
        </w:numPr>
        <w:spacing w:before="180" w:after="120"/>
        <w:ind w:left="426"/>
        <w:rPr>
          <w:lang w:val="de-DE"/>
        </w:rPr>
      </w:pPr>
      <w:r w:rsidRPr="00E251D4">
        <w:t>Nghiên cứu định lượng</w:t>
      </w:r>
    </w:p>
    <w:p w:rsidR="00DC3E1D" w:rsidRPr="00F41795" w:rsidRDefault="00DC3E1D" w:rsidP="00E251D4">
      <w:pPr>
        <w:rPr>
          <w:b/>
          <w:lang w:val="de-DE"/>
        </w:rPr>
      </w:pPr>
      <w:bookmarkStart w:id="9" w:name="_Toc466209589"/>
      <w:r w:rsidRPr="00F41795">
        <w:rPr>
          <w:b/>
          <w:lang w:val="de-DE"/>
        </w:rPr>
        <w:t>PHẠM VI NGHIÊN CỨU</w:t>
      </w:r>
      <w:bookmarkEnd w:id="9"/>
    </w:p>
    <w:p w:rsidR="00DC3E1D" w:rsidRPr="00F203A4" w:rsidRDefault="00DC3E1D" w:rsidP="00DC3E1D">
      <w:pPr>
        <w:spacing w:before="60" w:after="60"/>
        <w:ind w:firstLine="576"/>
        <w:rPr>
          <w:lang w:val="de-DE"/>
        </w:rPr>
      </w:pPr>
      <w:r w:rsidRPr="00F203A4">
        <w:rPr>
          <w:i/>
          <w:lang w:val="de-DE"/>
        </w:rPr>
        <w:t>a) Về phạm vi sản phẩm:</w:t>
      </w:r>
      <w:r w:rsidRPr="009965B0">
        <w:rPr>
          <w:b/>
          <w:lang w:val="de-DE"/>
        </w:rPr>
        <w:t xml:space="preserve"> </w:t>
      </w:r>
      <w:r w:rsidRPr="00F203A4">
        <w:rPr>
          <w:lang w:val="de-DE"/>
        </w:rPr>
        <w:t>đề tài chỉ tập trung nghiên cứu thực phẩm tươi sống</w:t>
      </w:r>
      <w:r w:rsidRPr="00F203A4">
        <w:rPr>
          <w:rStyle w:val="FootnoteReference"/>
        </w:rPr>
        <w:footnoteReference w:id="1"/>
      </w:r>
      <w:r w:rsidRPr="00F203A4">
        <w:rPr>
          <w:lang w:val="de-DE"/>
        </w:rPr>
        <w:t>, cụ thể gồm 3 nhóm:</w:t>
      </w:r>
      <w:r w:rsidR="00805A77">
        <w:rPr>
          <w:lang w:val="de-DE"/>
        </w:rPr>
        <w:t xml:space="preserve"> rau, thịt và thủy sản</w:t>
      </w:r>
    </w:p>
    <w:p w:rsidR="00DC3E1D" w:rsidRPr="009965B0" w:rsidRDefault="00DC3E1D" w:rsidP="00DC3E1D">
      <w:pPr>
        <w:spacing w:before="60" w:after="60"/>
        <w:rPr>
          <w:lang w:val="de-DE"/>
        </w:rPr>
      </w:pPr>
      <w:r>
        <w:rPr>
          <w:lang w:val="de-DE"/>
        </w:rPr>
        <w:tab/>
      </w:r>
      <w:r w:rsidRPr="00F203A4">
        <w:rPr>
          <w:i/>
          <w:lang w:val="de-DE"/>
        </w:rPr>
        <w:t>b) Về phạm vi địa lý:</w:t>
      </w:r>
      <w:r w:rsidRPr="009965B0">
        <w:rPr>
          <w:lang w:val="de-DE"/>
        </w:rPr>
        <w:t xml:space="preserve"> đề tài giới hạn phạm vi nghiên cứu trong địa bàn thành phố Đà Nẵng. </w:t>
      </w:r>
    </w:p>
    <w:p w:rsidR="00D32FDD" w:rsidRDefault="00DC3E1D" w:rsidP="00D32FDD">
      <w:pPr>
        <w:spacing w:before="60" w:after="60"/>
        <w:rPr>
          <w:lang w:val="de-DE"/>
        </w:rPr>
      </w:pPr>
      <w:r>
        <w:rPr>
          <w:b/>
          <w:lang w:val="de-DE"/>
        </w:rPr>
        <w:tab/>
      </w:r>
      <w:r w:rsidRPr="00F203A4">
        <w:rPr>
          <w:i/>
          <w:lang w:val="de-DE"/>
        </w:rPr>
        <w:t>c) Về phạm vi giải pháp:</w:t>
      </w:r>
      <w:r w:rsidRPr="009965B0">
        <w:rPr>
          <w:lang w:val="de-DE"/>
        </w:rPr>
        <w:t xml:space="preserve"> toàn bộ giải pháp tập trung vào hướng tới hình thành </w:t>
      </w:r>
      <w:r w:rsidRPr="009965B0">
        <w:rPr>
          <w:b/>
          <w:lang w:val="de-DE"/>
        </w:rPr>
        <w:t>một chuỗi thực phẩm tươi sống an toàn</w:t>
      </w:r>
      <w:r w:rsidRPr="009965B0">
        <w:rPr>
          <w:lang w:val="de-DE"/>
        </w:rPr>
        <w:t xml:space="preserve"> cho thành phố Đà Nẵng, chưa hướng tới việc thay đổi toàn bộ hoạt động sản xuất và cung ứng thực phẩm hiện tại của thành phố. </w:t>
      </w:r>
      <w:bookmarkStart w:id="10" w:name="_Toc466209590"/>
    </w:p>
    <w:p w:rsidR="00EF27B6" w:rsidRPr="009E6E1C" w:rsidRDefault="00EF27B6" w:rsidP="00D32FDD">
      <w:pPr>
        <w:pStyle w:val="Heading1"/>
        <w:rPr>
          <w:rStyle w:val="BookTitle"/>
        </w:rPr>
      </w:pPr>
      <w:bookmarkStart w:id="11" w:name="_Toc466435345"/>
      <w:r w:rsidRPr="009E6E1C">
        <w:rPr>
          <w:rStyle w:val="BookTitle"/>
        </w:rPr>
        <w:lastRenderedPageBreak/>
        <w:t>CƠ SỞ LÝ LUẬN VỀ CHUỖI CUNG ỨNG VÀ CHUỖI CUNG ỨNG THỰC PHẨM</w:t>
      </w:r>
      <w:bookmarkEnd w:id="10"/>
      <w:bookmarkEnd w:id="11"/>
    </w:p>
    <w:p w:rsidR="00EF27B6" w:rsidRPr="00812034" w:rsidRDefault="00C45ECF" w:rsidP="009D7D67">
      <w:pPr>
        <w:pStyle w:val="Heading2"/>
        <w:rPr>
          <w:lang w:val="es-ES"/>
        </w:rPr>
      </w:pPr>
      <w:bookmarkStart w:id="12" w:name="_Toc466209591"/>
      <w:bookmarkStart w:id="13" w:name="_Toc466435346"/>
      <w:r>
        <w:rPr>
          <w:lang w:val="es-ES"/>
        </w:rPr>
        <w:t xml:space="preserve">Tổng quan về chuỗi </w:t>
      </w:r>
      <w:r w:rsidR="009D7D67">
        <w:rPr>
          <w:lang w:val="es-ES"/>
        </w:rPr>
        <w:t>c</w:t>
      </w:r>
      <w:r>
        <w:rPr>
          <w:lang w:val="es-ES"/>
        </w:rPr>
        <w:t>ung ứng</w:t>
      </w:r>
      <w:bookmarkEnd w:id="12"/>
      <w:bookmarkEnd w:id="13"/>
    </w:p>
    <w:p w:rsidR="00650945" w:rsidRPr="00812034" w:rsidRDefault="00563046" w:rsidP="00E251D4">
      <w:pPr>
        <w:pStyle w:val="Bibliography"/>
      </w:pPr>
      <w:r w:rsidRPr="00812034">
        <w:t xml:space="preserve">Chuỗi cung ứng bao gồm tất cả các bộ phận liên quan trực tiếp hay gián tiếp tới việc đáp ứng nhu cầu của khách hàng. Quản trị chuỗi cung ứng sử dụng một phương pháp hệ thống để thông hiểu và quản trị những hoạt động cần thiết nhằm tích hợp các dòng sản phẩm/dịch vụ để phục vụ khách hàng một cách tốt nhất. </w:t>
      </w:r>
      <w:r w:rsidRPr="00812034">
        <w:fldChar w:fldCharType="begin" w:fldLock="1"/>
      </w:r>
      <w:r w:rsidR="00364D6E" w:rsidRPr="00812034">
        <w:instrText>ADDIN CSL_CITATION { "citationItems" : [ { "id" : "ITEM-1", "itemData" : { "ISBN" : "111810062X", "author" : [ { "dropping-particle" : "", "family" : "Hugos", "given" : "Michael H", "non-dropping-particle" : "", "parse-names" : false, "suffix" : "" } ], "id" : "ITEM-1", "issued" : { "date-parts" : [ [ "2011" ] ] }, "publisher" : "Wiley. com", "title" : "Essentials of supply chain management", "type" : "book", "volume" : "62" }, "uris" : [ "http://www.mendeley.com/documents/?uuid=0b80cdd0-7484-41d4-8dcd-1040524a739a" ] } ], "mendeley" : { "formattedCitation" : "(Hugos, 2011)", "plainTextFormattedCitation" : "(Hugos, 2011)", "previouslyFormattedCitation" : "(Hugos, 2011)" }, "properties" : { "noteIndex" : 0 }, "schema" : "https://github.com/citation-style-language/schema/raw/master/csl-citation.json" }</w:instrText>
      </w:r>
      <w:r w:rsidRPr="00812034">
        <w:fldChar w:fldCharType="separate"/>
      </w:r>
      <w:r w:rsidRPr="00812034">
        <w:rPr>
          <w:noProof/>
        </w:rPr>
        <w:t>(Hugos, 2011)</w:t>
      </w:r>
      <w:r w:rsidRPr="00812034">
        <w:fldChar w:fldCharType="end"/>
      </w:r>
      <w:r w:rsidR="00E251D4">
        <w:t xml:space="preserve">. </w:t>
      </w:r>
      <w:r w:rsidRPr="00812034">
        <w:t>Chuỗi cung ứng bao gồm không chỉ những nhà sản xuất và nhà cung cấp, mà nó còn bao gồm những nhà cung ứng vận tải, kho bãi, nhà bán lẻ, thậm chí cả khách hàng. Quản trị chuỗi cung ứng không đơn thuần là việc quản lý dòng dịch chuyển vật chất tối ưu mà nó còn là việc quản lý dòng thông tin, dòng vốn liên tục từ giai đoạn này sang giai đoạn khác.</w:t>
      </w:r>
      <w:r w:rsidR="00E251D4">
        <w:t xml:space="preserve"> </w:t>
      </w:r>
      <w:r w:rsidR="00EF27B6" w:rsidRPr="00AA3A2C">
        <w:t>Quản trị chuỗi cung ứng là phương thức giúp tổ chức thực thi bất kì mục tiêu nào trong 5 mục tiêu phổ biến của doanh nghiệp: chất lượng, tốc độ, độ tin</w:t>
      </w:r>
      <w:r w:rsidR="00AA3C71">
        <w:t xml:space="preserve"> cậy, tính linh hoạt và chi phí.</w:t>
      </w:r>
      <w:r w:rsidR="00EF27B6" w:rsidRPr="00812034">
        <w:t xml:space="preserve"> </w:t>
      </w:r>
    </w:p>
    <w:p w:rsidR="00EF27B6" w:rsidRPr="00812034" w:rsidRDefault="00C45ECF" w:rsidP="009D7D67">
      <w:pPr>
        <w:pStyle w:val="Heading2"/>
        <w:rPr>
          <w:lang w:val="es-ES"/>
        </w:rPr>
      </w:pPr>
      <w:bookmarkStart w:id="14" w:name="_Toc466209592"/>
      <w:bookmarkStart w:id="15" w:name="_Toc466435347"/>
      <w:r>
        <w:rPr>
          <w:lang w:val="es-ES"/>
        </w:rPr>
        <w:t>Chuỗi cung ứng thực phẩm</w:t>
      </w:r>
      <w:bookmarkEnd w:id="14"/>
      <w:bookmarkEnd w:id="15"/>
    </w:p>
    <w:p w:rsidR="00673352" w:rsidRPr="00812034" w:rsidRDefault="006D0167" w:rsidP="00C42FD0">
      <w:pPr>
        <w:rPr>
          <w:lang w:val="es-ES"/>
        </w:rPr>
      </w:pPr>
      <w:r w:rsidRPr="00812034">
        <w:rPr>
          <w:lang w:val="es-ES"/>
        </w:rPr>
        <w:t xml:space="preserve">Với những đặc trưng riêng biệt của chuỗi thực phẩm, để có một chuỗi cung ứng hiệu quả </w:t>
      </w:r>
      <w:r w:rsidR="00673352" w:rsidRPr="00812034">
        <w:rPr>
          <w:lang w:val="es-ES"/>
        </w:rPr>
        <w:fldChar w:fldCharType="begin" w:fldLock="1"/>
      </w:r>
      <w:r w:rsidR="000A3A01" w:rsidRPr="00812034">
        <w:rPr>
          <w:lang w:val="es-ES"/>
        </w:rPr>
        <w:instrText>ADDIN CSL_CITATION { "citationItems" : [ { "id" : "ITEM-1", "itemData" : { "DOI" : "10.1016/j.ijpe.2011.11.026", "ISBN" : "0925-5273", "ISSN" : "09255273", "abstract" : "After years of emphasis on leanness and responsiveness businesses are now experiencing their vulnerability to supply chain disturbances. Although more literature is appearing on this subject, there is a need for an integrated framework to support the analysis and design of robust food supply chains. In this paper we present such a framework. We define the concept of robustness and classify supply chain disturbances, sources of food supply chain vulnerability, and adequate redesign principles and strategies to achieve robust supply chain performances. To test and illustrate its applicability, the research framework is applied to a meat supply chain. \u00a9 2012 Elsevier B.V. All rights reserved.", "author" : [ { "dropping-particle" : "V.", "family" : "Vlajic", "given" : "Jelena", "non-dropping-particle" : "", "parse-names" : false, "suffix" : "" }, { "dropping-particle" : "", "family" : "Vorst", "given" : "Jack G a J", "non-dropping-particle" : "Van Der", "parse-names" : false, "suffix" : "" }, { "dropping-particle" : "", "family" : "Haijema", "given" : "Ren\u00e9", "non-dropping-particle" : "", "parse-names" : false, "suffix" : "" } ], "container-title" : "International Journal of Production Economics", "id" : "ITEM-1", "issue" : "1", "issued" : { "date-parts" : [ [ "2012" ] ] }, "page" : "176-189", "title" : "A framework for designing robust food supply chains", "type" : "article-journal", "volume" : "137" }, "uris" : [ "http://www.mendeley.com/documents/?uuid=4f895dff-bafc-46d4-8d72-a989fd71172d" ] } ], "mendeley" : { "formattedCitation" : "(Vlajic, Van Der Vorst, &amp; Haijema, 2012)", "plainTextFormattedCitation" : "(Vlajic, Van Der Vorst, &amp; Haijema, 2012)", "previouslyFormattedCitation" : "(Vlajic, Van Der Vorst, &amp; Haijema, 2012)" }, "properties" : { "noteIndex" : 0 }, "schema" : "https://github.com/citation-style-language/schema/raw/master/csl-citation.json" }</w:instrText>
      </w:r>
      <w:r w:rsidR="00673352" w:rsidRPr="00812034">
        <w:rPr>
          <w:lang w:val="es-ES"/>
        </w:rPr>
        <w:fldChar w:fldCharType="separate"/>
      </w:r>
      <w:r w:rsidR="00673352" w:rsidRPr="00812034">
        <w:rPr>
          <w:noProof/>
          <w:lang w:val="es-ES"/>
        </w:rPr>
        <w:t>(Vlajic, Van Der Vorst, &amp; Haijema, 2012)</w:t>
      </w:r>
      <w:r w:rsidR="00673352" w:rsidRPr="00812034">
        <w:rPr>
          <w:lang w:val="es-ES"/>
        </w:rPr>
        <w:fldChar w:fldCharType="end"/>
      </w:r>
      <w:r w:rsidRPr="00812034">
        <w:rPr>
          <w:lang w:val="es-ES"/>
        </w:rPr>
        <w:t xml:space="preserve"> cho rằng</w:t>
      </w:r>
      <w:r w:rsidR="00673352" w:rsidRPr="00812034">
        <w:rPr>
          <w:lang w:val="es-ES"/>
        </w:rPr>
        <w:t xml:space="preserve"> chúng ta cần:</w:t>
      </w:r>
    </w:p>
    <w:p w:rsidR="00DF297A" w:rsidRPr="00812034" w:rsidRDefault="006D0167" w:rsidP="00C42FD0">
      <w:pPr>
        <w:rPr>
          <w:lang w:val="es-ES"/>
        </w:rPr>
      </w:pPr>
      <w:r w:rsidRPr="00812034">
        <w:rPr>
          <w:lang w:val="es-ES"/>
        </w:rPr>
        <w:t xml:space="preserve">Thứ nhất, </w:t>
      </w:r>
      <w:r w:rsidRPr="00812034">
        <w:rPr>
          <w:b/>
          <w:i/>
          <w:lang w:val="es-ES"/>
        </w:rPr>
        <w:t>về cấu trúc chuỗi</w:t>
      </w:r>
      <w:r w:rsidRPr="00812034">
        <w:rPr>
          <w:lang w:val="es-ES"/>
        </w:rPr>
        <w:t xml:space="preserve">. Thực phẩm với đặc tính không đồng nhất, thời gian bảo quản ngắn nên chuỗi nên được thiết kế với chiều dài ngắn, giảm bớt số lượng trung gian. </w:t>
      </w:r>
      <w:r w:rsidR="001B3F37" w:rsidRPr="00812034">
        <w:rPr>
          <w:lang w:val="es-ES"/>
        </w:rPr>
        <w:t>Các thành viên trong chuỗi cung nên được bố trí lại cho hợp lý. Thực phẩm cũng chứa đựng các đặc tính riêng biệt, vì vậy nên nhóm gộp chủng loại sản phẩm phù hợp cho từng chuỗi.</w:t>
      </w:r>
    </w:p>
    <w:p w:rsidR="00522E02" w:rsidRPr="00812034" w:rsidRDefault="001B3F37" w:rsidP="00C42FD0">
      <w:pPr>
        <w:rPr>
          <w:lang w:val="es-ES"/>
        </w:rPr>
      </w:pPr>
      <w:r w:rsidRPr="00812034">
        <w:rPr>
          <w:b/>
          <w:lang w:val="es-ES"/>
        </w:rPr>
        <w:t>Về quản trị chuỗi</w:t>
      </w:r>
      <w:r w:rsidRPr="00812034">
        <w:rPr>
          <w:lang w:val="es-ES"/>
        </w:rPr>
        <w:t xml:space="preserve">. </w:t>
      </w:r>
      <w:r w:rsidR="00D869F8" w:rsidRPr="00812034">
        <w:rPr>
          <w:lang w:val="es-ES"/>
        </w:rPr>
        <w:t xml:space="preserve">Để có thể nâng cao chất lượng thực phẩm, bảo đảm ATTP, cần phải tăng cường sử dụng máy móc thiết bị vào sản xuất nông nghiệp, tăng cường đổi mới, công nghiệp hóa nông nghiệp nông thôn. Bản chất của sản xuất nông nghiệp lâu nay mang tính nhỏ lẻ, tự phát, vì vậy cần </w:t>
      </w:r>
      <w:r w:rsidR="002048C1" w:rsidRPr="00812034">
        <w:rPr>
          <w:lang w:val="es-ES"/>
        </w:rPr>
        <w:t xml:space="preserve">gia tăng các biện pháp quản lý hiện đại nhằm nâng cao năng lực và hiệu quả của chuỗi. Cần chuẩn hóa toàn bộ quy trình, thủ tục làm việc, </w:t>
      </w:r>
      <w:r w:rsidR="002048C1" w:rsidRPr="00812034">
        <w:rPr>
          <w:lang w:val="es-ES"/>
        </w:rPr>
        <w:lastRenderedPageBreak/>
        <w:t>đặc biệt là quy trình lựa chọn nhà cung ứng. Gia tăng việc kiểm toán các chứng chỉ, quy trình quản lý chất lượng của nhà cung ứng. Với bản chất mang tính mùa vụ của nông sản, chuỗi cung ứng thực phẩm cần có chiến lược giá linh hoạt và khuyến mãi theo mùa vụ song song với nỗ lực duy trì sự ổn định giá.</w:t>
      </w:r>
    </w:p>
    <w:p w:rsidR="00CB7E83" w:rsidRPr="00812034" w:rsidRDefault="002048C1" w:rsidP="00C42FD0">
      <w:pPr>
        <w:rPr>
          <w:lang w:val="es-ES"/>
        </w:rPr>
      </w:pPr>
      <w:r w:rsidRPr="00812034">
        <w:rPr>
          <w:b/>
          <w:lang w:val="es-ES"/>
        </w:rPr>
        <w:t>Về hệ thống thông tin</w:t>
      </w:r>
      <w:r w:rsidRPr="00812034">
        <w:rPr>
          <w:lang w:val="es-ES"/>
        </w:rPr>
        <w:t xml:space="preserve">. Nếu hệ thống thông tin đóng vai trò quan trọng trong quản trị một chuỗi cung ứng thông thường thì nó giữ một vị trí đặc biệt quan trọng trong quản trị một chuỗi cung ứng thực phẩm. Chỉ có </w:t>
      </w:r>
      <w:r w:rsidR="00244F54" w:rsidRPr="00812034">
        <w:rPr>
          <w:lang w:val="es-ES"/>
        </w:rPr>
        <w:t>một hệ thống thông tin tốt mới bảo đảm được khả năng quản lý chất lượng thực phẩm trên toàn chuỗi. Vì vậy, cần phải chuẩn hóa dòng thông tin trên toàn chuỗi, đầu tư cơ sở hạ tầng cho việc cập nhật và chia sẻ thông tin, xây dựng một hệ thống thông tin có khả năng cập nhật thông tin tức thời</w:t>
      </w:r>
      <w:r w:rsidR="00CB7E83" w:rsidRPr="00812034">
        <w:rPr>
          <w:lang w:val="es-ES"/>
        </w:rPr>
        <w:t xml:space="preserve"> (real-time information systems)</w:t>
      </w:r>
      <w:r w:rsidR="005961E2" w:rsidRPr="00812034">
        <w:rPr>
          <w:lang w:val="es-ES"/>
        </w:rPr>
        <w:t xml:space="preserve"> và xây dựng một hệ thống tự động kiểm soát, phát hiện bất thường.</w:t>
      </w:r>
    </w:p>
    <w:p w:rsidR="00CB7E83" w:rsidRPr="00812034" w:rsidRDefault="005961E2" w:rsidP="00C42FD0">
      <w:pPr>
        <w:rPr>
          <w:lang w:val="es-ES"/>
        </w:rPr>
      </w:pPr>
      <w:r w:rsidRPr="00812034">
        <w:rPr>
          <w:lang w:val="es-ES"/>
        </w:rPr>
        <w:t xml:space="preserve">Cuối cùng, với đặc trưng có nhiều thành viên tham gia trên chuỗi và sự phức tạp của các thành viên, công tác </w:t>
      </w:r>
      <w:r w:rsidRPr="00812034">
        <w:rPr>
          <w:b/>
          <w:lang w:val="es-ES"/>
        </w:rPr>
        <w:t>tổ chức</w:t>
      </w:r>
      <w:r w:rsidRPr="00812034">
        <w:rPr>
          <w:lang w:val="es-ES"/>
        </w:rPr>
        <w:t xml:space="preserve"> chuỗi đóng một vai trò quan trọng. Chuỗi cung ứng thực phẩm cần tăng cường sự hợp tác trong chuỗi </w:t>
      </w:r>
      <w:r w:rsidR="00CB7E83" w:rsidRPr="00812034">
        <w:rPr>
          <w:lang w:val="es-ES"/>
        </w:rPr>
        <w:t>thông qua việc chia sẻ thông tin</w:t>
      </w:r>
      <w:r w:rsidRPr="00812034">
        <w:rPr>
          <w:lang w:val="es-ES"/>
        </w:rPr>
        <w:t>, g</w:t>
      </w:r>
      <w:r w:rsidR="00CB7E83" w:rsidRPr="00812034">
        <w:rPr>
          <w:lang w:val="es-ES"/>
        </w:rPr>
        <w:t>ia tăng sự hợp tác trong hoạt định và thực thi</w:t>
      </w:r>
      <w:r w:rsidRPr="00812034">
        <w:rPr>
          <w:lang w:val="es-ES"/>
        </w:rPr>
        <w:t>, và cuối cùng là đầu tư cho đ</w:t>
      </w:r>
      <w:r w:rsidR="00CB7E83" w:rsidRPr="00812034">
        <w:rPr>
          <w:lang w:val="es-ES"/>
        </w:rPr>
        <w:t>ào tạo, nâng cao năng lực nhân sự</w:t>
      </w:r>
    </w:p>
    <w:p w:rsidR="00655DA7" w:rsidRPr="00812034" w:rsidRDefault="00655DA7" w:rsidP="00D32FDD">
      <w:pPr>
        <w:pStyle w:val="Heading3"/>
      </w:pPr>
      <w:bookmarkStart w:id="16" w:name="_Toc466435348"/>
      <w:r w:rsidRPr="00812034">
        <w:t>Chuỗi cung ứng thực phẩm địa phương-Chuỗi cung ứng thực phẩm ngắn (Short Food Supply Chain)</w:t>
      </w:r>
      <w:bookmarkEnd w:id="16"/>
    </w:p>
    <w:p w:rsidR="00655DA7" w:rsidRPr="00812034" w:rsidRDefault="00655DA7" w:rsidP="00C42FD0">
      <w:pPr>
        <w:rPr>
          <w:lang w:val="es-ES"/>
        </w:rPr>
      </w:pPr>
      <w:r w:rsidRPr="00812034">
        <w:rPr>
          <w:lang w:val="es-ES"/>
        </w:rPr>
        <w:t>Chuỗi cung ứng thực phẩm địa phương hay chuỗi cung ứng thực phẩm ngắn được định nghĩa là một chuỗi cung ứng thực phẩm với ít thành viên tham gia vào chuỗi,</w:t>
      </w:r>
      <w:r w:rsidR="00C84501">
        <w:rPr>
          <w:lang w:val="es-ES"/>
        </w:rPr>
        <w:t xml:space="preserve"> đôi khi người sản xuất phân phối sản phẩm trực tiếp tới tay người tiêu dùng, </w:t>
      </w:r>
      <w:r w:rsidRPr="00812034">
        <w:rPr>
          <w:lang w:val="es-ES"/>
        </w:rPr>
        <w:t xml:space="preserve"> việc sản xuất và phân phối được diễn ra trên một phạm vi địa lý hẹp</w:t>
      </w:r>
      <w:r w:rsidR="00C84501">
        <w:rPr>
          <w:lang w:val="es-ES"/>
        </w:rPr>
        <w:t xml:space="preserve"> </w:t>
      </w:r>
      <w:r w:rsidR="00C84501" w:rsidRPr="00812034">
        <w:rPr>
          <w:lang w:val="es-ES"/>
        </w:rPr>
        <w:fldChar w:fldCharType="begin" w:fldLock="1"/>
      </w:r>
      <w:r w:rsidR="00C84501" w:rsidRPr="00812034">
        <w:rPr>
          <w:lang w:val="es-ES"/>
        </w:rPr>
        <w:instrText>ADDIN CSL_CITATION { "citationItems" : [ { "id" : "ITEM-1", "itemData" : { "DOI" : "10.2791/88784", "ISBN" : "978-92-79-29288-0", "abstract" : "The present study aims at describing the state-of-play of short food supply chains (SFSC) in the EU understood as being the chains in which foods involved are identified by, and traceable to a farmer and for which the number of intermediaries between farmer and consumer should be minimal or ideally nil. Several types of SFSCs can be identified, for example CSAs (Community-Supported Agriculture), on-farm sales, off-farm schemes (farmers markets, delivery schemes), collective sales in particular towards public institutions, being mostly local / proximity sales and in some cases distance sales. Such type of food chain has specific social impacts, economic impacts at regional and farm level as well as environmental impacts translating themselves into a clear interest of consumers. SFSCs are present throughout the EU, although there are some differences in the different MS in terms of dominating types of SFSCs. In general, they are dominantly small or microenterprises, composed of small-scale producers, often coupled to organic farming practices. Social values (quality products to consumers and direct contact with the producer) are the values usually highlighted by SFSCs before environmental or economic values. In terms of policy tools, there are pros and cons in developing a specific EU labelling scheme which could bring more recognition, clarity, protection and value added to SFSCs, while potential costs might be an obstacle. Anyhow, a possible labelling scheme should take into account the current different stages and situations of development of SFSCs in the EU and be flexible enough accommodate these differences. Other policy tools, in particular training and knowledge exchange in marketing and communication, are considered important and should continue to be funded by Rural Development programmes, as well as possibly other EU funds in view of the positive social and not specifically rural impacts.", "author" : [ { "dropping-particle" : "", "family" : "Characteristics", "given" : "Socio-economic", "non-dropping-particle" : "", "parse-names" : false, "suffix" : "" }, { "dropping-particle" : "", "family" : "Kneafsey", "given" : "Authors Moya", "non-dropping-particle" : "", "parse-names" : false, "suffix" : "" }, { "dropping-particle" : "", "family" : "Venn", "given" : "Laura", "non-dropping-particle" : "", "parse-names" : false, "suffix" : "" }, { "dropping-particle" : "", "family" : "Schmutz", "given" : "Ulrich", "non-dropping-particle" : "", "parse-names" : false, "suffix" : "" }, { "dropping-particle" : "", "family" : "Bal\u00e1zs", "given" : "B\u00e1lint", "non-dropping-particle" : "", "parse-names" : false, "suffix" : "" }, { "dropping-particle" : "", "family" : "Trenchard", "given" : "Liz", "non-dropping-particle" : "", "parse-names" : false, "suffix" : "" }, { "dropping-particle" : "", "family" : "Eyden-wood", "given" : "Trish", "non-dropping-particle" : "", "parse-names" : false, "suffix" : "" }, { "dropping-particle" : "", "family" : "Sutton", "given" : "Gemma", "non-dropping-particle" : "", "parse-names" : false, "suffix" : "" }, { "dropping-particle" : "", "family" : "Blackett", "given" : "Matthew", "non-dropping-particle" : "", "parse-names" : false, "suffix" : "" }, { "dropping-particle" : "", "family" : "Santini", "given" : "Editors Fabien", "non-dropping-particle" : "", "parse-names" : false, "suffix" : "" }, { "dropping-particle" : "", "family" : "Gomez", "given" : "Sergio", "non-dropping-particle" : "", "parse-names" : false, "suffix" : "" } ], "id" : "ITEM-1", "issued" : { "date-parts" : [ [ "2013" ] ] }, "page" : "123", "title" : "Short Food Supply Chains and Local Food Systems in the EU . A State of Play of their Socio-Economic Characteristics.", "type" : "article-journal" }, "uris" : [ "http://www.mendeley.com/documents/?uuid=e60e85a3-b6ab-40c6-b6b8-e33816781494" ] } ], "mendeley" : { "formattedCitation" : "(Characteristics et al., 2013)", "plainTextFormattedCitation" : "(Characteristics et al., 2013)", "previouslyFormattedCitation" : "(Characteristics et al., 2013)" }, "properties" : { "noteIndex" : 0 }, "schema" : "https://github.com/citation-style-language/schema/raw/master/csl-citation.json" }</w:instrText>
      </w:r>
      <w:r w:rsidR="00C84501" w:rsidRPr="00812034">
        <w:rPr>
          <w:lang w:val="es-ES"/>
        </w:rPr>
        <w:fldChar w:fldCharType="separate"/>
      </w:r>
      <w:r w:rsidR="00C84501" w:rsidRPr="00812034">
        <w:rPr>
          <w:noProof/>
          <w:lang w:val="es-ES"/>
        </w:rPr>
        <w:t>(Characteristics et al., 2013)</w:t>
      </w:r>
      <w:r w:rsidR="00C84501" w:rsidRPr="00812034">
        <w:rPr>
          <w:lang w:val="es-ES"/>
        </w:rPr>
        <w:fldChar w:fldCharType="end"/>
      </w:r>
      <w:r w:rsidRPr="00812034">
        <w:rPr>
          <w:lang w:val="es-ES"/>
        </w:rPr>
        <w:t xml:space="preserve">. Đó là hình thức người nông dân có thể trực tiếp bán sản phẩm của mình tới tận tay người tiêu dùng, bỏ qua mọi trung gian phân phối. </w:t>
      </w:r>
      <w:r w:rsidR="00C84501" w:rsidRPr="00812034">
        <w:rPr>
          <w:lang w:val="es-ES"/>
        </w:rPr>
        <w:t xml:space="preserve">Chuỗi cung ứng thực phẩm ngắn có 3 đặc trưng là : sự tiếp xúc trực tiếp giữa người </w:t>
      </w:r>
      <w:r w:rsidR="00314069">
        <w:rPr>
          <w:lang w:val="es-ES"/>
        </w:rPr>
        <w:t>sản xuất</w:t>
      </w:r>
      <w:r w:rsidR="00C84501" w:rsidRPr="00812034">
        <w:rPr>
          <w:lang w:val="es-ES"/>
        </w:rPr>
        <w:t xml:space="preserve"> và khách hàng, sự “gần” giữa người </w:t>
      </w:r>
      <w:r w:rsidR="00314069">
        <w:rPr>
          <w:lang w:val="es-ES"/>
        </w:rPr>
        <w:t>sản xuất</w:t>
      </w:r>
      <w:r w:rsidR="00C84501" w:rsidRPr="00812034">
        <w:rPr>
          <w:lang w:val="es-ES"/>
        </w:rPr>
        <w:t xml:space="preserve"> với khách hàng và sự mở rộng về không gian. Chuỗi cung ứng thực phẩm ngắn tập trung vào việc mở rộng mối quan hệ giữa người </w:t>
      </w:r>
      <w:r w:rsidR="00314069">
        <w:rPr>
          <w:lang w:val="es-ES"/>
        </w:rPr>
        <w:t>sản xuất</w:t>
      </w:r>
      <w:r w:rsidR="00C84501" w:rsidRPr="00812034">
        <w:rPr>
          <w:lang w:val="es-ES"/>
        </w:rPr>
        <w:t xml:space="preserve"> và khách hàng cả về không gian và </w:t>
      </w:r>
      <w:r w:rsidR="00C84501" w:rsidRPr="00812034">
        <w:rPr>
          <w:lang w:val="es-ES"/>
        </w:rPr>
        <w:lastRenderedPageBreak/>
        <w:t>thời gian</w:t>
      </w:r>
      <w:r w:rsidR="00C84501">
        <w:rPr>
          <w:lang w:val="es-ES"/>
        </w:rPr>
        <w:t xml:space="preserve"> </w:t>
      </w:r>
      <w:r w:rsidR="00C84501" w:rsidRPr="00812034">
        <w:rPr>
          <w:lang w:val="es-ES"/>
        </w:rPr>
        <w:fldChar w:fldCharType="begin" w:fldLock="1"/>
      </w:r>
      <w:r w:rsidR="00C84501">
        <w:rPr>
          <w:lang w:val="es-ES"/>
        </w:rPr>
        <w:instrText>ADDIN CSL_CITATION { "citationItems" : [ { "id" : "ITEM-1", "itemData" : { "DOI" : "10.1016/j.foodpol.2013.04.006", "ISBN" : "03069192", "ISSN" : "03069192", "abstract" : "The development of short supply food chains (SSFCs) is a noteworthy phenomenon in Europe. This paper questions whether these SSFC contribute or not to the preservation and/or development of urban agriculture in the Ile-de-France Region (Paris and surrounding areas), where agriculture still represents a major land use activity (more than 50%). Based on documentary and empirical research the analysis shows that a quarter of farms are involved in SSFC in this region. Taking different forms, these SSFC initiatives are for the majority very recent, they often develop in the frame of hybrid forms of farming. Even though the contribution of SSFC in the total food supply of the Parisian region is poorly informed, and probably very small, the recent interest of consumers, inhabitants, and territorial stakeholders in organic and/or local food is real and has encouraged various types of incentives and commitments. The development of SSFC in the Paris region nevertheless faces numerous obstacles such as the scarcity of land and labour and the environmental impacts that still remain controversial. Promoting the role of SSFCs in the preservation of a sustainable urban agriculture requires access to more statistical and comparative data, which are currently unavailable. \u00a9 2013 Elsevier Ltd.", "author" : [ { "dropping-particle" : "", "family" : "Aubry", "given" : "Christine", "non-dropping-particle" : "", "parse-names" : false, "suffix" : "" }, { "dropping-particle" : "", "family" : "Kebir", "given" : "Le\u00efla", "non-dropping-particle" : "", "parse-names" : false, "suffix" : "" } ], "container-title" : "Food Policy", "id" : "ITEM-1", "issued" : { "date-parts" : [ [ "2013" ] ] }, "page" : "85-93", "publisher" : "Elsevier Ltd", "title" : "Shortening food supply chains: A means for maintaining agriculture close to urban areas? The case of the French metropolitan area of Paris", "type" : "article-journal", "volume" : "41" }, "uris" : [ "http://www.mendeley.com/documents/?uuid=308c2d44-9c7a-4981-9acb-06596ccc875b" ] } ], "mendeley" : { "formattedCitation" : "(Aubry &amp; Kebir, 2013)", "plainTextFormattedCitation" : "(Aubry &amp; Kebir, 2013)", "previouslyFormattedCitation" : "(Aubry &amp; Kebir, 2013)" }, "properties" : { "noteIndex" : 0 }, "schema" : "https://github.com/citation-style-language/schema/raw/master/csl-citation.json" }</w:instrText>
      </w:r>
      <w:r w:rsidR="00C84501" w:rsidRPr="00812034">
        <w:rPr>
          <w:lang w:val="es-ES"/>
        </w:rPr>
        <w:fldChar w:fldCharType="separate"/>
      </w:r>
      <w:r w:rsidR="00C84501" w:rsidRPr="00812034">
        <w:rPr>
          <w:noProof/>
          <w:lang w:val="es-ES"/>
        </w:rPr>
        <w:t>(Aubry &amp; Kebir, 2013)</w:t>
      </w:r>
      <w:r w:rsidR="00C84501" w:rsidRPr="00812034">
        <w:rPr>
          <w:lang w:val="es-ES"/>
        </w:rPr>
        <w:fldChar w:fldCharType="end"/>
      </w:r>
      <w:r w:rsidR="00C84501">
        <w:rPr>
          <w:lang w:val="es-ES"/>
        </w:rPr>
        <w:t xml:space="preserve">. </w:t>
      </w:r>
      <w:r w:rsidRPr="00812034">
        <w:rPr>
          <w:lang w:val="es-ES"/>
        </w:rPr>
        <w:t>Việc duy trì chuỗi cung ứng thực phẩm địa phương cho phép người nông dân phát huy sự khác biệt về sản phẩm của mình, cái tạo ra thương hiệu cá nhân cho từng người nông dân.</w:t>
      </w:r>
    </w:p>
    <w:p w:rsidR="00655DA7" w:rsidRPr="00812034" w:rsidRDefault="00C84501" w:rsidP="00D32FDD">
      <w:pPr>
        <w:pStyle w:val="Heading3"/>
      </w:pPr>
      <w:bookmarkStart w:id="17" w:name="_Toc466435349"/>
      <w:r>
        <w:t>Chuỗi cung ứng nông sản hiện đại của Trung Quốc</w:t>
      </w:r>
      <w:bookmarkEnd w:id="17"/>
    </w:p>
    <w:p w:rsidR="00655DA7" w:rsidRDefault="00132DF9" w:rsidP="00C42FD0">
      <w:pPr>
        <w:rPr>
          <w:noProof/>
          <w:lang w:val="es-ES"/>
        </w:rPr>
      </w:pPr>
      <w:r>
        <w:rPr>
          <w:noProof/>
          <w:lang w:val="es-ES"/>
        </w:rPr>
        <w:t xml:space="preserve">Nền sản xuất nông nghiệp và thị trường cung ứng nông sản của Trung Quốc mang rất nhiều nét tương đồng với Việt Nam, để phát triển một chuỗi cung ứng hiện đại, có khả năng bảo đảm chất lượng cho nông sản tới tận tay người tiêu dùng, tác giả </w:t>
      </w:r>
      <w:r w:rsidR="00DC44AF">
        <w:rPr>
          <w:noProof/>
          <w:lang w:val="es-ES"/>
        </w:rPr>
        <w:fldChar w:fldCharType="begin" w:fldLock="1"/>
      </w:r>
      <w:r w:rsidR="00E30B96">
        <w:rPr>
          <w:noProof/>
          <w:lang w:val="es-ES"/>
        </w:rPr>
        <w:instrText>ADDIN CSL_CITATION { "citationItems" : [ { "id" : "ITEM-1", "itemData" : { "author" : [ { "dropping-particle" : "", "family" : "Yuchen", "given" : "Y A O", "non-dropping-particle" : "", "parse-names" : false, "suffix" : "" }, { "dropping-particle" : "", "family" : "Fangtao", "given" : "Jiang", "non-dropping-particle" : "", "parse-names" : false, "suffix" : "" }, { "dropping-particle" : "", "family" : "Li", "given" : "Zhang", "non-dropping-particle" : "", "parse-names" : false, "suffix" : "" } ], "id" : "ITEM-1", "issue" : "Icssr", "issued" : { "date-parts" : [ [ "2013" ] ] }, "page" : "751-754", "title" : "Study on quality control of modern agricultural supply chain based on food safety", "type" : "article-journal" }, "uris" : [ "http://www.mendeley.com/documents/?uuid=f39a04d4-9e96-4941-b02f-2ef5fd31192d", "http://www.mendeley.com/documents/?uuid=d1d8d9aa-dd5f-4729-b906-a103006f28b1" ] } ], "mendeley" : { "formattedCitation" : "(Yuchen, Fangtao, &amp; Li, 2013)", "manualFormatting" : "Yuchen, Fangtao, &amp; Li (2013)", "plainTextFormattedCitation" : "(Yuchen, Fangtao, &amp; Li, 2013)", "previouslyFormattedCitation" : "(Yuchen, Fangtao, &amp; Li, 2013)" }, "properties" : { "noteIndex" : 0 }, "schema" : "https://github.com/citation-style-language/schema/raw/master/csl-citation.json" }</w:instrText>
      </w:r>
      <w:r w:rsidR="00DC44AF">
        <w:rPr>
          <w:noProof/>
          <w:lang w:val="es-ES"/>
        </w:rPr>
        <w:fldChar w:fldCharType="separate"/>
      </w:r>
      <w:r w:rsidR="00DC44AF" w:rsidRPr="00DC44AF">
        <w:rPr>
          <w:noProof/>
          <w:lang w:val="es-ES"/>
        </w:rPr>
        <w:t>Y</w:t>
      </w:r>
      <w:r>
        <w:rPr>
          <w:noProof/>
          <w:lang w:val="es-ES"/>
        </w:rPr>
        <w:t>uchen, Fangtao, &amp; Li (</w:t>
      </w:r>
      <w:r w:rsidR="00DC44AF" w:rsidRPr="00DC44AF">
        <w:rPr>
          <w:noProof/>
          <w:lang w:val="es-ES"/>
        </w:rPr>
        <w:t>2013)</w:t>
      </w:r>
      <w:r w:rsidR="00DC44AF">
        <w:rPr>
          <w:noProof/>
          <w:lang w:val="es-ES"/>
        </w:rPr>
        <w:fldChar w:fldCharType="end"/>
      </w:r>
      <w:r>
        <w:rPr>
          <w:noProof/>
          <w:lang w:val="es-ES"/>
        </w:rPr>
        <w:t xml:space="preserve"> đã đề xuất một số giải pháp như:</w:t>
      </w:r>
    </w:p>
    <w:p w:rsidR="00967A32" w:rsidRDefault="00967A32" w:rsidP="00967A32">
      <w:pPr>
        <w:pStyle w:val="Caption"/>
        <w:rPr>
          <w:noProof/>
          <w:lang w:val="es-ES"/>
        </w:rPr>
      </w:pPr>
      <w:r>
        <w:t xml:space="preserve">Sơ đồ </w:t>
      </w:r>
      <w:r>
        <w:fldChar w:fldCharType="begin"/>
      </w:r>
      <w:r>
        <w:instrText xml:space="preserve"> SEQ Sơ_đồ \* ARABIC </w:instrText>
      </w:r>
      <w:r>
        <w:fldChar w:fldCharType="separate"/>
      </w:r>
      <w:r w:rsidR="000411C8">
        <w:rPr>
          <w:noProof/>
        </w:rPr>
        <w:t>1</w:t>
      </w:r>
      <w:r>
        <w:fldChar w:fldCharType="end"/>
      </w:r>
      <w:r>
        <w:t>: Mô hình chuỗi cung ứng nông sản hiện đại của Trung Quốc</w:t>
      </w:r>
    </w:p>
    <w:p w:rsidR="00DC44AF" w:rsidRDefault="00740CDB" w:rsidP="00C42FD0">
      <w:pPr>
        <w:rPr>
          <w:noProof/>
          <w:lang w:val="es-ES"/>
        </w:rPr>
      </w:pPr>
      <w:r>
        <w:rPr>
          <w:noProof/>
          <w:lang w:val="en-US"/>
        </w:rPr>
        <mc:AlternateContent>
          <mc:Choice Requires="wpc">
            <w:drawing>
              <wp:inline distT="0" distB="0" distL="0" distR="0" wp14:anchorId="6B9487AE" wp14:editId="3C2619FE">
                <wp:extent cx="5486400" cy="3200400"/>
                <wp:effectExtent l="57150" t="0" r="0" b="38100"/>
                <wp:docPr id="121" name="Canvas 1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7" name="Rectangle 87"/>
                        <wps:cNvSpPr/>
                        <wps:spPr>
                          <a:xfrm>
                            <a:off x="0" y="153619"/>
                            <a:ext cx="2077517"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Bộ phận sản xuất của siêu thị</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8" name="Rectangle 88"/>
                        <wps:cNvSpPr/>
                        <wps:spPr>
                          <a:xfrm>
                            <a:off x="0" y="446227"/>
                            <a:ext cx="2077517"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DN thu mua/cung ứng nông sả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9" name="Rectangle 89"/>
                        <wps:cNvSpPr/>
                        <wps:spPr>
                          <a:xfrm>
                            <a:off x="0" y="790040"/>
                            <a:ext cx="2077517"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29680A" w:rsidRDefault="008A2300" w:rsidP="00C42FD0">
                              <w:pPr>
                                <w:rPr>
                                  <w:sz w:val="20"/>
                                  <w:szCs w:val="20"/>
                                  <w:lang w:val="en-US"/>
                                </w:rPr>
                              </w:pPr>
                              <w:r w:rsidRPr="0029680A">
                                <w:rPr>
                                  <w:sz w:val="20"/>
                                  <w:szCs w:val="20"/>
                                  <w:lang w:val="en-US"/>
                                </w:rPr>
                                <w:t>Nông dâ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0" name="Rectangle 90"/>
                        <wps:cNvSpPr/>
                        <wps:spPr>
                          <a:xfrm>
                            <a:off x="0" y="1141169"/>
                            <a:ext cx="2077517"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Trung gian phân phố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1" name="Rectangle 91"/>
                        <wps:cNvSpPr/>
                        <wps:spPr>
                          <a:xfrm>
                            <a:off x="2406703" y="153619"/>
                            <a:ext cx="599848" cy="1243584"/>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Trung tâm phân phối</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92" name="Rectangle 92"/>
                        <wps:cNvSpPr/>
                        <wps:spPr>
                          <a:xfrm>
                            <a:off x="3094331" y="153619"/>
                            <a:ext cx="1367942"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Siêu thị 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3" name="Rectangle 93"/>
                        <wps:cNvSpPr/>
                        <wps:spPr>
                          <a:xfrm>
                            <a:off x="3108961" y="482802"/>
                            <a:ext cx="1367942"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Siêu thị 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4" name="Rectangle 94"/>
                        <wps:cNvSpPr/>
                        <wps:spPr>
                          <a:xfrm>
                            <a:off x="3108961" y="790040"/>
                            <a:ext cx="1367942"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Siêu thị 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5" name="Rectangle 95"/>
                        <wps:cNvSpPr/>
                        <wps:spPr>
                          <a:xfrm>
                            <a:off x="3108961" y="1089964"/>
                            <a:ext cx="1367942"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Siêu thị 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6" name="Rectangle 96"/>
                        <wps:cNvSpPr/>
                        <wps:spPr>
                          <a:xfrm>
                            <a:off x="4608576" y="497432"/>
                            <a:ext cx="804672" cy="585217"/>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KHÁCH HÀ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7" name="Rectangle 97"/>
                        <wps:cNvSpPr/>
                        <wps:spPr>
                          <a:xfrm>
                            <a:off x="1258215" y="1558138"/>
                            <a:ext cx="2377440" cy="1587398"/>
                          </a:xfrm>
                          <a:prstGeom prst="rect">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1287477" y="1558138"/>
                            <a:ext cx="336498" cy="1587398"/>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 xml:space="preserve">Trung tâm kiểm tra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99" name="Rectangle 99"/>
                        <wps:cNvSpPr/>
                        <wps:spPr>
                          <a:xfrm>
                            <a:off x="1711758" y="1653235"/>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Tiêu chuẩn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0" name="Rectangle 100"/>
                        <wps:cNvSpPr/>
                        <wps:spPr>
                          <a:xfrm>
                            <a:off x="1726388" y="1982418"/>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Quy trình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1" name="Rectangle 101"/>
                        <wps:cNvSpPr/>
                        <wps:spPr>
                          <a:xfrm>
                            <a:off x="1726388" y="2289656"/>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Thiêt bị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2" name="Rectangle 102"/>
                        <wps:cNvSpPr/>
                        <wps:spPr>
                          <a:xfrm>
                            <a:off x="1726388" y="2589580"/>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Nhân sự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3" name="Rectangle 103"/>
                        <wps:cNvSpPr/>
                        <wps:spPr>
                          <a:xfrm>
                            <a:off x="1711758" y="2867557"/>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Phương pháp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4" name="Rectangle 104"/>
                        <wps:cNvSpPr/>
                        <wps:spPr>
                          <a:xfrm>
                            <a:off x="3906319" y="1558138"/>
                            <a:ext cx="336498" cy="1587398"/>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C45ECF" w:rsidRDefault="008A2300" w:rsidP="00C45ECF">
                              <w:pPr>
                                <w:spacing w:before="0" w:after="0" w:line="240" w:lineRule="auto"/>
                                <w:rPr>
                                  <w:sz w:val="20"/>
                                  <w:szCs w:val="20"/>
                                </w:rPr>
                              </w:pPr>
                              <w:r w:rsidRPr="00C45ECF">
                                <w:rPr>
                                  <w:sz w:val="20"/>
                                  <w:szCs w:val="20"/>
                                </w:rPr>
                                <w:t xml:space="preserve">Hệ thống kiểm tra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05" name="Straight Arrow Connector 105"/>
                        <wps:cNvCnPr/>
                        <wps:spPr>
                          <a:xfrm flipV="1">
                            <a:off x="2077517" y="270662"/>
                            <a:ext cx="329186" cy="109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6" name="Straight Arrow Connector 106"/>
                        <wps:cNvCnPr/>
                        <wps:spPr>
                          <a:xfrm flipV="1">
                            <a:off x="2077517" y="563273"/>
                            <a:ext cx="329186" cy="109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7" name="Straight Arrow Connector 107"/>
                        <wps:cNvCnPr/>
                        <wps:spPr>
                          <a:xfrm flipV="1">
                            <a:off x="2077517" y="914400"/>
                            <a:ext cx="329186" cy="109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8" name="Straight Arrow Connector 108"/>
                        <wps:cNvCnPr/>
                        <wps:spPr>
                          <a:xfrm flipV="1">
                            <a:off x="2077517" y="1243584"/>
                            <a:ext cx="329186" cy="109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9" name="Straight Arrow Connector 109"/>
                        <wps:cNvCnPr/>
                        <wps:spPr>
                          <a:xfrm flipV="1">
                            <a:off x="1038759" y="702259"/>
                            <a:ext cx="0" cy="8778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0" name="Straight Arrow Connector 110"/>
                        <wps:cNvCnPr/>
                        <wps:spPr>
                          <a:xfrm>
                            <a:off x="1038759" y="1046072"/>
                            <a:ext cx="0" cy="9509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1" name="Straight Arrow Connector 111"/>
                        <wps:cNvCnPr/>
                        <wps:spPr>
                          <a:xfrm flipV="1">
                            <a:off x="3006551" y="281635"/>
                            <a:ext cx="87780" cy="49377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2" name="Straight Arrow Connector 112"/>
                        <wps:cNvCnPr/>
                        <wps:spPr>
                          <a:xfrm flipV="1">
                            <a:off x="3006551" y="610818"/>
                            <a:ext cx="102410" cy="16459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3" name="Straight Arrow Connector 113"/>
                        <wps:cNvCnPr/>
                        <wps:spPr>
                          <a:xfrm>
                            <a:off x="3006551" y="775411"/>
                            <a:ext cx="102410" cy="1426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4" name="Straight Arrow Connector 114"/>
                        <wps:cNvCnPr/>
                        <wps:spPr>
                          <a:xfrm>
                            <a:off x="3006551" y="790040"/>
                            <a:ext cx="102410" cy="4279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5" name="Straight Arrow Connector 115"/>
                        <wps:cNvCnPr/>
                        <wps:spPr>
                          <a:xfrm>
                            <a:off x="4462273" y="281635"/>
                            <a:ext cx="146303" cy="50840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6" name="Straight Arrow Connector 116"/>
                        <wps:cNvCnPr/>
                        <wps:spPr>
                          <a:xfrm>
                            <a:off x="4476903" y="610818"/>
                            <a:ext cx="131673" cy="17922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wps:spPr>
                          <a:xfrm flipV="1">
                            <a:off x="4476903" y="790041"/>
                            <a:ext cx="131673" cy="1280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wps:cNvCnPr/>
                        <wps:spPr>
                          <a:xfrm flipV="1">
                            <a:off x="4476903" y="790041"/>
                            <a:ext cx="131673" cy="42793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19" name="Right Arrow 119"/>
                        <wps:cNvSpPr/>
                        <wps:spPr>
                          <a:xfrm rot="10800000">
                            <a:off x="3635655" y="2289655"/>
                            <a:ext cx="270664" cy="1975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Down Arrow 120"/>
                        <wps:cNvSpPr/>
                        <wps:spPr>
                          <a:xfrm rot="10800000">
                            <a:off x="2633468" y="1405280"/>
                            <a:ext cx="160935" cy="1528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B9487AE" id="Canvas 121" o:spid="_x0000_s1026"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004;visibility:visible;mso-wrap-style:square">
                  <v:fill o:detectmouseclick="t"/>
                  <v:path o:connecttype="none"/>
                </v:shape>
                <v:rect id="Rectangle 87" o:spid="_x0000_s1028" style="position:absolute;top:1536;width:20775;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89gMQA&#10;AADbAAAADwAAAGRycy9kb3ducmV2LnhtbESPQWsCMRSE74L/ITzBi2jWFuyyGkXEgtST2lp6e26e&#10;u4ublyWJuv77piD0OMzMN8xs0Zpa3Mj5yrKC8SgBQZxbXXGh4PPwPkxB+ICssbZMCh7kYTHvdmaY&#10;aXvnHd32oRARwj5DBWUITSalz0sy6Ee2IY7e2TqDIUpXSO3wHuGmli9JMpEGK44LJTa0Kim/7K9G&#10;webD2Nf1V1pvB3zwq+P3yf6MnVL9XrucggjUhv/ws73RCtI3+PsSf4C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PYD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Bộ phận sản xuất của siêu thị</w:t>
                        </w:r>
                      </w:p>
                    </w:txbxContent>
                  </v:textbox>
                </v:rect>
                <v:rect id="Rectangle 88" o:spid="_x0000_s1029" style="position:absolute;top:4462;width:20775;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Cp8sIA&#10;AADbAAAADwAAAGRycy9kb3ducmV2LnhtbERPW2vCMBR+F/YfwhnsRdZUBSldowyZINuTt429nTVn&#10;TVlzUpJM6783D4KPH9+9Wg62EyfyoXWsYJLlIIhrp1tuFBz26+cCRIjIGjvHpOBCAZaLh1GFpXZn&#10;3tJpFxuRQjiUqMDE2JdShtqQxZC5njhxv85bjAn6RmqP5xRuOznN87m02HJqMNjTylD9t/u3Cjbv&#10;1s3ejkX3MeZ9WH1+/bjviVfq6XF4fQERaYh38c290QqKNDZ9ST9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KnywgAAANsAAAAPAAAAAAAAAAAAAAAAAJgCAABkcnMvZG93&#10;bnJldi54bWxQSwUGAAAAAAQABAD1AAAAhwMAAAAA&#10;" fillcolor="#cdddac [1622]" strokecolor="#94b64e [3046]">
                  <v:fill color2="#f0f4e6 [502]" rotate="t" angle="180" colors="0 #dafda7;22938f #e4fdc2;1 #f5ffe6"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DN thu mua/cung ứng nông sản</w:t>
                        </w:r>
                      </w:p>
                    </w:txbxContent>
                  </v:textbox>
                </v:rect>
                <v:rect id="Rectangle 89" o:spid="_x0000_s1030" style="position:absolute;top:7900;width:20775;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wMacUA&#10;AADbAAAADwAAAGRycy9kb3ducmV2LnhtbESPQWvCQBSE70L/w/IKXkQ3UZA0dQ0iCmJPamvp7TX7&#10;moRm34bdVdN/3y0IPQ4z8w2zKHrTiis531hWkE4SEMSl1Q1XCl5P23EGwgdkja1lUvBDHorlw2CB&#10;ubY3PtD1GCoRIexzVFCH0OVS+rImg35iO+LofVlnMETpKqkd3iLctHKaJHNpsOG4UGNH65rK7+PF&#10;KNjtjZ1t3rL2ZcQnvz6/f9qP1Ck1fOxXzyAC9eE/fG/vtILsCf6+xB8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bAxpxQAAANs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inset="0,0,0,0">
                    <w:txbxContent>
                      <w:p w:rsidR="008A2300" w:rsidRPr="0029680A" w:rsidRDefault="008A2300" w:rsidP="00C42FD0">
                        <w:pPr>
                          <w:rPr>
                            <w:sz w:val="20"/>
                            <w:szCs w:val="20"/>
                            <w:lang w:val="en-US"/>
                          </w:rPr>
                        </w:pPr>
                        <w:r w:rsidRPr="0029680A">
                          <w:rPr>
                            <w:sz w:val="20"/>
                            <w:szCs w:val="20"/>
                            <w:lang w:val="en-US"/>
                          </w:rPr>
                          <w:t>Nông dân</w:t>
                        </w:r>
                      </w:p>
                    </w:txbxContent>
                  </v:textbox>
                </v:rect>
                <v:rect id="Rectangle 90" o:spid="_x0000_s1031" style="position:absolute;top:11411;width:20775;height:2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8zKcAA&#10;AADbAAAADwAAAGRycy9kb3ducmV2LnhtbERPy4rCMBTdC/5DuIIb0VQHBq1GEZkBGVfjE3fX5toW&#10;m5uSZLTz92YhuDyc92zRmErcyfnSsoLhIAFBnFldcq5gv/vuj0H4gKyxskwK/snDYt5uzTDV9sG/&#10;dN+GXMQQ9ikqKEKoUyl9VpBBP7A1ceSu1hkMEbpcaoePGG4qOUqST2mw5NhQYE2rgrLb9s8oWP8Y&#10;+/F1GFebHu/86ni62PPQKdXtNMspiEBNeItf7rVWMInr45f4A+T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48zKcAAAADbAAAADwAAAAAAAAAAAAAAAACYAgAAZHJzL2Rvd25y&#10;ZXYueG1sUEsFBgAAAAAEAAQA9QAAAIUDAAAAAA==&#10;" fillcolor="#cdddac [1622]" strokecolor="#94b64e [3046]">
                  <v:fill color2="#f0f4e6 [502]" rotate="t" angle="180" colors="0 #dafda7;22938f #e4fdc2;1 #f5ffe6"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Trung gian phân phối</w:t>
                        </w:r>
                      </w:p>
                    </w:txbxContent>
                  </v:textbox>
                </v:rect>
                <v:rect id="Rectangle 91" o:spid="_x0000_s1032" style="position:absolute;left:24067;top:1536;width:5998;height:124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EltcMA&#10;AADbAAAADwAAAGRycy9kb3ducmV2LnhtbESPwWrDMBBE74X8g9hCbo2cHEzrRglpwFAoBOz2AxZr&#10;a9m1Vo6l2M7fR4VAjsPMvGG2+9l2YqTBN44VrFcJCOLK6YZrBT/f+csrCB+QNXaOScGVPOx3i6ct&#10;ZtpNXNBYhlpECPsMFZgQ+kxKXxmy6FeuJ47erxsshiiHWuoBpwi3ndwkSSotNhwXDPZ0NFT9lRer&#10;oM2n4sPkp/bL0SU9clu3m/NBqeXzfHgHEWgOj/C9/akVvK3h/0v8AXJ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EltcMAAADbAAAADwAAAAAAAAAAAAAAAACYAgAAZHJzL2Rv&#10;d25yZXYueG1sUEsFBgAAAAAEAAQA9QAAAIgDAAAAAA==&#10;" fillcolor="#fbcaa2 [1625]" strokecolor="#f68c36 [3049]">
                  <v:fill color2="#fdefe3 [505]" rotate="t" angle="180" colors="0 #ffbe86;22938f #ffd0aa;1 #ffebdb" focus="100%" type="gradient"/>
                  <v:shadow on="t" color="black" opacity="24903f" origin=",.5" offset="0,.55556mm"/>
                  <v:textbox style="layout-flow:vertical;mso-layout-flow-alt:bottom-to-top">
                    <w:txbxContent>
                      <w:p w:rsidR="008A2300" w:rsidRPr="00C45ECF" w:rsidRDefault="008A2300" w:rsidP="00C45ECF">
                        <w:pPr>
                          <w:spacing w:before="0" w:after="0" w:line="240" w:lineRule="auto"/>
                          <w:rPr>
                            <w:sz w:val="20"/>
                            <w:szCs w:val="20"/>
                          </w:rPr>
                        </w:pPr>
                        <w:r w:rsidRPr="00C45ECF">
                          <w:rPr>
                            <w:sz w:val="20"/>
                            <w:szCs w:val="20"/>
                          </w:rPr>
                          <w:t>Trung tâm phân phối</w:t>
                        </w:r>
                      </w:p>
                    </w:txbxContent>
                  </v:textbox>
                </v:rect>
                <v:rect id="Rectangle 92" o:spid="_x0000_s1033" style="position:absolute;left:30943;top:1536;width:13679;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EIxcQA&#10;AADbAAAADwAAAGRycy9kb3ducmV2LnhtbESPT2sCMRTE74LfITyhF9GsFkRXo4goSD35r8Xb6+Z1&#10;d3HzsiSprt++KQgeh5n5DTNbNKYSN3K+tKxg0E9AEGdWl5wrOB03vTEIH5A1VpZJwYM8LObt1gxT&#10;be+8p9sh5CJC2KeooAihTqX0WUEGfd/WxNH7sc5giNLlUju8R7ip5DBJRtJgyXGhwJpWBWXXw69R&#10;sP0w9n19Hle7Lh/96vPr214GTqm3TrOcggjUhFf42d5qBZMh/H+JP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RCMX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Siêu thị 1</w:t>
                        </w:r>
                      </w:p>
                    </w:txbxContent>
                  </v:textbox>
                </v:rect>
                <v:rect id="Rectangle 93" o:spid="_x0000_s1034" style="position:absolute;left:31089;top:4828;width:13680;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2tXsQA&#10;AADbAAAADwAAAGRycy9kb3ducmV2LnhtbESPT2sCMRTE70K/Q3iFXkSzVii6GqVIC6Kn+hdvz81z&#10;d+nmZUmirt/eCILHYWZ+w4ynjanEhZwvLSvodRMQxJnVJecKNuvfzgCED8gaK8uk4EYeppO31hhT&#10;ba/8R5dVyEWEsE9RQRFCnUrps4IM+q6tiaN3ss5giNLlUju8Rrip5GeSfEmDJceFAmuaFZT9r85G&#10;wXxhbP9nO6iWbV772W5/tIeeU+rjvfkegQjUhFf42Z5rBcM+PL7EHyA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drV7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Siêu thị 2</w:t>
                        </w:r>
                      </w:p>
                    </w:txbxContent>
                  </v:textbox>
                </v:rect>
                <v:rect id="Rectangle 94" o:spid="_x0000_s1035" style="position:absolute;left:31089;top:7900;width:13680;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Q1KsQA&#10;AADbAAAADwAAAGRycy9kb3ducmV2LnhtbESPT2sCMRTE7wW/Q3iCl6JZrYiuRinSgrSn+hdvz81z&#10;d3HzsiSprt/eFIQeh5n5DTNbNKYSV3K+tKyg30tAEGdWl5wr2G4+u2MQPiBrrCyTgjt5WMxbLzNM&#10;tb3xD13XIRcRwj5FBUUIdSqlzwoy6Hu2Jo7e2TqDIUqXS+3wFuGmkoMkGUmDJceFAmtaFpRd1r9G&#10;werL2LeP3bj6fuWNX+4PJ3vsO6U67eZ9CiJQE/7Dz/ZKK5gM4e9L/AF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0NSr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Siêu thị 3</w:t>
                        </w:r>
                      </w:p>
                    </w:txbxContent>
                  </v:textbox>
                </v:rect>
                <v:rect id="Rectangle 95" o:spid="_x0000_s1036" style="position:absolute;left:31089;top:10899;width:13680;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QscQA&#10;AADbAAAADwAAAGRycy9kb3ducmV2LnhtbESPT2sCMRTE7wW/Q3iCl6JZLYquRinSgrSn+hdvz81z&#10;d3HzsiSprt/eFIQeh5n5DTNbNKYSV3K+tKyg30tAEGdWl5wr2G4+u2MQPiBrrCyTgjt5WMxbLzNM&#10;tb3xD13XIRcRwj5FBUUIdSqlzwoy6Hu2Jo7e2TqDIUqXS+3wFuGmkoMkGUmDJceFAmtaFpRd1r9G&#10;werL2LeP3bj6fuWNX+4PJ3vsO6U67eZ9CiJQE/7Dz/ZKK5gM4e9L/AF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4kLH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Siêu thị n</w:t>
                        </w:r>
                      </w:p>
                    </w:txbxContent>
                  </v:textbox>
                </v:rect>
                <v:rect id="Rectangle 96" o:spid="_x0000_s1037" style="position:absolute;left:46085;top:4974;width:8047;height:58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01qsQA&#10;AADbAAAADwAAAGRycy9kb3ducmV2LnhtbESPQWsCMRSE74L/ITyhN81qUdatUUQoLQiCtgW9vW6e&#10;m8XNy7pJdf33RhB6HGbmG2a2aG0lLtT40rGC4SABQZw7XXKh4PvrvZ+C8AFZY+WYFNzIw2Le7cww&#10;0+7KW7rsQiEihH2GCkwIdSalzw1Z9ANXE0fv6BqLIcqmkLrBa4TbSo6SZCItlhwXDNa0MpSfdn9W&#10;wc/4Zvfn9Uf6eixqbw+/Zp9uWqVeeu3yDUSgNvyHn+1PrWA6gceX+AP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dNarEAAAA2wAAAA8AAAAAAAAAAAAAAAAAmAIAAGRycy9k&#10;b3ducmV2LnhtbFBLBQYAAAAABAAEAPUAAACJAwAAAAA=&#10;" fillcolor="#a5d5e2 [1624]" strokecolor="#40a7c2 [3048]">
                  <v:fill color2="#e4f2f6 [504]" rotate="t" angle="180" colors="0 #9eeaff;22938f #bbefff;1 #e4f9ff"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KHÁCH HÀNG</w:t>
                        </w:r>
                      </w:p>
                    </w:txbxContent>
                  </v:textbox>
                </v:rect>
                <v:rect id="Rectangle 97" o:spid="_x0000_s1038" style="position:absolute;left:12582;top:15581;width:23774;height:15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sL8YA&#10;AADbAAAADwAAAGRycy9kb3ducmV2LnhtbESPT2vCQBTE74LfYXmCN91YsNrUVWxLqfRQ8E97fu4+&#10;k5Ds25DdaOqnd4VCj8PM/IZZrDpbiTM1vnCsYDJOQBBrZwrOFBz276M5CB+QDVaOScEveVgt+70F&#10;psZdeEvnXchEhLBPUUEeQp1K6XVOFv3Y1cTRO7nGYoiyyaRp8BLhtpIPSfIoLRYcF3Ks6TUnXe5a&#10;q2Cmr749Tt++W/vxUv581oet/iqVGg669TOIQF34D/+1N0bB0wzuX+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LZsL8YAAADb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rect>
                <v:rect id="Rectangle 98" o:spid="_x0000_s1039" style="position:absolute;left:12874;top:15581;width:3365;height:15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uMKMAA&#10;AADbAAAADwAAAGRycy9kb3ducmV2LnhtbERP3UrDMBS+F3yHcATvbLpdDO2alm1QEITB5h7g0ByT&#10;1uakNtla395cDLz8+P7LenGDuNEUOs8KVlkOgrj1umOj4PLZvLyCCBFZ4+CZFPxSgLp6fCix0H7m&#10;E93O0YgUwqFABTbGsZAytJYchsyPxIn78pPDmOBkpJ5wTuFukOs830iHHacGiyMdLLXf56tT0Dfz&#10;aW+bY//h6bo5cG/69c9OqeenZbcFEWmJ/+K7+10reEtj05f0A2T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RuMKMAAAADbAAAADwAAAAAAAAAAAAAAAACYAgAAZHJzL2Rvd25y&#10;ZXYueG1sUEsFBgAAAAAEAAQA9QAAAIUDAAAAAA==&#10;" fillcolor="#fbcaa2 [1625]" strokecolor="#f68c36 [3049]">
                  <v:fill color2="#fdefe3 [505]" rotate="t" angle="180" colors="0 #ffbe86;22938f #ffd0aa;1 #ffebdb" focus="100%" type="gradient"/>
                  <v:shadow on="t" color="black" opacity="24903f" origin=",.5" offset="0,.55556mm"/>
                  <v:textbox style="layout-flow:vertical;mso-layout-flow-alt:bottom-to-top">
                    <w:txbxContent>
                      <w:p w:rsidR="008A2300" w:rsidRPr="00C45ECF" w:rsidRDefault="008A2300" w:rsidP="00C45ECF">
                        <w:pPr>
                          <w:spacing w:before="0" w:after="0" w:line="240" w:lineRule="auto"/>
                          <w:rPr>
                            <w:sz w:val="20"/>
                            <w:szCs w:val="20"/>
                          </w:rPr>
                        </w:pPr>
                        <w:r w:rsidRPr="00C45ECF">
                          <w:rPr>
                            <w:sz w:val="20"/>
                            <w:szCs w:val="20"/>
                          </w:rPr>
                          <w:t xml:space="preserve">Trung tâm kiểm tra </w:t>
                        </w:r>
                      </w:p>
                    </w:txbxContent>
                  </v:textbox>
                </v:rect>
                <v:rect id="Rectangle 99" o:spid="_x0000_s1040" style="position:absolute;left:17117;top:16532;width:17703;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Nu98YA&#10;AADbAAAADwAAAGRycy9kb3ducmV2LnhtbESPT2vCQBTE74V+h+UVvNVNlQaNrlKk0oJQ8M9Bb4/s&#10;MwnJvg272yTtp+8KBY/DzPyGWa4H04iOnK8sK3gZJyCIc6srLhScjtvnGQgfkDU2lknBD3lYrx4f&#10;lphp2/OeukMoRISwz1BBGUKbSenzkgz6sW2Jo3e1zmCI0hVSO+wj3DRykiSpNFhxXCixpU1JeX34&#10;NgrwYob290wfl/3ua/qq0/dtndZKjZ6GtwWIQEO4h//bn1rBfA63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fNu98YAAADbAAAADwAAAAAAAAAAAAAAAACYAgAAZHJz&#10;L2Rvd25yZXYueG1sUEsFBgAAAAAEAAQA9QAAAIsDA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Tiêu chuẩn kiểm tra</w:t>
                        </w:r>
                      </w:p>
                    </w:txbxContent>
                  </v:textbox>
                </v:rect>
                <v:rect id="Rectangle 100" o:spid="_x0000_s1041" style="position:absolute;left:17263;top:19824;width:17703;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JpesYA&#10;AADcAAAADwAAAGRycy9kb3ducmV2LnhtbESPQWvCQBCF7wX/wzJCb3VjS0OJboKI0kKhoPWgtyE7&#10;JiHZ2ZDdavTXdw6F3mZ4b977ZlmMrlMXGkLj2cB8loAiLr1tuDJw+N4+vYEKEdli55kM3ChAkU8e&#10;lphZf+UdXfaxUhLCIUMDdYx9pnUoa3IYZr4nFu3sB4dR1qHSdsCrhLtOPydJqh02LA019rSuqWz3&#10;P84AntzY34/0ftp9fr282nSzbdPWmMfpuFqAijTGf/Pf9YcV/ETw5RmZQ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JpesYAAADcAAAADwAAAAAAAAAAAAAAAACYAgAAZHJz&#10;L2Rvd25yZXYueG1sUEsFBgAAAAAEAAQA9QAAAIsDA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Quy trình kiểm tra</w:t>
                        </w:r>
                      </w:p>
                    </w:txbxContent>
                  </v:textbox>
                </v:rect>
                <v:rect id="Rectangle 101" o:spid="_x0000_s1042" style="position:absolute;left:17263;top:22896;width:17703;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7M4cEA&#10;AADcAAAADwAAAGRycy9kb3ducmV2LnhtbERPTYvCMBC9L/gfwgje1lTFItUoIoqCsKDrQW9DM7al&#10;zaQ0Uau/fiMIe5vH+5zZojWVuFPjCssKBv0IBHFqdcGZgtPv5nsCwnlkjZVlUvAkB4t552uGibYP&#10;PtD96DMRQtglqCD3vk6kdGlOBl3f1sSBu9rGoA+wyaRu8BHCTSWHURRLgwWHhhxrWuWUlsebUYAX&#10;09avM20vh/3PaKzj9aaMS6V63XY5BeGp9f/ij3unw/xoAO9nwgVy/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zOHBAAAA3AAAAA8AAAAAAAAAAAAAAAAAmAIAAGRycy9kb3du&#10;cmV2LnhtbFBLBQYAAAAABAAEAPUAAACGAw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Thiêt bị kiểm tra</w:t>
                        </w:r>
                      </w:p>
                    </w:txbxContent>
                  </v:textbox>
                </v:rect>
                <v:rect id="Rectangle 102" o:spid="_x0000_s1043" style="position:absolute;left:17263;top:25895;width:17703;height:2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xSlsQA&#10;AADcAAAADwAAAGRycy9kb3ducmV2LnhtbERPTWvCQBC9C/6HZYTezEZLQ0ldRURpoVBI7KHehuyY&#10;hGRnQ3ZN0v76bqHgbR7vcza7ybRioN7VlhWsohgEcWF1zaWCz/Np+QzCeWSNrWVS8E0Odtv5bIOp&#10;tiNnNOS+FCGEXYoKKu+7VEpXVGTQRbYjDtzV9gZ9gH0pdY9jCDetXMdxIg3WHBoq7OhQUdHkN6MA&#10;L2bqfr7o9ZK9fzw+6eR4apJGqYfFtH8B4Wnyd/G/+02H+fEa/p4JF8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sUpbEAAAA3AAAAA8AAAAAAAAAAAAAAAAAmAIAAGRycy9k&#10;b3ducmV2LnhtbFBLBQYAAAAABAAEAPUAAACJAw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Nhân sự kiểm tra</w:t>
                        </w:r>
                      </w:p>
                    </w:txbxContent>
                  </v:textbox>
                </v:rect>
                <v:rect id="Rectangle 103" o:spid="_x0000_s1044" style="position:absolute;left:17117;top:28675;width:17703;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D3DcMA&#10;AADcAAAADwAAAGRycy9kb3ducmV2LnhtbERPTWvCQBC9F/wPywje6sZKg0RXEalUKBSSetDbkB2T&#10;kOxsyG6TtL++Kwi9zeN9zmY3mkb01LnKsoLFPAJBnFtdcaHg/HV8XoFwHlljY5kU/JCD3XbytMFE&#10;24FT6jNfiBDCLkEFpfdtIqXLSzLo5rYlDtzNdgZ9gF0hdYdDCDeNfImiWBqsODSU2NKhpLzOvo0C&#10;vJqx/b3Q+zX9+Fy+6vjtWMe1UrPpuF+D8DT6f/HDfdJhfrSE+zPhAr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CD3DcMAAADcAAAADwAAAAAAAAAAAAAAAACYAgAAZHJzL2Rv&#10;d25yZXYueG1sUEsFBgAAAAAEAAQA9QAAAIgDA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C45ECF">
                        <w:pPr>
                          <w:spacing w:before="0" w:after="0" w:line="240" w:lineRule="auto"/>
                          <w:rPr>
                            <w:sz w:val="20"/>
                            <w:szCs w:val="20"/>
                          </w:rPr>
                        </w:pPr>
                        <w:r w:rsidRPr="00C45ECF">
                          <w:rPr>
                            <w:sz w:val="20"/>
                            <w:szCs w:val="20"/>
                          </w:rPr>
                          <w:t>Phương pháp kiểm tra</w:t>
                        </w:r>
                      </w:p>
                    </w:txbxContent>
                  </v:textbox>
                </v:rect>
                <v:rect id="Rectangle 104" o:spid="_x0000_s1045" style="position:absolute;left:39063;top:15581;width:3365;height:15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5sEA&#10;AADcAAAADwAAAGRycy9kb3ducmV2LnhtbERP3WrCMBS+H/gO4Qi7m6kyZVajyEDwYjCse4DT5thU&#10;m5PSZDV7+0UQvDsf3+9Zb6NtxUC9bxwrmE4yEMSV0w3XCn5O+7cPED4ga2wdk4I/8rDdjF7WmGt3&#10;4yMNRahFCmGfowITQpdL6StDFv3EdcSJO7veYkiwr6Xu8ZbCbStnWbaQFhtODQY7+jRUXYtfq+Ar&#10;cFyUy6E131WclsfyNCvmF6Vex3G3AhEohqf44T7oND97h/sz6QK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l8ubBAAAA3AAAAA8AAAAAAAAAAAAAAAAAmAIAAGRycy9kb3du&#10;cmV2LnhtbFBLBQYAAAAABAAEAPUAAACGAwAAAAA=&#10;" fillcolor="#dfa7a6 [1621]" strokecolor="#bc4542 [3045]">
                  <v:fill color2="#f5e4e4 [501]" rotate="t" angle="180" colors="0 #ffa2a1;22938f #ffbebd;1 #ffe5e5" focus="100%" type="gradient"/>
                  <v:shadow on="t" color="black" opacity="24903f" origin=",.5" offset="0,.55556mm"/>
                  <v:textbox style="layout-flow:vertical;mso-layout-flow-alt:bottom-to-top">
                    <w:txbxContent>
                      <w:p w:rsidR="008A2300" w:rsidRPr="00C45ECF" w:rsidRDefault="008A2300" w:rsidP="00C45ECF">
                        <w:pPr>
                          <w:spacing w:before="0" w:after="0" w:line="240" w:lineRule="auto"/>
                          <w:rPr>
                            <w:sz w:val="20"/>
                            <w:szCs w:val="20"/>
                          </w:rPr>
                        </w:pPr>
                        <w:r w:rsidRPr="00C45ECF">
                          <w:rPr>
                            <w:sz w:val="20"/>
                            <w:szCs w:val="20"/>
                          </w:rPr>
                          <w:t xml:space="preserve">Hệ thống kiểm tra </w:t>
                        </w:r>
                      </w:p>
                    </w:txbxContent>
                  </v:textbox>
                </v:rect>
                <v:shapetype id="_x0000_t32" coordsize="21600,21600" o:spt="32" o:oned="t" path="m,l21600,21600e" filled="f">
                  <v:path arrowok="t" fillok="f" o:connecttype="none"/>
                  <o:lock v:ext="edit" shapetype="t"/>
                </v:shapetype>
                <v:shape id="Straight Arrow Connector 105" o:spid="_x0000_s1046" type="#_x0000_t32" style="position:absolute;left:20775;top:2706;width:3292;height:1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RHZ8YAAADcAAAADwAAAGRycy9kb3ducmV2LnhtbESPQWvCQBCF74X+h2UKvdVNRaXEbEQq&#10;giK0xBbE25gdk2B2NuxuTfz33YLQ2wzvzfveZIvBtOJKzjeWFbyOEhDEpdUNVwq+v9YvbyB8QNbY&#10;WiYFN/KwyB8fMky17bmg6z5UIoawT1FBHUKXSunLmgz6ke2Io3a2zmCIq6ukdtjHcNPKcZLMpMGG&#10;I6HGjt5rKi/7HxMhq0kx3R12pwkVy8/+tD1+BHdU6vlpWM5BBBrCv/l+vdGxfjKFv2fiBDL/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ER2fGAAAA3AAAAA8AAAAAAAAA&#10;AAAAAAAAoQIAAGRycy9kb3ducmV2LnhtbFBLBQYAAAAABAAEAPkAAACUAwAAAAA=&#10;" strokecolor="#4579b8 [3044]">
                  <v:stroke endarrow="open"/>
                </v:shape>
                <v:shape id="Straight Arrow Connector 106" o:spid="_x0000_s1047" type="#_x0000_t32" style="position:absolute;left:20775;top:5632;width:3292;height:1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bZEMYAAADcAAAADwAAAGRycy9kb3ducmV2LnhtbESPQWvCQBCF70L/wzIFb7ppsVJiNiIt&#10;gkWoxBbE25gdk2B2NuyuJv333YLQ2wzvzfveZMvBtOJGzjeWFTxNExDEpdUNVwq+v9aTVxA+IGts&#10;LZOCH/KwzB9GGaba9lzQbR8qEUPYp6igDqFLpfRlTQb91HbEUTtbZzDE1VVSO+xjuGnlc5LMpcGG&#10;I6HGjt5qKi/7q4mQ91nxsj1sTzMqVrv+9HH8DO6o1PhxWC1ABBrCv/l+vdGxfjKHv2fiBDL/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W2RDGAAAA3AAAAA8AAAAAAAAA&#10;AAAAAAAAoQIAAGRycy9kb3ducmV2LnhtbFBLBQYAAAAABAAEAPkAAACUAwAAAAA=&#10;" strokecolor="#4579b8 [3044]">
                  <v:stroke endarrow="open"/>
                </v:shape>
                <v:shape id="Straight Arrow Connector 107" o:spid="_x0000_s1048" type="#_x0000_t32" style="position:absolute;left:20775;top:9144;width:3292;height:1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5p8i8YAAADcAAAADwAAAGRycy9kb3ducmV2LnhtbESPQWvCQBCF70L/wzIFb7qpqC2pq0hF&#10;UIRK0kLxNmanSWh2NuyuJv333YLgbYb35n1vFqveNOJKzteWFTyNExDEhdU1lwo+P7ajFxA+IGts&#10;LJOCX/KwWj4MFphq23FG1zyUIoawT1FBFUKbSumLigz6sW2Jo/ZtncEQV1dK7bCL4aaRkySZS4M1&#10;R0KFLb1VVPzkFxMhm2k2O3wdzlPK1sfuvD+9B3dSavjYr19BBOrD3Xy73ulYP3mG/2fiBH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afIvGAAAA3AAAAA8AAAAAAAAA&#10;AAAAAAAAoQIAAGRycy9kb3ducmV2LnhtbFBLBQYAAAAABAAEAPkAAACUAwAAAAA=&#10;" strokecolor="#4579b8 [3044]">
                  <v:stroke endarrow="open"/>
                </v:shape>
                <v:shape id="Straight Arrow Connector 108" o:spid="_x0000_s1049" type="#_x0000_t32" style="position:absolute;left:20775;top:12435;width:3292;height:1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Xo+cUAAADcAAAADwAAAGRycy9kb3ducmV2LnhtbESPTWvCQBCG74X+h2UKvdVNxZYSXUUq&#10;hRahJSqItzE7JsHsbNjdmvjvnUOhtxnm/Xhmthhcqy4UYuPZwPMoA0VcettwZWC3/Xh6AxUTssXW&#10;Mxm4UoTF/P5uhrn1PRd02aRKSQjHHA3UKXW51rGsyWEc+Y5YbicfHCZZQ6VtwF7CXavHWfaqHTYs&#10;DTV29F5Ted78OilZTYqX9X59nFCx/OmPX4fvFA7GPD4MyymoREP6F/+5P63gZ0Irz8gEen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gXo+cUAAADcAAAADwAAAAAAAAAA&#10;AAAAAAChAgAAZHJzL2Rvd25yZXYueG1sUEsFBgAAAAAEAAQA+QAAAJMDAAAAAA==&#10;" strokecolor="#4579b8 [3044]">
                  <v:stroke endarrow="open"/>
                </v:shape>
                <v:shape id="Straight Arrow Connector 109" o:spid="_x0000_s1050" type="#_x0000_t32" style="position:absolute;left:10387;top:7022;width:0;height:8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UlNYsYAAADcAAAADwAAAGRycy9kb3ducmV2LnhtbESPQWvCQBCF70L/wzIFb7qpqLSpq0hF&#10;UIRK0kLxNmanSWh2NuyuJv333YLgbYb35n1vFqveNOJKzteWFTyNExDEhdU1lwo+P7ajZxA+IGts&#10;LJOCX/KwWj4MFphq23FG1zyUIoawT1FBFUKbSumLigz6sW2Jo/ZtncEQV1dK7bCL4aaRkySZS4M1&#10;R0KFLb1VVPzkFxMhm2k2O3wdzlPK1sfuvD+9B3dSavjYr19BBOrD3Xy73ulYP3mB/2fiBHL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VJTWLGAAAA3AAAAA8AAAAAAAAA&#10;AAAAAAAAoQIAAGRycy9kb3ducmV2LnhtbFBLBQYAAAAABAAEAPkAAACUAwAAAAA=&#10;" strokecolor="#4579b8 [3044]">
                  <v:stroke endarrow="open"/>
                </v:shape>
                <v:shape id="Straight Arrow Connector 110" o:spid="_x0000_s1051" type="#_x0000_t32" style="position:absolute;left:10387;top:10460;width:0;height: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iOpx8QAAADcAAAADwAAAGRycy9kb3ducmV2LnhtbESPQWvCQBCF70L/wzJCb7qxJRJSVxEh&#10;6LW2QnubZsckmJ0N2Y2m/945CN5meG/e+2a1GV2rrtSHxrOBxTwBRVx623Bl4PurmGWgQkS22Hom&#10;A/8UYLN+mawwt/7Gn3Q9xkpJCIccDdQxdrnWoazJYZj7jli0s+8dRln7StsebxLuWv2WJEvtsGFp&#10;qLGjXU3l5Tg4A+/nv3Gfxa3Oih+/G4Y0TU/FrzGv03H7ASrSGJ/mx/XBCv5C8OUZmUCv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I6nHxAAAANwAAAAPAAAAAAAAAAAA&#10;AAAAAKECAABkcnMvZG93bnJldi54bWxQSwUGAAAAAAQABAD5AAAAkgMAAAAA&#10;" strokecolor="#4579b8 [3044]">
                  <v:stroke endarrow="open"/>
                </v:shape>
                <v:shape id="Straight Arrow Connector 111" o:spid="_x0000_s1052" type="#_x0000_t32" style="position:absolute;left:30065;top:2816;width:878;height:49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bXucYAAADcAAAADwAAAGRycy9kb3ducmV2LnhtbESPQWvCQBCF7wX/wzKCt7pJsVKiq4hS&#10;sAgtUUG8jdkxCWZnw+7WpP++WxB6m+G9ed+b+bI3jbiT87VlBek4AUFcWF1zqeB4eH9+A+EDssbG&#10;Min4IQ/LxeBpjpm2Hed034dSxBD2GSqoQmgzKX1RkUE/ti1x1K7WGQxxdaXUDrsYbhr5kiRTabDm&#10;SKiwpXVFxW3/bSJkM8lfd6fdZUL56qu7fJw/gzsrNRr2qxmIQH34Nz+utzrWT1P4eyZO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7m17nGAAAA3AAAAA8AAAAAAAAA&#10;AAAAAAAAoQIAAGRycy9kb3ducmV2LnhtbFBLBQYAAAAABAAEAPkAAACUAwAAAAA=&#10;" strokecolor="#4579b8 [3044]">
                  <v:stroke endarrow="open"/>
                </v:shape>
                <v:shape id="Straight Arrow Connector 112" o:spid="_x0000_s1053" type="#_x0000_t32" style="position:absolute;left:30065;top:6108;width:1024;height:16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RJzsYAAADcAAAADwAAAGRycy9kb3ducmV2LnhtbESPQWvCQBCF7wX/wzKCt7pRbJHoKmIp&#10;WARLVBBvY3ZMgtnZsLs16b93CwVvM7w373szX3amFndyvrKsYDRMQBDnVldcKDgePl+nIHxA1lhb&#10;JgW/5GG56L3MMdW25Yzu+1CIGMI+RQVlCE0qpc9LMuiHtiGO2tU6gyGurpDaYRvDTS3HSfIuDVYc&#10;CSU2tC4pv+1/TIR8TLK37Wl7mVC2+m4vX+ddcGelBv1uNQMRqAtP8//1Rsf6ozH8PRMn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40Sc7GAAAA3AAAAA8AAAAAAAAA&#10;AAAAAAAAoQIAAGRycy9kb3ducmV2LnhtbFBLBQYAAAAABAAEAPkAAACUAwAAAAA=&#10;" strokecolor="#4579b8 [3044]">
                  <v:stroke endarrow="open"/>
                </v:shape>
                <v:shape id="Straight Arrow Connector 113" o:spid="_x0000_s1054" type="#_x0000_t32" style="position:absolute;left:30065;top:7754;width:1024;height:1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E3sMEAAADcAAAADwAAAGRycy9kb3ducmV2LnhtbERPS4vCMBC+C/sfwgh7s6krlVKNIkLR&#10;6/qA3dvYjG2xmZQm1e6/3wiCt/n4nrNcD6YRd+pcbVnBNIpBEBdW11wqOB3zSQrCeWSNjWVS8EcO&#10;1quP0RIzbR/8TfeDL0UIYZehgsr7NpPSFRUZdJFtiQN3tZ1BH2BXSt3hI4SbRn7F8VwarDk0VNjS&#10;tqLiduiNgtn1MuxSv5Fp/mO3fZ8kyTn/VepzPGwWIDwN/i1+ufc6zJ/O4PlMuEC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8TewwQAAANwAAAAPAAAAAAAAAAAAAAAA&#10;AKECAABkcnMvZG93bnJldi54bWxQSwUGAAAAAAQABAD5AAAAjwMAAAAA&#10;" strokecolor="#4579b8 [3044]">
                  <v:stroke endarrow="open"/>
                </v:shape>
                <v:shape id="Straight Arrow Connector 114" o:spid="_x0000_s1055" type="#_x0000_t32" style="position:absolute;left:30065;top:7900;width:1024;height:4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ivxMEAAADcAAAADwAAAGRycy9kb3ducmV2LnhtbERPS4vCMBC+C/sfwgh709TVLqUaRYTi&#10;Xn0s7N7GZmyLzaQ0qdZ/bwTB23x8z1mselOLK7WusqxgMo5AEOdWV1woOB6yUQLCeWSNtWVScCcH&#10;q+XHYIGptjfe0XXvCxFC2KWooPS+SaV0eUkG3dg2xIE729agD7AtpG7xFsJNLb+i6FsarDg0lNjQ&#10;pqT8su+Mgun51G8Tv5ZJ9mc3XRfH8W/2r9TnsF/PQXjq/Vv8cv/oMH8yg+cz4QK5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GK/EwQAAANwAAAAPAAAAAAAAAAAAAAAA&#10;AKECAABkcnMvZG93bnJldi54bWxQSwUGAAAAAAQABAD5AAAAjwMAAAAA&#10;" strokecolor="#4579b8 [3044]">
                  <v:stroke endarrow="open"/>
                </v:shape>
                <v:shape id="Straight Arrow Connector 115" o:spid="_x0000_s1056" type="#_x0000_t32" style="position:absolute;left:44622;top:2816;width:1463;height:50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QKX8AAAADcAAAADwAAAGRycy9kb3ducmV2LnhtbERPTYvCMBC9L/gfwgje1lSlS6lGEaHo&#10;dXUFvY3N2BabSWlSrf9+Iwje5vE+Z7HqTS3u1LrKsoLJOAJBnFtdcaHg75B9JyCcR9ZYWyYFT3Kw&#10;Wg6+Fphq++Bfuu99IUIIuxQVlN43qZQuL8mgG9uGOHBX2xr0AbaF1C0+Qrip5TSKfqTBikNDiQ1t&#10;Sspv+84omF0v/Tbxa5lkJ7vpujiOj9lZqdGwX89BeOr9R/x273SYP4nh9Uy4QC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JUCl/AAAAA3AAAAA8AAAAAAAAAAAAAAAAA&#10;oQIAAGRycy9kb3ducmV2LnhtbFBLBQYAAAAABAAEAPkAAACOAwAAAAA=&#10;" strokecolor="#4579b8 [3044]">
                  <v:stroke endarrow="open"/>
                </v:shape>
                <v:shape id="Straight Arrow Connector 116" o:spid="_x0000_s1057" type="#_x0000_t32" style="position:absolute;left:44769;top:6108;width:1316;height:17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aUKMAAAADcAAAADwAAAGRycy9kb3ducmV2LnhtbERPTYvCMBC9L/gfwgje1lSlUqpRRCh6&#10;VVfQ29iMbbGZlCbV+u83C8Le5vE+Z7nuTS2e1LrKsoLJOAJBnFtdcaHg55R9JyCcR9ZYWyYFb3Kw&#10;Xg2+lphq++IDPY++ECGEXYoKSu+bVEqXl2TQjW1DHLi7bQ36ANtC6hZfIdzUchpFc2mw4tBQYkPb&#10;kvLHsTMKZvdbv0v8RibZxW67Lo7jc3ZVajTsNwsQnnr/L/649zrMn8zh75lwgVz9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KGlCjAAAAA3AAAAA8AAAAAAAAAAAAAAAAA&#10;oQIAAGRycy9kb3ducmV2LnhtbFBLBQYAAAAABAAEAPkAAACOAwAAAAA=&#10;" strokecolor="#4579b8 [3044]">
                  <v:stroke endarrow="open"/>
                </v:shape>
                <v:shape id="Straight Arrow Connector 117" o:spid="_x0000_s1058" type="#_x0000_t32" style="position:absolute;left:44769;top:7900;width:1316;height:12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PqVsYAAADcAAAADwAAAGRycy9kb3ducmV2LnhtbESPQWvCQBCF74X+h2UK3upGsbakriKK&#10;0CIosYJ4G7PTJJidDbtbE/+9Kwi9zfDevO/NZNaZWlzI+cqygkE/AUGcW11xoWD/s3r9AOEDssba&#10;Mim4kofZ9Plpgqm2LWd02YVCxBD2KSooQ2hSKX1ekkHftw1x1H6tMxji6gqpHbYx3NRymCRjabDi&#10;SCixoUVJ+Xn3ZyJkOcre1of1aUTZfNuevo+b4I5K9V66+SeIQF34Nz+uv3SsP3iH+zNxAjm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5D6lbGAAAA3AAAAA8AAAAAAAAA&#10;AAAAAAAAoQIAAGRycy9kb3ducmV2LnhtbFBLBQYAAAAABAAEAPkAAACUAwAAAAA=&#10;" strokecolor="#4579b8 [3044]">
                  <v:stroke endarrow="open"/>
                </v:shape>
                <v:shape id="Straight Arrow Connector 118" o:spid="_x0000_s1059" type="#_x0000_t32" style="position:absolute;left:44769;top:7900;width:1316;height:42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x+JMUAAADcAAAADwAAAGRycy9kb3ducmV2LnhtbESPTWvCQBCG74X+h2UKvdWNxZYSXUVa&#10;Ci2CJVYQb2N2TEKzs2F3a+K/dw6Ctxnm/Xhmthhcq04UYuPZwHiUgSIuvW24MrD9/Xx6AxUTssXW&#10;Mxk4U4TF/P5uhrn1PRd02qRKSQjHHA3UKXW51rGsyWEc+Y5YbkcfHCZZQ6VtwF7CXaufs+xVO2xY&#10;Gmrs6L2m8m/z76TkY1K8rHarw4SK5U9/+N6vU9gb8/gwLKegEg3pJr66v6zgj4VWnpEJ9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9x+JMUAAADcAAAADwAAAAAAAAAA&#10;AAAAAAChAgAAZHJzL2Rvd25yZXYueG1sUEsFBgAAAAAEAAQA+QAAAJMDAAAAAA==&#10;" strokecolor="#4579b8 [3044]">
                  <v:stroke endarrow="open"/>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9" o:spid="_x0000_s1060" type="#_x0000_t13" style="position:absolute;left:36356;top:22896;width:2707;height:1975;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QhbsIA&#10;AADcAAAADwAAAGRycy9kb3ducmV2LnhtbERP3WrCMBS+H/gO4QjezbSKbnZG2QaCyBDmfIBDc9Z0&#10;a05KktXq05uB4N35+H7Pct3bRnTkQ+1YQT7OQBCXTtdcKTh+bR6fQYSIrLFxTArOFGC9GjwssdDu&#10;xJ/UHWIlUgiHAhWYGNtCylAashjGriVO3LfzFmOCvpLa4ymF20ZOsmwuLdacGgy29G6o/D38WQX9&#10;7LL/obeJaT8uud49dXo/9VGp0bB/fQERqY938c291Wl+voD/Z9IFcn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hCFuwgAAANwAAAAPAAAAAAAAAAAAAAAAAJgCAABkcnMvZG93&#10;bnJldi54bWxQSwUGAAAAAAQABAD1AAAAhwMAAAAA&#10;" adj="13719" fillcolor="#4f81bd [3204]" strokecolor="#243f60 [1604]" strokeweight="2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0" o:spid="_x0000_s1061" type="#_x0000_t67" style="position:absolute;left:26334;top:14052;width:1610;height:152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X14cMA&#10;AADcAAAADwAAAGRycy9kb3ducmV2LnhtbESPQWvDMAyF74P+B6PCbquzMsbI6pZRWNZru7W9iliJ&#10;w2I52G6S/fvpMNhN4j2992mzm32vRoqpC2zgcVWAIq6D7bg18PX5/vACKmVki31gMvBDCXbbxd0G&#10;SxsmPtJ4yq2SEE4lGnA5D6XWqXbkMa3CQCxaE6LHLGtstY04Sbjv9boonrXHjqXB4UB7R/X36eYN&#10;VNNHqo7V2cXL+DRd3aFp9jdtzP1yfnsFlWnO/+a/64MV/LXgyzMygd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tX14cMAAADcAAAADwAAAAAAAAAAAAAAAACYAgAAZHJzL2Rv&#10;d25yZXYueG1sUEsFBgAAAAAEAAQA9QAAAIgDAAAAAA==&#10;" adj="10800" fillcolor="#4f81bd [3204]" strokecolor="#243f60 [1604]" strokeweight="2pt"/>
                <w10:anchorlock/>
              </v:group>
            </w:pict>
          </mc:Fallback>
        </mc:AlternateContent>
      </w:r>
    </w:p>
    <w:p w:rsidR="00F41795" w:rsidRDefault="00F41795" w:rsidP="00F41795">
      <w:pPr>
        <w:pStyle w:val="ListParagraph"/>
        <w:numPr>
          <w:ilvl w:val="0"/>
          <w:numId w:val="21"/>
        </w:numPr>
        <w:rPr>
          <w:noProof/>
          <w:lang w:val="es-ES"/>
        </w:rPr>
      </w:pPr>
      <w:r>
        <w:rPr>
          <w:noProof/>
          <w:lang w:val="es-ES"/>
        </w:rPr>
        <w:t>Tăng cường sự hợp tác, phối hợp giữa các cơ quan quản lý</w:t>
      </w:r>
    </w:p>
    <w:p w:rsidR="00E251D4" w:rsidRDefault="00E251D4" w:rsidP="00E251D4">
      <w:pPr>
        <w:pStyle w:val="ListParagraph"/>
        <w:numPr>
          <w:ilvl w:val="0"/>
          <w:numId w:val="21"/>
        </w:numPr>
        <w:rPr>
          <w:noProof/>
          <w:lang w:val="es-ES"/>
        </w:rPr>
      </w:pPr>
      <w:r>
        <w:rPr>
          <w:noProof/>
          <w:lang w:val="es-ES"/>
        </w:rPr>
        <w:t>Hình thành 1 trung tâm phân phối thực phẩm cho toàn bộ hệ thống siêu thị. Siêu thị là một hệ thống phân phối hiện đại, có nhiều thiết bị tiên tiến tạo thuận lợi cho việc kiểm soát chất lượng, truy xuất nguồn gốc của nông sản, thực phẩm. Việc hình thành trung tâm phân phối cho tất cả các siêu thị, sẽ tạo điều kiện thuận lợi cho việc kiểm tra, giám sát ATTP</w:t>
      </w:r>
    </w:p>
    <w:p w:rsidR="00E251D4" w:rsidRDefault="00E251D4" w:rsidP="00E251D4">
      <w:pPr>
        <w:pStyle w:val="ListParagraph"/>
        <w:numPr>
          <w:ilvl w:val="0"/>
          <w:numId w:val="21"/>
        </w:numPr>
        <w:rPr>
          <w:noProof/>
          <w:lang w:val="es-ES"/>
        </w:rPr>
      </w:pPr>
      <w:r>
        <w:rPr>
          <w:noProof/>
          <w:lang w:val="es-ES"/>
        </w:rPr>
        <w:lastRenderedPageBreak/>
        <w:t>Hình thành trung tâm kiểm tra chứng nhận ATTP, đầu tư trang thiết bị kiểm tra nhanh và tin cậy.</w:t>
      </w:r>
    </w:p>
    <w:p w:rsidR="00E251D4" w:rsidRPr="00CD2789" w:rsidRDefault="00E251D4" w:rsidP="00E251D4">
      <w:pPr>
        <w:pStyle w:val="ListParagraph"/>
        <w:numPr>
          <w:ilvl w:val="0"/>
          <w:numId w:val="21"/>
        </w:numPr>
        <w:rPr>
          <w:noProof/>
          <w:lang w:val="es-ES"/>
        </w:rPr>
      </w:pPr>
      <w:r w:rsidRPr="00CD2789">
        <w:rPr>
          <w:noProof/>
          <w:lang w:val="es-ES"/>
        </w:rPr>
        <w:t>Khuyến khích các thành phần trên chuỗi hợp tác với nhau, chẳng hạn sự hợp tác giữa các siêu thị. Sự hợp tác này sẽ giúp tạo lập sự ổn định về cung-cầu, sự ổn định về tiêu chuẩn chất lượng.</w:t>
      </w:r>
      <w:bookmarkStart w:id="18" w:name="_Toc466210227"/>
      <w:r w:rsidRPr="00CD2789">
        <w:rPr>
          <w:lang w:val="es-ES"/>
        </w:rPr>
        <w:t xml:space="preserve">Sơ đồ </w:t>
      </w:r>
      <w:r>
        <w:fldChar w:fldCharType="begin"/>
      </w:r>
      <w:r w:rsidRPr="00CD2789">
        <w:rPr>
          <w:lang w:val="es-ES"/>
        </w:rPr>
        <w:instrText xml:space="preserve"> SEQ Sơ_đồ \* ARABIC </w:instrText>
      </w:r>
      <w:r>
        <w:fldChar w:fldCharType="separate"/>
      </w:r>
      <w:r w:rsidR="000411C8">
        <w:rPr>
          <w:noProof/>
          <w:lang w:val="es-ES"/>
        </w:rPr>
        <w:t>2</w:t>
      </w:r>
      <w:r>
        <w:fldChar w:fldCharType="end"/>
      </w:r>
      <w:r w:rsidRPr="00CD2789">
        <w:rPr>
          <w:lang w:val="es-ES"/>
        </w:rPr>
        <w:t xml:space="preserve"> Mô hình kiểm soát chất lượng nông sản-thực phẩm (</w:t>
      </w:r>
      <w:r w:rsidRPr="00AA5427">
        <w:fldChar w:fldCharType="begin" w:fldLock="1"/>
      </w:r>
      <w:r w:rsidRPr="00CD2789">
        <w:rPr>
          <w:lang w:val="es-ES"/>
        </w:rPr>
        <w:instrText>ADDIN CSL_CITATION { "citationItems" : [ { "id" : "ITEM-1", "itemData" : { "author" : [ { "dropping-particle" : "", "family" : "Yuchen", "given" : "Y A O", "non-dropping-particle" : "", "parse-names" : false, "suffix" : "" }, { "dropping-particle" : "", "family" : "Fangtao", "given" : "Jiang", "non-dropping-particle" : "", "parse-names" : false, "suffix" : "" }, { "dropping-particle" : "", "family" : "Li", "given" : "Zhang", "non-dropping-particle" : "", "parse-names" : false, "suffix" : "" } ], "id" : "ITEM-1", "issue" : "Icssr", "issued" : { "date-parts" : [ [ "2013" ] ] }, "page" : "751-754", "title" : "Study on quality control of modern agricultural supply chain based on food safety", "type" : "article-journal" }, "uris" : [ "http://www.mendeley.com/documents/?uuid=f39a04d4-9e96-4941-b02f-2ef5fd31192d", "http://www.mendeley.com/documents/?uuid=d1d8d9aa-dd5f-4729-b906-a103006f28b1" ] } ], "mendeley" : { "formattedCitation" : "(Yuchen et al., 2013)", "manualFormatting" : "Yuchen, Fangtao, &amp; Li, 2013)", "plainTextFormattedCitation" : "(Yuchen et al., 2013)", "previouslyFormattedCitation" : "(Yuchen et al., 2013)" }, "properties" : { "noteIndex" : 0 }, "schema" : "https://github.com/citation-style-language/schema/raw/master/csl-citation.json" }</w:instrText>
      </w:r>
      <w:r w:rsidRPr="00AA5427">
        <w:fldChar w:fldCharType="separate"/>
      </w:r>
      <w:r w:rsidRPr="00CD2789">
        <w:rPr>
          <w:noProof/>
          <w:lang w:val="es-ES"/>
        </w:rPr>
        <w:t>Yuchen, Fangtao, &amp; Li, 2013)</w:t>
      </w:r>
      <w:bookmarkEnd w:id="18"/>
      <w:r w:rsidRPr="00AA5427">
        <w:fldChar w:fldCharType="end"/>
      </w:r>
    </w:p>
    <w:p w:rsidR="00193DC3" w:rsidRPr="004A03F1" w:rsidRDefault="002B2930" w:rsidP="009D7D67">
      <w:pPr>
        <w:pStyle w:val="Heading2"/>
        <w:rPr>
          <w:noProof/>
        </w:rPr>
      </w:pPr>
      <w:bookmarkStart w:id="19" w:name="_Toc466209596"/>
      <w:bookmarkStart w:id="20" w:name="_Toc466435350"/>
      <w:r w:rsidRPr="004A03F1">
        <w:rPr>
          <w:noProof/>
          <w:lang w:val="es-ES"/>
        </w:rPr>
        <w:t>Chuỗi giá trị</w:t>
      </w:r>
      <w:bookmarkEnd w:id="19"/>
      <w:bookmarkEnd w:id="20"/>
      <w:r w:rsidR="00193DC3" w:rsidRPr="004A03F1">
        <w:rPr>
          <w:noProof/>
        </w:rPr>
        <w:t xml:space="preserve"> </w:t>
      </w:r>
    </w:p>
    <w:p w:rsidR="0001358D" w:rsidRDefault="0001358D" w:rsidP="00E251D4">
      <w:pPr>
        <w:pStyle w:val="Heading3"/>
      </w:pPr>
      <w:bookmarkStart w:id="21" w:name="_Toc466435351"/>
      <w:r>
        <w:t>Phân tích chuỗi giá trị bằng phương pháp định tính</w:t>
      </w:r>
      <w:bookmarkEnd w:id="21"/>
    </w:p>
    <w:p w:rsidR="00864AB2" w:rsidRPr="00BA5889" w:rsidRDefault="00BA5889" w:rsidP="00C42FD0">
      <w:r w:rsidRPr="00BA5889">
        <w:fldChar w:fldCharType="begin" w:fldLock="1"/>
      </w:r>
      <w:r w:rsidRPr="00BA5889">
        <w:instrText>ADDIN CSL_CITATION { "citationItems" : [ { "id" : "ITEM-1", "itemData" : { "DOI" : "10.1108/09600030510634599", "ISBN" : "0960-0035", "ISSN" : "0960-0035", "abstract" : "The purpose of this paper is to develop an innovative methodology to apply lean value chain improvement techniques to a complete supply chain for a food product from farm to consumer. Action research is based on the UK case study involving farmers, a food processor and a major retailer. Value stream analysis highlights significant opportunities to improve supply chain performance, profitability and relationships.", "author" : [ { "dropping-particle" : "", "family" : "Taylor", "given" : "David Helliwell", "non-dropping-particle" : "", "parse-names" : false, "suffix" : "" } ], "id" : "ITEM-1", "issued" : { "date-parts" : [ [ "2005" ] ] }, "title" : "Value chain analysis: an approach to supply chain improvement in agri-food chains.", "type" : "article-journal" }, "uris" : [ "http://www.mendeley.com/documents/?uuid=aa3cfc1c-d47e-4371-a355-265229aa1190" ] } ], "mendeley" : { "formattedCitation" : "(Taylor, 2005)", "manualFormatting" : "Taylor (2005)", "plainTextFormattedCitation" : "(Taylor, 2005)", "previouslyFormattedCitation" : "(Taylor, 2005)" }, "properties" : { "noteIndex" : 0 }, "schema" : "https://github.com/citation-style-language/schema/raw/master/csl-citation.json" }</w:instrText>
      </w:r>
      <w:r w:rsidRPr="00BA5889">
        <w:fldChar w:fldCharType="separate"/>
      </w:r>
      <w:r w:rsidRPr="00BA5889">
        <w:rPr>
          <w:noProof/>
        </w:rPr>
        <w:t>Taylor (2005)</w:t>
      </w:r>
      <w:r w:rsidRPr="00BA5889">
        <w:fldChar w:fldCharType="end"/>
      </w:r>
      <w:r w:rsidRPr="00BA5889">
        <w:t xml:space="preserve"> </w:t>
      </w:r>
      <w:r w:rsidR="0001358D" w:rsidRPr="00BA5889">
        <w:t>sử dụng phương pháp sơ đồ hóa để mô tả toàn bộ nhiệm vụ chi tiết của từng thành phần.</w:t>
      </w:r>
      <w:r w:rsidR="00864AB2" w:rsidRPr="00BA5889">
        <w:t xml:space="preserve"> Quy trình thực hiện phân tích chuỗi giá trị trải qua các bước cơ bản sau:</w:t>
      </w:r>
    </w:p>
    <w:p w:rsidR="00864AB2" w:rsidRDefault="00864AB2" w:rsidP="00C42FD0">
      <w:pPr>
        <w:pStyle w:val="ListParagraph"/>
        <w:numPr>
          <w:ilvl w:val="0"/>
          <w:numId w:val="6"/>
        </w:numPr>
      </w:pPr>
      <w:r w:rsidRPr="00BA5889">
        <w:t xml:space="preserve">Xây dựng bản đồ tổng quan về chuỗi cung ứng và xác lập những giá trị cốt yếu tại mỗi công đoạn. </w:t>
      </w:r>
    </w:p>
    <w:p w:rsidR="00864AB2" w:rsidRPr="00BA5889" w:rsidRDefault="00864AB2" w:rsidP="008A7D06">
      <w:pPr>
        <w:pStyle w:val="ListParagraph"/>
        <w:numPr>
          <w:ilvl w:val="0"/>
          <w:numId w:val="6"/>
        </w:numPr>
      </w:pPr>
      <w:r w:rsidRPr="00BA5889">
        <w:t xml:space="preserve">Phân tích chi tiết hoạt động của từng mắt xích: đầu vào, quá trình sản xuất, đầu ra. </w:t>
      </w:r>
    </w:p>
    <w:p w:rsidR="00864AB2" w:rsidRPr="00BA5889" w:rsidRDefault="00864AB2" w:rsidP="008A7D06">
      <w:pPr>
        <w:pStyle w:val="ListParagraph"/>
        <w:numPr>
          <w:ilvl w:val="0"/>
          <w:numId w:val="6"/>
        </w:numPr>
      </w:pPr>
      <w:r w:rsidRPr="00BA5889">
        <w:t>Phát triển một sơ đồ chuỗi chi tiết với đầy đủ thông tin về quá trình sản xuất, chi phí, hiệu quả của từng mắt xích.</w:t>
      </w:r>
    </w:p>
    <w:p w:rsidR="00864AB2" w:rsidRPr="00BA5889" w:rsidRDefault="005D76B0" w:rsidP="008A7D06">
      <w:pPr>
        <w:pStyle w:val="ListParagraph"/>
        <w:numPr>
          <w:ilvl w:val="0"/>
          <w:numId w:val="6"/>
        </w:numPr>
      </w:pPr>
      <w:r w:rsidRPr="00BA5889">
        <w:t>Phân tích các vấn đề, cơ hội... trên toàn bộ chuỗi hiện tại</w:t>
      </w:r>
    </w:p>
    <w:p w:rsidR="005D76B0" w:rsidRPr="00BA5889" w:rsidRDefault="005D76B0" w:rsidP="008A7D06">
      <w:pPr>
        <w:pStyle w:val="ListParagraph"/>
        <w:numPr>
          <w:ilvl w:val="0"/>
          <w:numId w:val="6"/>
        </w:numPr>
      </w:pPr>
      <w:r w:rsidRPr="00BA5889">
        <w:t>Phát triển một mô hình chuỗi mới với những đề xuất về giải pháp để hiệu chỉnh chuỗi.</w:t>
      </w:r>
    </w:p>
    <w:p w:rsidR="005D76B0" w:rsidRPr="00BA5889" w:rsidRDefault="005D76B0" w:rsidP="008A7D06">
      <w:pPr>
        <w:pStyle w:val="ListParagraph"/>
        <w:numPr>
          <w:ilvl w:val="0"/>
          <w:numId w:val="6"/>
        </w:numPr>
      </w:pPr>
      <w:r w:rsidRPr="00BA5889">
        <w:t>Xây dựng phương án quản lý chuỗi cung ứng mới.</w:t>
      </w:r>
    </w:p>
    <w:p w:rsidR="0001358D" w:rsidRDefault="005E43FC" w:rsidP="00E251D4">
      <w:pPr>
        <w:pStyle w:val="Heading3"/>
      </w:pPr>
      <w:bookmarkStart w:id="22" w:name="_Toc466435352"/>
      <w:r>
        <w:t>Phân tích chuỗi giá trị bằng phương pháp định lượng</w:t>
      </w:r>
      <w:r w:rsidR="00353F4C">
        <w:t xml:space="preserve"> (DFID, 2008)</w:t>
      </w:r>
      <w:r w:rsidR="00353F4C">
        <w:rPr>
          <w:rStyle w:val="FootnoteReference"/>
        </w:rPr>
        <w:footnoteReference w:id="2"/>
      </w:r>
      <w:bookmarkEnd w:id="22"/>
    </w:p>
    <w:p w:rsidR="005D4C30" w:rsidRPr="005D4C30" w:rsidRDefault="005D4C30" w:rsidP="00C42FD0">
      <w:r w:rsidRPr="005D4C30">
        <w:t xml:space="preserve">Việc </w:t>
      </w:r>
      <w:r>
        <w:t xml:space="preserve">phân tích </w:t>
      </w:r>
      <w:r w:rsidRPr="005D4C30">
        <w:t xml:space="preserve">chi phí và lợi nhuận của các thành phần chuổi giúp nhà nghiên cứu: </w:t>
      </w:r>
    </w:p>
    <w:p w:rsidR="005D4C30" w:rsidRDefault="005D4C30" w:rsidP="008A7D06">
      <w:pPr>
        <w:pStyle w:val="ListParagraph"/>
        <w:numPr>
          <w:ilvl w:val="0"/>
          <w:numId w:val="10"/>
        </w:numPr>
      </w:pPr>
      <w:r w:rsidRPr="005D4C30">
        <w:lastRenderedPageBreak/>
        <w:t>Xác định chi phí hoạt động và chi phí đầu tư hiện tại được phân bổ cho các tác nhân trong chuổi như thế nào?</w:t>
      </w:r>
    </w:p>
    <w:p w:rsidR="005D4C30" w:rsidRDefault="005D4C30" w:rsidP="008A7D06">
      <w:pPr>
        <w:pStyle w:val="ListParagraph"/>
        <w:numPr>
          <w:ilvl w:val="0"/>
          <w:numId w:val="10"/>
        </w:numPr>
      </w:pPr>
      <w:r w:rsidRPr="005D4C30">
        <w:t>Xác định xem các tác nhân trong chuổi có chi phí bao nhiêu, đóng góp bao nhiêu doanh thu và lợi nhuận cho chuỗi.</w:t>
      </w:r>
    </w:p>
    <w:p w:rsidR="005D4C30" w:rsidRDefault="005D4C30" w:rsidP="008A7D06">
      <w:pPr>
        <w:pStyle w:val="ListParagraph"/>
        <w:numPr>
          <w:ilvl w:val="0"/>
          <w:numId w:val="10"/>
        </w:numPr>
      </w:pPr>
      <w:r w:rsidRPr="005D4C30">
        <w:t>Xác định xem chi phí và thu nhập được phân phối như thế nào cho các tác nhân trong chuổi, có công bằng hay không</w:t>
      </w:r>
    </w:p>
    <w:p w:rsidR="005D4C30" w:rsidRDefault="005D4C30" w:rsidP="008A7D06">
      <w:pPr>
        <w:pStyle w:val="ListParagraph"/>
        <w:numPr>
          <w:ilvl w:val="0"/>
          <w:numId w:val="10"/>
        </w:numPr>
      </w:pPr>
      <w:r w:rsidRPr="005D4C30">
        <w:t>Thấy được sự thay đổi của chi phí và lợi nhuận theo thời gian để có dự báo về tăng trưởng hay suy giảm của chuổi giá trị trong tương lai.</w:t>
      </w:r>
    </w:p>
    <w:p w:rsidR="005D4C30" w:rsidRDefault="005D4C30" w:rsidP="008A7D06">
      <w:pPr>
        <w:pStyle w:val="ListParagraph"/>
        <w:numPr>
          <w:ilvl w:val="0"/>
          <w:numId w:val="10"/>
        </w:numPr>
      </w:pPr>
      <w:r w:rsidRPr="005D4C30">
        <w:t>So sánh lợi nhuận của chuổi giá trị này với chuổi giá trị khác, và từ đó xem xét việc có nên chuyển từ chuổi giá trị này sang chuỗi giá trị khác không.</w:t>
      </w:r>
    </w:p>
    <w:p w:rsidR="005D4C30" w:rsidRDefault="005D4C30" w:rsidP="008A7D06">
      <w:pPr>
        <w:pStyle w:val="ListParagraph"/>
        <w:numPr>
          <w:ilvl w:val="0"/>
          <w:numId w:val="10"/>
        </w:numPr>
      </w:pPr>
      <w:r w:rsidRPr="005D4C30">
        <w:t>So sánh kết quả của chuổi với tiêu chuẩn chung hoặc kết quả tốt nhất của chuổi khác. Quá trình này gọi là “So sánh Điểm chuẩn”</w:t>
      </w:r>
    </w:p>
    <w:p w:rsidR="0013628A" w:rsidRPr="00812034" w:rsidRDefault="0013628A" w:rsidP="00E251D4">
      <w:pPr>
        <w:pStyle w:val="Heading2"/>
        <w:rPr>
          <w:lang w:val="es-ES"/>
        </w:rPr>
      </w:pPr>
      <w:bookmarkStart w:id="23" w:name="_Toc466209601"/>
      <w:bookmarkStart w:id="24" w:name="_Toc466435353"/>
      <w:r w:rsidRPr="00812034">
        <w:rPr>
          <w:lang w:val="es-ES"/>
        </w:rPr>
        <w:t>Một số bộ tiêu chuẩn quản lý chất lượng thực phẩm</w:t>
      </w:r>
      <w:bookmarkEnd w:id="23"/>
      <w:bookmarkEnd w:id="24"/>
    </w:p>
    <w:p w:rsidR="0013628A" w:rsidRPr="00812034" w:rsidRDefault="0013628A" w:rsidP="00E251D4">
      <w:pPr>
        <w:pStyle w:val="Heading3"/>
      </w:pPr>
      <w:r w:rsidRPr="00BB17C1">
        <w:t xml:space="preserve"> </w:t>
      </w:r>
      <w:bookmarkStart w:id="25" w:name="_Toc466435354"/>
      <w:r w:rsidRPr="00812034">
        <w:t>ISO 22</w:t>
      </w:r>
      <w:r>
        <w:t>000:2005</w:t>
      </w:r>
      <w:bookmarkEnd w:id="25"/>
    </w:p>
    <w:p w:rsidR="0013628A" w:rsidRPr="00812034" w:rsidRDefault="0013628A" w:rsidP="009137C1">
      <w:pPr>
        <w:rPr>
          <w:lang w:val="es-ES"/>
        </w:rPr>
      </w:pPr>
      <w:r w:rsidRPr="00812034">
        <w:t>Tháng 9/2005, tổ</w:t>
      </w:r>
      <w:r>
        <w:t xml:space="preserve"> </w:t>
      </w:r>
      <w:r w:rsidRPr="00812034">
        <w:t xml:space="preserve">chức tiêu chuẩn hoá quốc tế ISO đã ban hành tiêu chuẩn ISO 22000:2005. Tiêu chuẩn này đưa ra các quy định đối với một Hệ thống quản lý an toàn thực phẩm (HTQL ATTP). Tiêu chuẩn này có thể áp dụng cho mọi tổ chức bất kể quy mô miễn là có tham gia vào bất cứ quá trình nào trong chuỗi thực phẩm và mong muốn thực hiện một hệ thống nhằm đảm bảo cung cấp sản phẩm an toàn. </w:t>
      </w:r>
    </w:p>
    <w:p w:rsidR="0013628A" w:rsidRDefault="0013628A" w:rsidP="0013628A">
      <w:pPr>
        <w:rPr>
          <w:lang w:val="es-ES"/>
        </w:rPr>
      </w:pPr>
      <w:r>
        <w:rPr>
          <w:lang w:val="es-ES"/>
        </w:rPr>
        <w:t>Tiêu chuẩn ISO 22000:2005 được xây dựng trên 4 trụ cột: trao đổi thông tin tác nghiệp, quản lý hệ thống, các chương trình tiên quyết, các nguyên tắc HACCP.</w:t>
      </w:r>
    </w:p>
    <w:p w:rsidR="0013628A" w:rsidRPr="00812034" w:rsidRDefault="0013628A" w:rsidP="00E251D4">
      <w:pPr>
        <w:pStyle w:val="Heading3"/>
      </w:pPr>
      <w:bookmarkStart w:id="26" w:name="_Toc466435355"/>
      <w:r w:rsidRPr="00812034">
        <w:t>VietGAP</w:t>
      </w:r>
      <w:bookmarkEnd w:id="26"/>
    </w:p>
    <w:p w:rsidR="0013628A" w:rsidRPr="00BB17C1" w:rsidRDefault="0013628A" w:rsidP="0013628A">
      <w:pPr>
        <w:rPr>
          <w:lang w:val="es-ES"/>
        </w:rPr>
      </w:pPr>
      <w:r w:rsidRPr="00BB17C1">
        <w:rPr>
          <w:lang w:val="es-ES"/>
        </w:rPr>
        <w:t>VietGAP (là cụm từ viết tắt của: </w:t>
      </w:r>
      <w:r w:rsidRPr="00BB17C1">
        <w:rPr>
          <w:b/>
          <w:bCs/>
          <w:lang w:val="es-ES"/>
        </w:rPr>
        <w:t>Vietnamese Good Agricultural Practices</w:t>
      </w:r>
      <w:r w:rsidRPr="00BB17C1">
        <w:rPr>
          <w:lang w:val="es-ES"/>
        </w:rPr>
        <w:t>) có nghĩa là Thực hành sản xuất nông nghiệp tốt ở Việt Nam, do Bộ Nông nghiệp và Phát triển nông thôn ban hành ngày 28.01.2008. VietGAP được xây dựng thành 3 bộ tiêu chuẩn riêng cho 3 lĩnh vực sản xuất nông nghiệp là thủy sản, trồng trọt, chăn nuôi.</w:t>
      </w:r>
    </w:p>
    <w:p w:rsidR="0013628A" w:rsidRPr="00BB17C1" w:rsidRDefault="0013628A" w:rsidP="0013628A">
      <w:pPr>
        <w:rPr>
          <w:lang w:val="es-ES"/>
        </w:rPr>
      </w:pPr>
      <w:r w:rsidRPr="00BB17C1">
        <w:rPr>
          <w:lang w:val="es-ES"/>
        </w:rPr>
        <w:lastRenderedPageBreak/>
        <w:t xml:space="preserve">VietGAP là những nguyên tắc, trình tự, thủ  tục hướng dẫn tổ chức, cá nhân sản xuất, thu hoạch, xử lý sau thu hoạch nhằm đảm bảo an toàn, nâng cao chất lượng sản phẩm, đảm bảo phúc lợi xã hội, sức khỏe người sản xuất và người tiêu dùng; đồng thời bảo vệ môi trường và truy nguyên nguồn gốc sản xuất. Cụ thể </w:t>
      </w:r>
      <w:r w:rsidR="00DF0011">
        <w:rPr>
          <w:lang w:val="es-ES"/>
        </w:rPr>
        <w:t xml:space="preserve">VietGAP </w:t>
      </w:r>
      <w:r w:rsidRPr="00BB17C1">
        <w:rPr>
          <w:lang w:val="es-ES"/>
        </w:rPr>
        <w:t>quy định rỏ ràng những yếu tố chính trong sản xuất nông nghiệp như: Đánh giá và lựa chọn vùng sản xuất, giống và góc ghép, quản lý đất và giá thể, phân bón và chất phụ gia, nước tưới, hóa chất (bao gồm cả thuốc bảo vệ thực vật), thu hoạch và xử lý sau thu hoạch, quản lý và xử lý chất thải, an toàn lao động ghi chép, lưu trữ hồ sơ, truy nguyên nguồn gốc và thu hồi sản phẩm, kiểm tra nội bộ, khiếu nại và giải quyết khiếu nại</w:t>
      </w:r>
    </w:p>
    <w:p w:rsidR="0013628A" w:rsidRPr="00812034" w:rsidRDefault="0013628A" w:rsidP="00E251D4">
      <w:pPr>
        <w:pStyle w:val="Heading2"/>
        <w:rPr>
          <w:lang w:val="es-ES"/>
        </w:rPr>
      </w:pPr>
      <w:bookmarkStart w:id="27" w:name="_Toc466209602"/>
      <w:bookmarkStart w:id="28" w:name="_Toc466435356"/>
      <w:r w:rsidRPr="00812034">
        <w:rPr>
          <w:lang w:val="es-ES"/>
        </w:rPr>
        <w:t>Truy xuất nguồn gốc</w:t>
      </w:r>
      <w:bookmarkEnd w:id="27"/>
      <w:bookmarkEnd w:id="28"/>
    </w:p>
    <w:p w:rsidR="0013628A" w:rsidRPr="00812034" w:rsidRDefault="0013628A" w:rsidP="0013628A">
      <w:pPr>
        <w:rPr>
          <w:lang w:val="es-ES"/>
        </w:rPr>
      </w:pPr>
      <w:r w:rsidRPr="00812034">
        <w:rPr>
          <w:lang w:val="es-ES"/>
        </w:rPr>
        <w:t xml:space="preserve">Truy xuất nguồn gốc đó là việc truy tìm nguồn gốc, dấu vết của thực phẩm trên toàn chuỗi cung ứng, cả về phía trước và phía sau </w:t>
      </w:r>
      <w:r w:rsidRPr="00812034">
        <w:rPr>
          <w:lang w:val="es-ES"/>
        </w:rPr>
        <w:fldChar w:fldCharType="begin" w:fldLock="1"/>
      </w:r>
      <w:r w:rsidRPr="00812034">
        <w:rPr>
          <w:lang w:val="es-ES"/>
        </w:rPr>
        <w:instrText>ADDIN CSL_CITATION { "citationItems" : [ { "id" : "ITEM-1", "itemData" : { "DOI" : "10.1016/j.foodcont.2013.02.004", "ISBN" : "0956-7135", "ISSN" : "09567135", "abstract" : "The contemporary food supply chain (FSC) should adequately provide information that consumers and other concerned bodies need to know such as variety of the food attributes, country of origin, animal welfare, and genetic engineering related issues. For this, effective food traceability system (FTS) is important. The objective of this study was to conduct a comprehensive literature review on food traceability issues. About 74 studies, mainly focusing on food traceability issues and published during 2000-2013, were reviewed. Based on the review results, the definition, driving forces, barriers in developing and implementing FTSs, benefits, traceability technologies, improvements, and performances of FTSs have been identified and discussed. Considering FTS as an integral part of logistics management, new conceptual definition of FTS has been provided. This review has pointed out that the issue of developing effective and full chain FTS is quite complex in nature as it requires a deeper understanding of real processes from different perspectives such as economic, legal, technological, and social issues. Therefore, future researches (recommended here) on traceability should focus on: integration of traceability activities with food logistics activities; technological aspects of FTSs; the linkage between traceability system and food production units; standardization of data capturing and information exchange; awareness creation strategies; continuity of information flow and effective communication of traceability information to consumers and other stakeholders; the linkage between different drivers of FTS; improvement strategies of FTS; and development of performance evaluation frameworks for FTSs. ?? 2013 Elsevier Ltd.", "author" : [ { "dropping-particle" : "", "family" : "Bosona", "given" : "Techane", "non-dropping-particle" : "", "parse-names" : false, "suffix" : "" }, { "dropping-particle" : "", "family" : "Gebresenbet", "given" : "Girma", "non-dropping-particle" : "", "parse-names" : false, "suffix" : "" } ], "container-title" : "Food Control", "id" : "ITEM-1", "issue" : "1", "issued" : { "date-parts" : [ [ "2013" ] ] }, "page" : "32-48", "publisher" : "Elsevier Ltd", "title" : "Food traceability as an integral part of logistics management in food and agricultural supply chain", "type" : "article-journal", "volume" : "33" }, "uris" : [ "http://www.mendeley.com/documents/?uuid=4e397fda-f10e-43b8-b434-ad18a3c1de3a" ] } ], "mendeley" : { "formattedCitation" : "(Bosona &amp; Gebresenbet, 2013)", "plainTextFormattedCitation" : "(Bosona &amp; Gebresenbet, 2013)", "previouslyFormattedCitation" : "(Bosona &amp; Gebresenbet, 2013)" }, "properties" : { "noteIndex" : 0 }, "schema" : "https://github.com/citation-style-language/schema/raw/master/csl-citation.json" }</w:instrText>
      </w:r>
      <w:r w:rsidRPr="00812034">
        <w:rPr>
          <w:lang w:val="es-ES"/>
        </w:rPr>
        <w:fldChar w:fldCharType="separate"/>
      </w:r>
      <w:r w:rsidRPr="00812034">
        <w:rPr>
          <w:noProof/>
          <w:lang w:val="es-ES"/>
        </w:rPr>
        <w:t>(Bosona &amp; Gebresenbet, 2013)</w:t>
      </w:r>
      <w:r w:rsidRPr="00812034">
        <w:rPr>
          <w:lang w:val="es-ES"/>
        </w:rPr>
        <w:fldChar w:fldCharType="end"/>
      </w:r>
      <w:r w:rsidRPr="00812034">
        <w:rPr>
          <w:lang w:val="es-ES"/>
        </w:rPr>
        <w:t>. Truy xuất nguồn gốc được đặc trưng bởi 3 nội dung: truy tìm nguồn gốc của sản phẩm ngược về thượng nguồn của chuỗi, theo dõi sản phẩm xuôi về hạ nguồn và liên kết thông tin quá khứ với quá trình dịch chuyển của sản phẩm trên toàn chuỗi</w:t>
      </w:r>
    </w:p>
    <w:p w:rsidR="009137C1" w:rsidRPr="00C775BF" w:rsidRDefault="0013628A" w:rsidP="009137C1">
      <w:pPr>
        <w:rPr>
          <w:lang w:val="es-ES"/>
        </w:rPr>
      </w:pPr>
      <w:r w:rsidRPr="00812034">
        <w:rPr>
          <w:lang w:val="es-ES"/>
        </w:rPr>
        <w:t>Theo truyền thống, việc truy xuất nguồn gốc được thực hiện dựa vào phương pháp “tài liệu hóa”</w:t>
      </w:r>
      <w:r>
        <w:rPr>
          <w:lang w:val="es-ES"/>
        </w:rPr>
        <w:t xml:space="preserve"> </w:t>
      </w:r>
      <w:r w:rsidRPr="00812034">
        <w:rPr>
          <w:lang w:val="es-ES"/>
        </w:rPr>
        <w:fldChar w:fldCharType="begin" w:fldLock="1"/>
      </w:r>
      <w:r w:rsidRPr="00812034">
        <w:rPr>
          <w:lang w:val="es-ES"/>
        </w:rPr>
        <w:instrText>ADDIN CSL_CITATION { "citationItems" : [ { "id" : "ITEM-1", "itemData" : { "DOI" : "10.1016/j.jfoodeng.2013.09.007", "ISSN" : "02608774", "abstract" : "The paper presents a novel traceability system architecture based on web services, which are used to integrate traceability data captured through Radio Frequency Identification (RFID) systems with environmental data collected with Wireless Sensor Networks (WSN) infrastructure. The solution, suitable to be deployed in Small to Medium Enterprises (SMEs), is provided by integrating information collected along the entire food supply chain, tracking the products from the farm to the consumer. The results of the deployment of the novel system in two pilots in the aquaculture business are also presented, showcasing how business processes in the aquaculture supply chain can be improved by the architecture and flexibility of the new system, since the two companies involved in the project are of very different sizes. Additionally, we present an analysis of the benefits obtained by the introduction of the new system in the companies based on predefined objectives and the evaluation of KPIs. The evaluation of KPIs is presented as the time reduction of activities and can improve the Efficiency of the companies in 89-95%. \u00a9 2013 Elsevier Ltd. All rights reserved.", "author" : [ { "dropping-particle" : "", "family" : "Parre\u00f1o-Marchante", "given" : "Alfredo", "non-dropping-particle" : "", "parse-names" : false, "suffix" : "" }, { "dropping-particle" : "", "family" : "Alvarez-Melcon", "given" : "Alejandro", "non-dropping-particle" : "", "parse-names" : false, "suffix" : "" }, { "dropping-particle" : "", "family" : "Trebar", "given" : "Mira", "non-dropping-particle" : "", "parse-names" : false, "suffix" : "" }, { "dropping-particle" : "", "family" : "Filippin", "given" : "Piero", "non-dropping-particle" : "", "parse-names" : false, "suffix" : "" } ], "container-title" : "Journal of Food Engineering", "id" : "ITEM-1", "issue" : "1", "issued" : { "date-parts" : [ [ "2014" ] ] }, "page" : "99-109", "title" : "Advanced traceability system in aquaculture supply chain", "type" : "article-journal", "volume" : "122" }, "uris" : [ "http://www.mendeley.com/documents/?uuid=92484c57-b75f-4261-a9ad-7b71a561dddc" ] } ], "mendeley" : { "formattedCitation" : "(Parre\u00f1o-Marchante, Alvarez-Melcon, Trebar, &amp; Filippin, 2014)", "plainTextFormattedCitation" : "(Parre\u00f1o-Marchante, Alvarez-Melcon, Trebar, &amp; Filippin, 2014)", "previouslyFormattedCitation" : "(Parre\u00f1o-Marchante, Alvarez-Melcon, Trebar, &amp; Filippin, 2014)" }, "properties" : { "noteIndex" : 0 }, "schema" : "https://github.com/citation-style-language/schema/raw/master/csl-citation.json" }</w:instrText>
      </w:r>
      <w:r w:rsidRPr="00812034">
        <w:rPr>
          <w:lang w:val="es-ES"/>
        </w:rPr>
        <w:fldChar w:fldCharType="separate"/>
      </w:r>
      <w:r w:rsidRPr="00812034">
        <w:rPr>
          <w:noProof/>
          <w:lang w:val="es-ES"/>
        </w:rPr>
        <w:t>(Parreño-Marchante, Alvarez-Melcon, Trebar, &amp; Filippin, 2014)</w:t>
      </w:r>
      <w:r w:rsidRPr="00812034">
        <w:rPr>
          <w:lang w:val="es-ES"/>
        </w:rPr>
        <w:fldChar w:fldCharType="end"/>
      </w:r>
      <w:r w:rsidRPr="00812034">
        <w:rPr>
          <w:lang w:val="es-ES"/>
        </w:rPr>
        <w:t xml:space="preserve">, phương pháp này đã làm gia tăng văn bản giấy tờ, gia tăng thời gian làm việc, tuy nhiên việc gian lận rất khó phát hiện. Với sự phát triển của công nghệ thông tin, hiện nay hệ thống “văn bản tài liệu” đã được thay thế bởi các phần mềm tin học. </w:t>
      </w:r>
      <w:r>
        <w:rPr>
          <w:lang w:val="es-ES"/>
        </w:rPr>
        <w:t>Nhưng</w:t>
      </w:r>
      <w:r w:rsidRPr="00812034">
        <w:rPr>
          <w:lang w:val="es-ES"/>
        </w:rPr>
        <w:t xml:space="preserve">, thực tế thì vẫn còn rất nhiều doanh nghiệp nhỏ chưa thực hiện biện pháp này do chưa thấy được tầm quan trọng của việc truy xuất nguồn gốc. Nguyên nhân chính của tình trạng này là do khó khăn về tài chính và do sự thiếu hiểu biết của doanh nghiệp. Để truy xuất nguồn gốc, hệ thống cần phải quản lý một khối lượng lớn thông tin cập nhật thường xuyên. Sự phát triển của khoa học kĩ thuật đã có những bước tiến lớn về truy xuất nguồn gốc trong chuỗi cung ứng thực phẩm. </w:t>
      </w:r>
    </w:p>
    <w:p w:rsidR="0013628A" w:rsidRPr="0013628A" w:rsidRDefault="0013628A" w:rsidP="00E251D4">
      <w:pPr>
        <w:pStyle w:val="Heading2"/>
      </w:pPr>
      <w:bookmarkStart w:id="29" w:name="_Toc466435357"/>
      <w:r>
        <w:lastRenderedPageBreak/>
        <w:t>Ứng dụng công nghệ thông tin (CNTT) trong truy xuất nguồn gốc</w:t>
      </w:r>
      <w:bookmarkEnd w:id="29"/>
      <w:r>
        <w:t xml:space="preserve"> </w:t>
      </w:r>
    </w:p>
    <w:p w:rsidR="00704ABD" w:rsidRDefault="0013628A" w:rsidP="00704ABD">
      <w:pPr>
        <w:rPr>
          <w:lang w:val="es-ES"/>
        </w:rPr>
      </w:pPr>
      <w:r>
        <w:rPr>
          <w:lang w:val="es-ES"/>
        </w:rPr>
        <w:t xml:space="preserve">Hệ thống truy xuất nguồn gốc đòi hỏi việc cập nhật thông tin liên tục từ nhiều mắt xích khác nhau trên chuỗi, đòi hỏi việc lưu trữ một khối lượng thông tin lớn và khả năng “truy xuất” thông tin chính xác. Với những đòi hỏi này, yêu cầu ứng dụng công nghệ cao trong truy xuất nguồn gốc là tất yếu. Ban đầu hệ thống truy xuất nguồn gốc được thực hiện dựa trên ứng dụng công nghệ thông tin IT và hệ thống hoạch định nguồn lực doanh nghiệp ERP. Sau đó, những kĩ thuật như 2D code, RFID và mạng cảm biến WSN đã được sử dụng trong truy xuất nguồn gốc. Và gần đây nhất công nghệ mã vạch ADN đã được sử dụng trong quản lý truy xuất nguồn gốc nông sản thực phẩm </w:t>
      </w:r>
      <w:r>
        <w:fldChar w:fldCharType="begin" w:fldLock="1"/>
      </w:r>
      <w:r>
        <w:rPr>
          <w:lang w:val="es-ES"/>
        </w:rPr>
        <w:instrText>ADDIN CSL_CITATION { "citationItems" : [ { "id" : "ITEM-1", "itemData" : { "DOI" : "10.1016/j.foodres.2012.09.036", "ISSN" : "0963-9969", "author" : [ { "dropping-particle" : "", "family" : "Galimberti", "given" : "Andrea", "non-dropping-particle" : "", "parse-names" : false, "suffix" : "" }, { "dropping-particle" : "De", "family" : "Mattia", "given" : "Fabrizio", "non-dropping-particle" : "", "parse-names" : false, "suffix" : "" }, { "dropping-particle" : "", "family" : "Losa", "given" : "Alessia", "non-dropping-particle" : "", "parse-names" : false, "suffix" : "" }, { "dropping-particle" : "", "family" : "Bruni", "given" : "Ilaria", "non-dropping-particle" : "", "parse-names" : false, "suffix" : "" }, { "dropping-particle" : "", "family" : "Federici", "given" : "Silvia", "non-dropping-particle" : "", "parse-names" : false, "suffix" : "" }, { "dropping-particle" : "", "family" : "Casiraghi", "given" : "Maurizio", "non-dropping-particle" : "", "parse-names" : false, "suffix" : "" }, { "dropping-particle" : "", "family" : "Martellos", "given" : "Stefano", "non-dropping-particle" : "", "parse-names" : false, "suffix" : "" }, { "dropping-particle" : "", "family" : "Labra", "given" : "Massimo", "non-dropping-particle" : "", "parse-names" : false, "suffix" : "" } ], "container-title" : "FRIN", "id" : "ITEM-1", "issue" : "1", "issued" : { "date-parts" : [ [ "2013" ] ] }, "page" : "55-63", "publisher" : "Elsevier Ltd", "title" : "DNA barcoding as a new tool for food traceability", "type" : "article-journal", "volume" : "50" }, "uris" : [ "http://www.mendeley.com/documents/?uuid=425f557d-bfd5-4acf-a153-e7a90710ee41" ] } ], "mendeley" : { "formattedCitation" : "(Galimberti et al., 2013)", "plainTextFormattedCitation" : "(Galimberti et al., 2013)", "previouslyFormattedCitation" : "(Galimberti et al., 2013)" }, "properties" : { "noteIndex" : 0 }, "schema" : "https://github.com/citation-style-language/schema/raw/master/csl-citation.json" }</w:instrText>
      </w:r>
      <w:r>
        <w:fldChar w:fldCharType="separate"/>
      </w:r>
      <w:r w:rsidRPr="0065550F">
        <w:rPr>
          <w:noProof/>
          <w:lang w:val="es-ES"/>
        </w:rPr>
        <w:t>(Galimberti et al., 2013)</w:t>
      </w:r>
      <w:r>
        <w:fldChar w:fldCharType="end"/>
      </w:r>
      <w:r w:rsidRPr="0065550F">
        <w:rPr>
          <w:lang w:val="es-ES"/>
        </w:rPr>
        <w:t xml:space="preserve"> </w:t>
      </w:r>
      <w:r>
        <w:rPr>
          <w:lang w:val="es-ES"/>
        </w:rPr>
        <w:fldChar w:fldCharType="begin" w:fldLock="1"/>
      </w:r>
      <w:r>
        <w:rPr>
          <w:lang w:val="es-ES"/>
        </w:rPr>
        <w:instrText>ADDIN CSL_CITATION { "citationItems" : [ { "id" : "ITEM-1", "itemData" : { "DOI" : "10.1016/j.fishres.2015.09.009", "ISSN" : "0165-7836", "author" : [ { "dropping-particle" : "", "family" : "Galal-khallaf", "given" : "Asmaa", "non-dropping-particle" : "", "parse-names" : false, "suffix" : "" }, { "dropping-particle" : "", "family" : "Osman", "given" : "Alaa G M", "non-dropping-particle" : "", "parse-names" : false, "suffix" : "" }, { "dropping-particle" : "", "family" : "Carleos", "given" : "Carlos E", "non-dropping-particle" : "", "parse-names" : false, "suffix" : "" }, { "dropping-particle" : "", "family" : "Garcia-vazquez", "given" : "Eva", "non-dropping-particle" : "", "parse-names" : false, "suffix" : "" }, { "dropping-particle" : "", "family" : "Borrell", "given" : "Yaisel J", "non-dropping-particle" : "", "parse-names" : false, "suffix" : "" } ], "container-title" : "Fisheries Research", "id" : "ITEM-1", "issued" : { "date-parts" : [ [ "2016" ] ] }, "page" : "143-150", "publisher" : "Elsevier B.V.", "title" : "A case study for assessing fish traceability in Egyptian aquafeed formulations using pyrosequencing and metabarcoding", "type" : "article-journal", "volume" : "174" }, "uris" : [ "http://www.mendeley.com/documents/?uuid=cd851ffc-57a2-4fa9-8f0a-b736e6f6b42d" ] } ], "mendeley" : { "formattedCitation" : "(Galal-khallaf, Osman, Carleos, Garcia-vazquez, &amp; Borrell, 2016)", "plainTextFormattedCitation" : "(Galal-khallaf, Osman, Carleos, Garcia-vazquez, &amp; Borrell, 2016)", "previouslyFormattedCitation" : "(Galal-khallaf, Osman, Carleos, Garcia-vazquez, &amp; Borrell, 2016)" }, "properties" : { "noteIndex" : 0 }, "schema" : "https://github.com/citation-style-language/schema/raw/master/csl-citation.json" }</w:instrText>
      </w:r>
      <w:r>
        <w:rPr>
          <w:lang w:val="es-ES"/>
        </w:rPr>
        <w:fldChar w:fldCharType="separate"/>
      </w:r>
      <w:r w:rsidRPr="00B32E03">
        <w:rPr>
          <w:noProof/>
          <w:lang w:val="es-ES"/>
        </w:rPr>
        <w:t>(Galal-khallaf, 2016)</w:t>
      </w:r>
      <w:r>
        <w:rPr>
          <w:lang w:val="es-ES"/>
        </w:rPr>
        <w:fldChar w:fldCharType="end"/>
      </w:r>
      <w:r w:rsidR="00704ABD">
        <w:rPr>
          <w:lang w:val="es-ES"/>
        </w:rPr>
        <w:t xml:space="preserve">, hiện nay công nghệ được sử dụng phổ biến là </w:t>
      </w:r>
      <w:r w:rsidRPr="000E2F07">
        <w:rPr>
          <w:lang w:val="es-ES"/>
        </w:rPr>
        <w:t>Internet of Things(IoT).</w:t>
      </w:r>
    </w:p>
    <w:p w:rsidR="00E440D7" w:rsidRDefault="00E70AE8" w:rsidP="00CD2789">
      <w:pPr>
        <w:pStyle w:val="Heading1"/>
        <w:pageBreakBefore w:val="0"/>
        <w:ind w:left="357" w:hanging="357"/>
        <w:jc w:val="center"/>
      </w:pPr>
      <w:bookmarkStart w:id="30" w:name="_Toc466209624"/>
      <w:bookmarkStart w:id="31" w:name="_Toc466435358"/>
      <w:r>
        <w:t>XÂY DỰNG CHUỖI CUNG ỨNG THỰC PHẨM AN TOÀN CHO THÀNH PHỐ ĐÀ NẴNG</w:t>
      </w:r>
      <w:bookmarkEnd w:id="30"/>
      <w:bookmarkEnd w:id="31"/>
    </w:p>
    <w:p w:rsidR="00E70AE8" w:rsidRDefault="00E70AE8" w:rsidP="00E70AE8">
      <w:pPr>
        <w:pStyle w:val="Heading2"/>
        <w:rPr>
          <w:lang w:val="es-ES"/>
        </w:rPr>
      </w:pPr>
      <w:bookmarkStart w:id="32" w:name="_Toc466209625"/>
      <w:bookmarkStart w:id="33" w:name="_Toc466435359"/>
      <w:r>
        <w:rPr>
          <w:lang w:val="es-ES"/>
        </w:rPr>
        <w:t>Tổng quan về chuỗi cung ứng thực phẩm tươi sống của Đà Nẵng</w:t>
      </w:r>
      <w:bookmarkEnd w:id="32"/>
      <w:bookmarkEnd w:id="33"/>
    </w:p>
    <w:p w:rsidR="002F74BC" w:rsidRPr="003A7DFA" w:rsidRDefault="00E70AE8" w:rsidP="00E70AE8">
      <w:pPr>
        <w:rPr>
          <w:lang w:val="es-ES"/>
        </w:rPr>
      </w:pPr>
      <w:r w:rsidRPr="003A7DFA">
        <w:rPr>
          <w:lang w:val="es-ES"/>
        </w:rPr>
        <w:t xml:space="preserve">Thực phẩm là một loại hàng hóa đặc biệt, có tuổi thọ ngắn, khó khăn trong việc đóng gói, khó có khả năng chuyên biệt hóa và quá trình từ sản xuất tới cung cứng liên quan tới nhiều cá nhân và tổ chức. Chính vì những lý do đó, việc quản lý </w:t>
      </w:r>
      <w:r w:rsidR="005922B2">
        <w:rPr>
          <w:lang w:val="es-ES"/>
        </w:rPr>
        <w:t xml:space="preserve">an toàn thực phẩm </w:t>
      </w:r>
      <w:r w:rsidRPr="003A7DFA">
        <w:rPr>
          <w:lang w:val="es-ES"/>
        </w:rPr>
        <w:t xml:space="preserve"> gặp nhiều vướng mắc khó khăn. Tại Việt Nam hiện nay, mặc dù thông tư liên tịch 13 đã khẳng định quản lý VSATTP là </w:t>
      </w:r>
      <w:r w:rsidRPr="003A7DFA">
        <w:rPr>
          <w:i/>
          <w:lang w:val="es-ES"/>
        </w:rPr>
        <w:t>quản lý một chuỗi cung ứng từ</w:t>
      </w:r>
      <w:r w:rsidRPr="003A7DFA">
        <w:rPr>
          <w:lang w:val="es-ES"/>
        </w:rPr>
        <w:t xml:space="preserve"> </w:t>
      </w:r>
      <w:r w:rsidRPr="003A7DFA">
        <w:rPr>
          <w:i/>
          <w:lang w:val="es-ES"/>
        </w:rPr>
        <w:t>trang trại tới bàn ăn</w:t>
      </w:r>
      <w:r w:rsidRPr="003A7DFA">
        <w:rPr>
          <w:lang w:val="es-ES"/>
        </w:rPr>
        <w:t xml:space="preserve">, tuy nhiên thực tế, việc quản lý chuỗi cung ứng này vẫn còn bị chia sẻ giữa nhiều Bộ ngành, nhiều đơn vị hành chính. Do đó, để quản lý hiệu quả chất lượng, ATTP, cần </w:t>
      </w:r>
      <w:r w:rsidR="002F74BC">
        <w:rPr>
          <w:lang w:val="es-ES"/>
        </w:rPr>
        <w:t>hình thành các chuỗi cung ứng thực phẩm và cần tiến hành quản lý theo chuỗi.</w:t>
      </w:r>
    </w:p>
    <w:p w:rsidR="00E70AE8" w:rsidRDefault="00E70AE8" w:rsidP="00E70AE8">
      <w:pPr>
        <w:pStyle w:val="Heading3"/>
      </w:pPr>
      <w:bookmarkStart w:id="34" w:name="_Toc466209626"/>
      <w:bookmarkStart w:id="35" w:name="_Toc466435360"/>
      <w:r w:rsidRPr="00F41193">
        <w:lastRenderedPageBreak/>
        <w:t xml:space="preserve">Đặc điểm </w:t>
      </w:r>
      <w:r>
        <w:t>chuỗi cung ứng thịt tại Đà Nẵng</w:t>
      </w:r>
      <w:bookmarkEnd w:id="34"/>
      <w:bookmarkEnd w:id="35"/>
    </w:p>
    <w:p w:rsidR="00F41795" w:rsidRDefault="00F41795" w:rsidP="00F41795">
      <w:pPr>
        <w:ind w:right="-59"/>
        <w:rPr>
          <w:lang w:val="sv-SE"/>
        </w:rPr>
      </w:pPr>
      <w:r w:rsidRPr="00B30351">
        <w:rPr>
          <w:lang w:val="es-ES"/>
        </w:rPr>
        <w:t>Tính đ</w:t>
      </w:r>
      <w:r w:rsidRPr="00CE26A3">
        <w:rPr>
          <w:lang w:val="sv-SE"/>
        </w:rPr>
        <w:t>ến năm 2016</w:t>
      </w:r>
      <w:r>
        <w:rPr>
          <w:lang w:val="sv-SE"/>
        </w:rPr>
        <w:t>, Đà Nẵng có</w:t>
      </w:r>
      <w:r w:rsidRPr="00CE26A3">
        <w:rPr>
          <w:lang w:val="sv-SE"/>
        </w:rPr>
        <w:t xml:space="preserve"> tổng đàn lợn</w:t>
      </w:r>
      <w:r>
        <w:rPr>
          <w:lang w:val="sv-SE"/>
        </w:rPr>
        <w:t xml:space="preserve"> có</w:t>
      </w:r>
      <w:r w:rsidRPr="00CE26A3">
        <w:rPr>
          <w:lang w:val="sv-SE"/>
        </w:rPr>
        <w:t xml:space="preserve"> 65.477 con; tổng đàn trâu, bò </w:t>
      </w:r>
      <w:r>
        <w:rPr>
          <w:lang w:val="sv-SE"/>
        </w:rPr>
        <w:t xml:space="preserve">có </w:t>
      </w:r>
      <w:r w:rsidRPr="00CE26A3">
        <w:rPr>
          <w:lang w:val="sv-SE"/>
        </w:rPr>
        <w:t xml:space="preserve">19.999 con; </w:t>
      </w:r>
      <w:r>
        <w:rPr>
          <w:lang w:val="sv-SE"/>
        </w:rPr>
        <w:t xml:space="preserve">và </w:t>
      </w:r>
      <w:r w:rsidRPr="00CE26A3">
        <w:rPr>
          <w:lang w:val="sv-SE"/>
        </w:rPr>
        <w:t>đàn gia cầm</w:t>
      </w:r>
      <w:r>
        <w:rPr>
          <w:lang w:val="sv-SE"/>
        </w:rPr>
        <w:t xml:space="preserve"> có</w:t>
      </w:r>
      <w:r w:rsidRPr="00CE26A3">
        <w:rPr>
          <w:lang w:val="sv-SE"/>
        </w:rPr>
        <w:t xml:space="preserve"> 360.733 con</w:t>
      </w:r>
      <w:r>
        <w:rPr>
          <w:rStyle w:val="FootnoteReference"/>
        </w:rPr>
        <w:footnoteReference w:id="3"/>
      </w:r>
      <w:r>
        <w:rPr>
          <w:lang w:val="sv-SE"/>
        </w:rPr>
        <w:t>, tuy nhiên, lượng gia súc, gia cầm này chỉ cung ứng được khoảng 10% nhu cầu thành phố. Hàng năm, Đà Nẵng nhập về khoảng 500.000 con heo, 25.000 con bò và 1.000.000 con gia cầm, ước tính sản lượng thịt qua giết mổ 35.000 tấn nhập chủ yếu từ Bình Định, Quảng Ngãi, Phú Yên và Quảng nam. Lượng thịt nhập khẩu từ nước ngoài ước tính khoảng 10.000 tấn/năm</w:t>
      </w:r>
      <w:r>
        <w:rPr>
          <w:rStyle w:val="FootnoteReference"/>
        </w:rPr>
        <w:footnoteReference w:id="4"/>
      </w:r>
      <w:r>
        <w:rPr>
          <w:lang w:val="sv-SE"/>
        </w:rPr>
        <w:t>.</w:t>
      </w:r>
    </w:p>
    <w:p w:rsidR="00E70AE8" w:rsidRPr="002E767A" w:rsidRDefault="00E70AE8" w:rsidP="00E70AE8">
      <w:pPr>
        <w:pStyle w:val="Caption"/>
        <w:rPr>
          <w:szCs w:val="26"/>
          <w:lang w:val="sv-SE"/>
        </w:rPr>
      </w:pPr>
      <w:bookmarkStart w:id="36" w:name="_Toc466210238"/>
      <w:r w:rsidRPr="002E767A">
        <w:rPr>
          <w:lang w:val="sv-SE"/>
        </w:rPr>
        <w:t xml:space="preserve">Sơ đồ </w:t>
      </w:r>
      <w:r>
        <w:fldChar w:fldCharType="begin"/>
      </w:r>
      <w:r w:rsidRPr="00F41795">
        <w:rPr>
          <w:lang w:val="sv-SE"/>
        </w:rPr>
        <w:instrText xml:space="preserve"> SEQ Sơ_đồ \* ARABIC </w:instrText>
      </w:r>
      <w:r>
        <w:fldChar w:fldCharType="separate"/>
      </w:r>
      <w:r w:rsidR="000411C8">
        <w:rPr>
          <w:noProof/>
          <w:lang w:val="sv-SE"/>
        </w:rPr>
        <w:t>3</w:t>
      </w:r>
      <w:r>
        <w:fldChar w:fldCharType="end"/>
      </w:r>
      <w:r w:rsidRPr="002E767A">
        <w:rPr>
          <w:lang w:val="sv-SE"/>
        </w:rPr>
        <w:t> : Chuỗi cung ứng gia cầm</w:t>
      </w:r>
      <w:bookmarkEnd w:id="36"/>
    </w:p>
    <w:p w:rsidR="00E70AE8" w:rsidRDefault="00E70AE8" w:rsidP="00E70AE8">
      <w:r>
        <w:rPr>
          <w:noProof/>
          <w:lang w:val="en-US"/>
        </w:rPr>
        <mc:AlternateContent>
          <mc:Choice Requires="wpc">
            <w:drawing>
              <wp:inline distT="0" distB="0" distL="0" distR="0" wp14:anchorId="052B182D" wp14:editId="614B33B6">
                <wp:extent cx="5943600" cy="3583857"/>
                <wp:effectExtent l="0" t="0" r="457200" b="283845"/>
                <wp:docPr id="331" name="Canvas 3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75" name="Rectangle 275"/>
                        <wps:cNvSpPr/>
                        <wps:spPr>
                          <a:xfrm>
                            <a:off x="121381" y="364141"/>
                            <a:ext cx="501706" cy="3325827"/>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DN SX thức ăn, V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Rectangle 276"/>
                        <wps:cNvSpPr/>
                        <wps:spPr>
                          <a:xfrm>
                            <a:off x="833480" y="364127"/>
                            <a:ext cx="485522" cy="1917827"/>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Đại lý thức ăn, V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Rectangle 277"/>
                        <wps:cNvSpPr/>
                        <wps:spPr>
                          <a:xfrm>
                            <a:off x="1577911" y="364113"/>
                            <a:ext cx="752559" cy="323710"/>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Hộ d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Rectangle 278"/>
                        <wps:cNvSpPr/>
                        <wps:spPr>
                          <a:xfrm>
                            <a:off x="1577875" y="962886"/>
                            <a:ext cx="752559" cy="736441"/>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Trang trại của d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Rectangle 279"/>
                        <wps:cNvSpPr/>
                        <wps:spPr>
                          <a:xfrm>
                            <a:off x="1658757" y="2427610"/>
                            <a:ext cx="752559" cy="1197478"/>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Trang trại của dân nuôi gia cô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2589127" y="1505118"/>
                            <a:ext cx="752559" cy="711702"/>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Thương lá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3567896" y="1149069"/>
                            <a:ext cx="752559" cy="2475044"/>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EA21F7" w:rsidRDefault="008A2300" w:rsidP="00E70AE8">
                              <w:pPr>
                                <w:spacing w:before="0" w:after="0" w:line="240" w:lineRule="auto"/>
                                <w:jc w:val="center"/>
                                <w:rPr>
                                  <w:sz w:val="24"/>
                                  <w:szCs w:val="24"/>
                                </w:rPr>
                              </w:pPr>
                              <w:r>
                                <w:rPr>
                                  <w:sz w:val="24"/>
                                  <w:szCs w:val="24"/>
                                </w:rPr>
                                <w:t xml:space="preserve">DN </w:t>
                              </w:r>
                              <w:r w:rsidRPr="00EA21F7">
                                <w:rPr>
                                  <w:sz w:val="24"/>
                                  <w:szCs w:val="24"/>
                                </w:rPr>
                                <w:t>phân phố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ctangle 282"/>
                        <wps:cNvSpPr/>
                        <wps:spPr>
                          <a:xfrm>
                            <a:off x="4498641" y="962758"/>
                            <a:ext cx="752559" cy="1254062"/>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Tiểu thương bán lẻ</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ctangle 283"/>
                        <wps:cNvSpPr/>
                        <wps:spPr>
                          <a:xfrm>
                            <a:off x="4498956" y="2451789"/>
                            <a:ext cx="752559" cy="469133"/>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EA21F7" w:rsidRDefault="008A2300" w:rsidP="00E70AE8">
                              <w:pPr>
                                <w:spacing w:before="0" w:after="0" w:line="240" w:lineRule="auto"/>
                                <w:rPr>
                                  <w:sz w:val="24"/>
                                  <w:szCs w:val="24"/>
                                </w:rPr>
                              </w:pPr>
                              <w:r w:rsidRPr="00EA21F7">
                                <w:rPr>
                                  <w:sz w:val="24"/>
                                  <w:szCs w:val="24"/>
                                </w:rPr>
                                <w:t>Siêu th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ctangle 284"/>
                        <wps:cNvSpPr/>
                        <wps:spPr>
                          <a:xfrm>
                            <a:off x="5510335" y="3034513"/>
                            <a:ext cx="752559" cy="654860"/>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8A2300" w:rsidRPr="00EA21F7" w:rsidRDefault="008A2300" w:rsidP="00E70AE8">
                              <w:pPr>
                                <w:spacing w:before="0" w:after="0" w:line="240" w:lineRule="auto"/>
                                <w:rPr>
                                  <w:sz w:val="24"/>
                                  <w:szCs w:val="24"/>
                                </w:rPr>
                              </w:pPr>
                              <w:r w:rsidRPr="00EA21F7">
                                <w:rPr>
                                  <w:sz w:val="24"/>
                                  <w:szCs w:val="24"/>
                                </w:rPr>
                                <w:t>Khách hàng tổ chứ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ctangle 285"/>
                        <wps:cNvSpPr/>
                        <wps:spPr>
                          <a:xfrm>
                            <a:off x="5566587" y="364220"/>
                            <a:ext cx="752559" cy="1253393"/>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8A2300" w:rsidRPr="00EA21F7" w:rsidRDefault="008A2300" w:rsidP="00E70AE8">
                              <w:pPr>
                                <w:spacing w:before="0" w:after="0" w:line="240" w:lineRule="auto"/>
                                <w:rPr>
                                  <w:sz w:val="24"/>
                                  <w:szCs w:val="24"/>
                                </w:rPr>
                              </w:pPr>
                              <w:r w:rsidRPr="00EA21F7">
                                <w:rPr>
                                  <w:sz w:val="24"/>
                                  <w:szCs w:val="24"/>
                                </w:rPr>
                                <w:t>Khách hàng cá nh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Straight Arrow Connector 286"/>
                        <wps:cNvCnPr/>
                        <wps:spPr>
                          <a:xfrm flipV="1">
                            <a:off x="623087" y="1323041"/>
                            <a:ext cx="210393" cy="70401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87" name="Straight Arrow Connector 287"/>
                        <wps:cNvCnPr/>
                        <wps:spPr>
                          <a:xfrm>
                            <a:off x="623087" y="2027055"/>
                            <a:ext cx="1035670" cy="99929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88" name="Straight Arrow Connector 288"/>
                        <wps:cNvCnPr/>
                        <wps:spPr>
                          <a:xfrm flipV="1">
                            <a:off x="1319002" y="525968"/>
                            <a:ext cx="258909" cy="7970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89" name="Straight Arrow Connector 289"/>
                        <wps:cNvCnPr/>
                        <wps:spPr>
                          <a:xfrm>
                            <a:off x="1319002" y="1323041"/>
                            <a:ext cx="258873" cy="806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0" name="Straight Arrow Connector 290"/>
                        <wps:cNvCnPr/>
                        <wps:spPr>
                          <a:xfrm flipV="1">
                            <a:off x="5251515" y="1617828"/>
                            <a:ext cx="691745" cy="10685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1" name="Straight Arrow Connector 291"/>
                        <wps:cNvCnPr/>
                        <wps:spPr>
                          <a:xfrm flipV="1">
                            <a:off x="5251518" y="1290398"/>
                            <a:ext cx="315462" cy="29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2" name="Straight Arrow Connector 292"/>
                        <wps:cNvCnPr/>
                        <wps:spPr>
                          <a:xfrm>
                            <a:off x="5251518" y="1290692"/>
                            <a:ext cx="635097" cy="174382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3" name="Straight Arrow Connector 293"/>
                        <wps:cNvCnPr/>
                        <wps:spPr>
                          <a:xfrm flipV="1">
                            <a:off x="2411316" y="2386591"/>
                            <a:ext cx="1156580" cy="63975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4" name="Straight Arrow Connector 294"/>
                        <wps:cNvCnPr/>
                        <wps:spPr>
                          <a:xfrm>
                            <a:off x="4320455" y="2386591"/>
                            <a:ext cx="178501" cy="2997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5" name="Straight Arrow Connector 295"/>
                        <wps:cNvCnPr/>
                        <wps:spPr>
                          <a:xfrm flipV="1">
                            <a:off x="4320455" y="1589789"/>
                            <a:ext cx="178186" cy="79680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6" name="Straight Arrow Connector 296"/>
                        <wps:cNvCnPr/>
                        <wps:spPr>
                          <a:xfrm>
                            <a:off x="5251147" y="2685999"/>
                            <a:ext cx="635468" cy="34851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7" name="Elbow Connector 297"/>
                        <wps:cNvCnPr/>
                        <wps:spPr>
                          <a:xfrm rot="5400000" flipH="1" flipV="1">
                            <a:off x="4596170" y="2709948"/>
                            <a:ext cx="262170" cy="1566159"/>
                          </a:xfrm>
                          <a:prstGeom prst="bentConnector4">
                            <a:avLst>
                              <a:gd name="adj1" fmla="val -87195"/>
                              <a:gd name="adj2" fmla="val 6201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8" name="Elbow Connector 298"/>
                        <wps:cNvCnPr/>
                        <wps:spPr>
                          <a:xfrm rot="16200000" flipH="1">
                            <a:off x="3115219" y="-796916"/>
                            <a:ext cx="598645" cy="2920703"/>
                          </a:xfrm>
                          <a:prstGeom prst="bentConnector3">
                            <a:avLst>
                              <a:gd name="adj1" fmla="val -38186"/>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9" name="Straight Arrow Connector 299"/>
                        <wps:cNvCnPr/>
                        <wps:spPr>
                          <a:xfrm>
                            <a:off x="2330434" y="1331107"/>
                            <a:ext cx="258693" cy="52986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0" name="Elbow Connector 300"/>
                        <wps:cNvCnPr/>
                        <wps:spPr>
                          <a:xfrm flipV="1">
                            <a:off x="2329873" y="598810"/>
                            <a:ext cx="3236153" cy="732297"/>
                          </a:xfrm>
                          <a:prstGeom prst="bentConnector3">
                            <a:avLst>
                              <a:gd name="adj1" fmla="val 34738"/>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1" name="Elbow Connector 301"/>
                        <wps:cNvCnPr/>
                        <wps:spPr>
                          <a:xfrm>
                            <a:off x="2330470" y="525968"/>
                            <a:ext cx="634937" cy="979150"/>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2" name="Straight Arrow Connector 302"/>
                        <wps:cNvCnPr/>
                        <wps:spPr>
                          <a:xfrm>
                            <a:off x="3341686" y="1860969"/>
                            <a:ext cx="225958" cy="52530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3" name="Elbow Connector 303"/>
                        <wps:cNvCnPr/>
                        <wps:spPr>
                          <a:xfrm rot="16200000" flipH="1">
                            <a:off x="3501348" y="1680877"/>
                            <a:ext cx="1472657" cy="2544539"/>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52B182D" id="Canvas 331" o:spid="_x0000_s1062" editas="canvas" style="width:468pt;height:282.2pt;mso-position-horizontal-relative:char;mso-position-vertical-relative:line" coordsize="59436,358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">
                <v:shape id="_x0000_s1063" type="#_x0000_t75" style="position:absolute;width:59436;height:35833;visibility:visible;mso-wrap-style:square">
                  <v:fill o:detectmouseclick="t"/>
                  <v:path o:connecttype="none"/>
                </v:shape>
                <v:rect id="Rectangle 275" o:spid="_x0000_s1064" style="position:absolute;left:1213;top:3641;width:5017;height:33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AJbsgA&#10;AADcAAAADwAAAGRycy9kb3ducmV2LnhtbESPW2vCQBSE3wv9D8sp+FJ0Y/BG6iriBSo+2HoBHw/Z&#10;0ySYPRuyq6b+elco9HGYmW+Y8bQxpbhS7QrLCrqdCARxanXBmYLDftUegXAeWWNpmRT8koPp5PVl&#10;jIm2N/6m685nIkDYJagg975KpHRpTgZdx1bEwfuxtUEfZJ1JXeMtwE0p4ygaSIMFh4UcK5rnlJ53&#10;F6Ogwl4Ubxfn9fFwWq42i/fu5v5VKtV6a2YfIDw1/j/81/7UCuJhH55nwhGQk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roAluyAAAANwAAAAPAAAAAAAAAAAAAAAAAJgCAABk&#10;cnMvZG93bnJldi54bWxQSwUGAAAAAAQABAD1AAAAjQMAAAAA&#10;" fillcolor="#a7bfde [1620]" strokecolor="#4579b8 [3044]">
                  <v:fill color2="#e4ecf5 [500]" rotate="t" angle="180" colors="0 #a3c4ff;22938f #bfd5ff;1 #e5eeff"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DN SX thức ăn, VTNN</w:t>
                        </w:r>
                      </w:p>
                    </w:txbxContent>
                  </v:textbox>
                </v:rect>
                <v:rect id="Rectangle 276" o:spid="_x0000_s1065" style="position:absolute;left:8334;top:3641;width:4856;height:191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KXGccA&#10;AADcAAAADwAAAGRycy9kb3ducmV2LnhtbESPQWvCQBSE74L/YXlCL0U3BlFJXaXUChYParTQ4yP7&#10;mgSzb0N21dhf7woFj8PMfMPMFq2pxIUaV1pWMBxEIIgzq0vOFRwPq/4UhPPIGivLpOBGDhbzbmeG&#10;ibZX3tMl9bkIEHYJKii8rxMpXVaQQTewNXHwfm1j0AfZ5FI3eA1wU8k4isbSYMlhocCaPgrKTunZ&#10;KKhxFMXb5enr+/jzudosX4ebv12l1EuvfX8D4an1z/B/e60VxJMxPM6EI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tylxnHAAAA3AAAAA8AAAAAAAAAAAAAAAAAmAIAAGRy&#10;cy9kb3ducmV2LnhtbFBLBQYAAAAABAAEAPUAAACMAwAAAAA=&#10;" fillcolor="#a7bfde [1620]" strokecolor="#4579b8 [3044]">
                  <v:fill color2="#e4ecf5 [500]" rotate="t" angle="180" colors="0 #a3c4ff;22938f #bfd5ff;1 #e5eeff"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Đại lý thức ăn, VTNN</w:t>
                        </w:r>
                      </w:p>
                    </w:txbxContent>
                  </v:textbox>
                </v:rect>
                <v:rect id="Rectangle 277" o:spid="_x0000_s1066" style="position:absolute;left:15779;top:3641;width:7525;height:32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NxzMUA&#10;AADcAAAADwAAAGRycy9kb3ducmV2LnhtbESPT2vCQBTE74LfYXmFXkQ3phJL6ipiEXuxUP/cH9nX&#10;JJh9G3dXjd++WxA8DjPzG2a26EwjruR8bVnBeJSAIC6srrlUcNivh+8gfEDW2FgmBXfysJj3ezPM&#10;tb3xD113oRQRwj5HBVUIbS6lLyoy6Ee2JY7er3UGQ5SulNrhLcJNI9MkyaTBmuNChS2tKipOu4tR&#10;sJ14lw5Ox0H5fX7LPrvN6pJt70q9vnTLDxCBuvAMP9pfWkE6ncL/mXg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w3HMxQAAANw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Hộ dân</w:t>
                        </w:r>
                      </w:p>
                    </w:txbxContent>
                  </v:textbox>
                </v:rect>
                <v:rect id="Rectangle 278" o:spid="_x0000_s1067" style="position:absolute;left:15778;top:9628;width:7526;height:7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zlvsMA&#10;AADcAAAADwAAAGRycy9kb3ducmV2LnhtbERPz2vCMBS+C/sfwht4kZmuSje6RhmK6MXB3HZ/NG9t&#10;afNSk6j1vzcHwePH97tYDqYTZ3K+sazgdZqAIC6tbrhS8PuzeXkH4QOyxs4yKbiSh+XiaVRgru2F&#10;v+l8CJWIIexzVFCH0OdS+rImg35qe+LI/VtnMEToKqkdXmK46WSaJJk02HBsqLGnVU1lezgZBfu5&#10;d+mk/ZtUX8dZth62q1O2vyo1fh4+P0AEGsJDfHfvtIL0La6NZ+IR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VzlvsMAAADcAAAADwAAAAAAAAAAAAAAAACYAgAAZHJzL2Rv&#10;d25yZXYueG1sUEsFBgAAAAAEAAQA9QAAAIgDAAAAAA==&#10;" fillcolor="#dfa7a6 [1621]" strokecolor="#bc4542 [3045]">
                  <v:fill color2="#f5e4e4 [501]" rotate="t" angle="180" colors="0 #ffa2a1;22938f #ffbebd;1 #ffe5e5"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Trang trại của dân</w:t>
                        </w:r>
                      </w:p>
                    </w:txbxContent>
                  </v:textbox>
                </v:rect>
                <v:rect id="Rectangle 279" o:spid="_x0000_s1068" style="position:absolute;left:16587;top:24276;width:7526;height:119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BAJcYA&#10;AADcAAAADwAAAGRycy9kb3ducmV2LnhtbESPT2vCQBTE74V+h+UVvIhuGku0qasURepFwX/3R/Y1&#10;CWbfprurxm/vFgo9DjPzG2Y670wjruR8bVnB6zABQVxYXXOp4HhYDSYgfEDW2FgmBXfyMJ89P00x&#10;1/bGO7ruQykihH2OCqoQ2lxKX1Rk0A9tSxy9b+sMhihdKbXDW4SbRqZJkkmDNceFCltaVFSc9xej&#10;YPPmXdo/n/rl9meULbuvxSXb3JXqvXSfHyACdeE//NdeawXp+B1+z8QjIG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BAJcYAAADcAAAADwAAAAAAAAAAAAAAAACYAgAAZHJz&#10;L2Rvd25yZXYueG1sUEsFBgAAAAAEAAQA9QAAAIsDAAAAAA==&#10;" fillcolor="#dfa7a6 [1621]" strokecolor="#bc4542 [3045]">
                  <v:fill color2="#f5e4e4 [501]" rotate="t" angle="180" colors="0 #ffa2a1;22938f #ffbebd;1 #ffe5e5"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Trang trại của dân nuôi gia công</w:t>
                        </w:r>
                      </w:p>
                    </w:txbxContent>
                  </v:textbox>
                </v:rect>
                <v:rect id="Rectangle 280" o:spid="_x0000_s1069" style="position:absolute;left:25891;top:15051;width:7525;height:71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cUGMQA&#10;AADcAAAADwAAAGRycy9kb3ducmV2LnhtbESPwW7CMAyG75N4h8hI3EZKDwwKAaFpQ1Mv04AHsBrT&#10;VDROaTLoePr5MGlH6/f/+fN6O/hW3aiPTWADs2kGirgKtuHawOn4/rwAFROyxTYwGfihCNvN6GmN&#10;hQ13/qLbIdVKIBwLNOBS6gqtY+XIY5yGjliyc+g9Jhn7Wtse7wL3rc6zbK49NiwXHHb06qi6HL69&#10;aOTneb1/KbFcto83zZ/H0l0fxkzGw24FKtGQ/pf/2h/WQL4QfXlGCK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3FBjEAAAA3A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Thương lái</w:t>
                        </w:r>
                      </w:p>
                    </w:txbxContent>
                  </v:textbox>
                </v:rect>
                <v:rect id="Rectangle 281" o:spid="_x0000_s1070" style="position:absolute;left:35678;top:11490;width:7526;height:247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uxg8UA&#10;AADcAAAADwAAAGRycy9kb3ducmV2LnhtbESPwW7CMBBE75X4B2uReitOckghYKIKFVTlUhX4gFW8&#10;xFHjdYhdSPP1daVKPY5m583OphxtJ240+NaxgnSRgCCunW65UXA+7Z+WIHxA1tg5JgXf5KHczh42&#10;WGh35w+6HUMjIoR9gQpMCH0hpa8NWfQL1xNH7+IGiyHKoZF6wHuE205mSZJLiy3HBoM97QzVn8cv&#10;G9/ILnlzeK6wWnXTq+T3U2Wuk1KP8/FlDSLQGP6P/9JvWkG2TOF3TCSA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e7GDxQAAANw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Pr>
                            <w:sz w:val="24"/>
                            <w:szCs w:val="24"/>
                          </w:rPr>
                          <w:t xml:space="preserve">DN </w:t>
                        </w:r>
                        <w:r w:rsidRPr="00EA21F7">
                          <w:rPr>
                            <w:sz w:val="24"/>
                            <w:szCs w:val="24"/>
                          </w:rPr>
                          <w:t>phân phối</w:t>
                        </w:r>
                      </w:p>
                    </w:txbxContent>
                  </v:textbox>
                </v:rect>
                <v:rect id="Rectangle 282" o:spid="_x0000_s1071" style="position:absolute;left:44986;top:9627;width:7526;height:12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4zDMMA&#10;AADcAAAADwAAAGRycy9kb3ducmV2LnhtbESPT4vCMBTE7wt+h/AEb2tqWUSqUUQRZA/if6+P5tkW&#10;m5eSxNr99hthYY/DzPyGmS06U4uWnK8sKxgNExDEudUVFwrOp83nBIQPyBpry6Tghzws5r2PGWba&#10;vvhA7TEUIkLYZ6igDKHJpPR5SQb90DbE0btbZzBE6QqpHb4i3NQyTZKxNFhxXCixoVVJ+eP4NAp2&#10;3fX7Vnvvvpr9JV8+eN1uzVqpQb9bTkEE6sJ/+K+91QrSSQrvM/EIy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24zDMMAAADcAAAADwAAAAAAAAAAAAAAAACYAgAAZHJzL2Rv&#10;d25yZXYueG1sUEsFBgAAAAAEAAQA9QAAAIgDAAAAAA==&#10;" fillcolor="#a5d5e2 [1624]" strokecolor="#40a7c2 [3048]">
                  <v:fill color2="#e4f2f6 [504]" rotate="t" angle="180" colors="0 #9eeaff;22938f #bbefff;1 #e4f9ff"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Tiểu thương bán lẻ</w:t>
                        </w:r>
                      </w:p>
                    </w:txbxContent>
                  </v:textbox>
                </v:rect>
                <v:rect id="Rectangle 283" o:spid="_x0000_s1072" style="position:absolute;left:44989;top:24517;width:7526;height:4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KWl8QA&#10;AADcAAAADwAAAGRycy9kb3ducmV2LnhtbESPT4vCMBTE74LfITzBm6bqIlKNIooge1hW1z/XR/Ns&#10;i81LSWLtfvuNIOxxmJnfMItVayrRkPOlZQWjYQKCOLO65FzB6Wc3mIHwAVljZZkU/JKH1bLbWWCq&#10;7ZMP1BxDLiKEfYoKihDqVEqfFWTQD21NHL2bdQZDlC6X2uEzwk0lx0kylQZLjgsF1rQpKLsfH0bB&#10;V3v5vFbeu4/6+5yt77xt9marVL/XrucgArXhP/xu77WC8WwCrzPxCM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ilpfEAAAA3AAAAA8AAAAAAAAAAAAAAAAAmAIAAGRycy9k&#10;b3ducmV2LnhtbFBLBQYAAAAABAAEAPUAAACJAwAAAAA=&#10;" fillcolor="#a5d5e2 [1624]" strokecolor="#40a7c2 [3048]">
                  <v:fill color2="#e4f2f6 [504]" rotate="t" angle="180" colors="0 #9eeaff;22938f #bbefff;1 #e4f9ff" focus="100%" type="gradient"/>
                  <v:shadow on="t" color="black" opacity="24903f" origin=",.5" offset="0,.55556mm"/>
                  <v:textbox>
                    <w:txbxContent>
                      <w:p w:rsidR="008A2300" w:rsidRPr="00EA21F7" w:rsidRDefault="008A2300" w:rsidP="00E70AE8">
                        <w:pPr>
                          <w:spacing w:before="0" w:after="0" w:line="240" w:lineRule="auto"/>
                          <w:rPr>
                            <w:sz w:val="24"/>
                            <w:szCs w:val="24"/>
                          </w:rPr>
                        </w:pPr>
                        <w:r w:rsidRPr="00EA21F7">
                          <w:rPr>
                            <w:sz w:val="24"/>
                            <w:szCs w:val="24"/>
                          </w:rPr>
                          <w:t>Siêu thị</w:t>
                        </w:r>
                      </w:p>
                    </w:txbxContent>
                  </v:textbox>
                </v:rect>
                <v:rect id="Rectangle 284" o:spid="_x0000_s1073" style="position:absolute;left:55103;top:30345;width:7525;height:65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z9fsUA&#10;AADcAAAADwAAAGRycy9kb3ducmV2LnhtbESPQWvCQBCF7wX/wzJCb81GrUFiVrGFlvSoLeQ6ZMck&#10;mp1Ns1tN/n1XEDw+3rzvzcu2g2nFhXrXWFYwi2IQxKXVDVcKfr4/XlYgnEfW2FomBSM52G4mTxmm&#10;2l55T5eDr0SAsEtRQe19l0rpypoMush2xME72t6gD7KvpO7xGuCmlfM4TqTBhkNDjR2911SeD38m&#10;vPE1Ln7bRRIvOU9OxX5ZmM+3Qqnn6bBbg/A0+MfxPZ1rBfPVK9zGBALIz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zP1+xQAAANwAAAAPAAAAAAAAAAAAAAAAAJgCAABkcnMv&#10;ZG93bnJldi54bWxQSwUGAAAAAAQABAD1AAAAigMAAAAA&#10;" fillcolor="#bfb1d0 [1623]" strokecolor="#795d9b [3047]">
                  <v:fill color2="#ece7f1 [503]" rotate="t" angle="180" colors="0 #c9b5e8;22938f #d9cbee;1 #f0eaf9" focus="100%" type="gradient"/>
                  <v:shadow on="t" color="black" opacity="24903f" origin=",.5" offset="0,.55556mm"/>
                  <v:textbox>
                    <w:txbxContent>
                      <w:p w:rsidR="008A2300" w:rsidRPr="00EA21F7" w:rsidRDefault="008A2300" w:rsidP="00E70AE8">
                        <w:pPr>
                          <w:spacing w:before="0" w:after="0" w:line="240" w:lineRule="auto"/>
                          <w:rPr>
                            <w:sz w:val="24"/>
                            <w:szCs w:val="24"/>
                          </w:rPr>
                        </w:pPr>
                        <w:r w:rsidRPr="00EA21F7">
                          <w:rPr>
                            <w:sz w:val="24"/>
                            <w:szCs w:val="24"/>
                          </w:rPr>
                          <w:t>Khách hàng tổ chức</w:t>
                        </w:r>
                      </w:p>
                    </w:txbxContent>
                  </v:textbox>
                </v:rect>
                <v:rect id="Rectangle 285" o:spid="_x0000_s1074" style="position:absolute;left:55665;top:3642;width:7526;height:12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BY5cQA&#10;AADcAAAADwAAAGRycy9kb3ducmV2LnhtbESPzYrCQBCE78K+w9AL3sxklQSJjrIrKO7RH8i1ybRJ&#10;NNOTzYwa395ZEDwW1fVV13zZm0bcqHO1ZQVfUQyCuLC65lLB8bAeTUE4j6yxsUwKHuRgufgYzDHT&#10;9s47uu19KQKEXYYKKu/bTEpXVGTQRbYlDt7JdgZ9kF0pdYf3ADeNHMdxKg3WHBoqbGlVUXHZX014&#10;4/cx+WsmaZzwNj3nuyQ3m59cqeFn/z0D4an37+NXeqsVjKcJ/I8JBJ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AWOXEAAAA3AAAAA8AAAAAAAAAAAAAAAAAmAIAAGRycy9k&#10;b3ducmV2LnhtbFBLBQYAAAAABAAEAPUAAACJAwAAAAA=&#10;" fillcolor="#bfb1d0 [1623]" strokecolor="#795d9b [3047]">
                  <v:fill color2="#ece7f1 [503]" rotate="t" angle="180" colors="0 #c9b5e8;22938f #d9cbee;1 #f0eaf9" focus="100%" type="gradient"/>
                  <v:shadow on="t" color="black" opacity="24903f" origin=",.5" offset="0,.55556mm"/>
                  <v:textbox>
                    <w:txbxContent>
                      <w:p w:rsidR="008A2300" w:rsidRPr="00EA21F7" w:rsidRDefault="008A2300" w:rsidP="00E70AE8">
                        <w:pPr>
                          <w:spacing w:before="0" w:after="0" w:line="240" w:lineRule="auto"/>
                          <w:rPr>
                            <w:sz w:val="24"/>
                            <w:szCs w:val="24"/>
                          </w:rPr>
                        </w:pPr>
                        <w:r w:rsidRPr="00EA21F7">
                          <w:rPr>
                            <w:sz w:val="24"/>
                            <w:szCs w:val="24"/>
                          </w:rPr>
                          <w:t>Khách hàng cá nhân</w:t>
                        </w:r>
                      </w:p>
                    </w:txbxContent>
                  </v:textbox>
                </v:rect>
                <v:shape id="Straight Arrow Connector 286" o:spid="_x0000_s1075" type="#_x0000_t32" style="position:absolute;left:6230;top:13230;width:2104;height:70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C7NsUAAADcAAAADwAAAGRycy9kb3ducmV2LnhtbESPX2vCMBTF3wf7DuEKvs1UcSK1qcjG&#10;QBEcdQPx7drctWXNTUmi7b69GQz2eDh/fpxsPZhW3Mj5xrKC6SQBQVxa3XCl4PPj7WkJwgdkja1l&#10;UvBDHtb540OGqbY9F3Q7hkrEEfYpKqhD6FIpfVmTQT+xHXH0vqwzGKJ0ldQO+zhuWjlLkoU02HAk&#10;1NjRS03l9/FqIuR1XjzvT/vLnIrNe3/ZnQ/BnZUaj4bNCkSgIfyH/9pbrWC2XMDvmXgEZH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C7NsUAAADcAAAADwAAAAAAAAAA&#10;AAAAAAChAgAAZHJzL2Rvd25yZXYueG1sUEsFBgAAAAAEAAQA+QAAAJMDAAAAAA==&#10;" strokecolor="#4579b8 [3044]">
                  <v:stroke endarrow="open"/>
                </v:shape>
                <v:shape id="Straight Arrow Connector 287" o:spid="_x0000_s1076" type="#_x0000_t32" style="position:absolute;left:6230;top:20270;width:10357;height:99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XFSMMAAADcAAAADwAAAGRycy9kb3ducmV2LnhtbESPT4vCMBTE78J+h/AWvGmqS91SjSJC&#10;Wa/+Wdi9PZtnW2xeSpNq/fZGEDwOM/MbZrHqTS2u1LrKsoLJOAJBnFtdcaHgeMhGCQjnkTXWlknB&#10;nRyslh+DBaba3nhH170vRICwS1FB6X2TSunykgy6sW2Ig3e2rUEfZFtI3eItwE0tp1E0kwYrDgsl&#10;NrQpKb/sO6Pg63zqfxK/lkn2ZzddF8fxb/av1PCzX89BeOr9O/xqb7WCafINzzPhCM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lxUjDAAAA3AAAAA8AAAAAAAAAAAAA&#10;AAAAoQIAAGRycy9kb3ducmV2LnhtbFBLBQYAAAAABAAEAPkAAACRAwAAAAA=&#10;" strokecolor="#4579b8 [3044]">
                  <v:stroke endarrow="open"/>
                </v:shape>
                <v:shape id="Straight Arrow Connector 288" o:spid="_x0000_s1077" type="#_x0000_t32" style="position:absolute;left:13190;top:5259;width:2589;height:79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OK38MAAADcAAAADwAAAGRycy9kb3ducmV2LnhtbERPTWvCQBC9F/oflin0VjeKLRJdRVoK&#10;LYIltlC8jdkxCWZnw+7WxH/vHIQeH+97sRpcq84UYuPZwHiUgSIuvW24MvDz/f40AxUTssXWMxm4&#10;UITV8v5ugbn1PRd03qVKSQjHHA3UKXW51rGsyWEc+Y5YuKMPDpPAUGkbsJdw1+pJlr1ohw1LQ40d&#10;vdZUnnZ/TkrepsXz5ndzmFKx/uoPn/ttCntjHh+G9RxUoiH9i2/uD2tgMpO1ckaOgF5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zzit/DAAAA3AAAAA8AAAAAAAAAAAAA&#10;AAAAoQIAAGRycy9kb3ducmV2LnhtbFBLBQYAAAAABAAEAPkAAACRAwAAAAA=&#10;" strokecolor="#4579b8 [3044]">
                  <v:stroke endarrow="open"/>
                </v:shape>
                <v:shape id="Straight Arrow Connector 289" o:spid="_x0000_s1078" type="#_x0000_t32" style="position:absolute;left:13190;top:13230;width:2588;height: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b0ocMAAADcAAAADwAAAGRycy9kb3ducmV2LnhtbESPT4vCMBTE78J+h/AWvGmqS6VbjSJC&#10;Wa/+Wdi9PZtnW2xeSpNq/fZGEDwOM/MbZrHqTS2u1LrKsoLJOAJBnFtdcaHgeMhGCQjnkTXWlknB&#10;nRyslh+DBaba3nhH170vRICwS1FB6X2TSunykgy6sW2Ig3e2rUEfZFtI3eItwE0tp1E0kwYrDgsl&#10;NrQpKb/sO6Pg63zqfxK/lkn2ZzddF8fxb/av1PCzX89BeOr9O/xqb7WCafINzzPhCM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29KHDAAAA3AAAAA8AAAAAAAAAAAAA&#10;AAAAoQIAAGRycy9kb3ducmV2LnhtbFBLBQYAAAAABAAEAPkAAACRAwAAAAA=&#10;" strokecolor="#4579b8 [3044]">
                  <v:stroke endarrow="open"/>
                </v:shape>
                <v:shape id="Straight Arrow Connector 290" o:spid="_x0000_s1079" type="#_x0000_t32" style="position:absolute;left:52515;top:16178;width:6917;height:106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wQBMMAAADcAAAADwAAAGRycy9kb3ducmV2LnhtbERPTWvCQBC9F/oflin0VjcVK23qKqIU&#10;LIIltlC8jdlpEpqdDburif/eORR6fLzv2WJwrTpTiI1nA4+jDBRx6W3DlYGvz7eHZ1AxIVtsPZOB&#10;C0VYzG9vZphb33NB532qlIRwzNFAnVKXax3LmhzGke+IhfvxwWESGCptA/YS7lo9zrKpdtiwNNTY&#10;0aqm8nd/clKynhRP2+/tcULF8qM/vh92KRyMub8blq+gEg3pX/zn3lgD4xeZL2fkCOj5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dcEATDAAAA3AAAAA8AAAAAAAAAAAAA&#10;AAAAoQIAAGRycy9kb3ducmV2LnhtbFBLBQYAAAAABAAEAPkAAACRAwAAAAA=&#10;" strokecolor="#4579b8 [3044]">
                  <v:stroke endarrow="open"/>
                </v:shape>
                <v:shape id="Straight Arrow Connector 291" o:spid="_x0000_s1080" type="#_x0000_t32" style="position:absolute;left:52515;top:12903;width:3154;height: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C1n8UAAADcAAAADwAAAGRycy9kb3ducmV2LnhtbESPX2vCMBTF3wd+h3AHe5up4oarRhFl&#10;4BAc1YH4dm3u2mJzU5Jo67c3wmCPh/Pnx5nOO1OLKzlfWVYw6CcgiHOrKy4U/Ow/X8cgfEDWWFsm&#10;BTfyMJ/1nqaYattyRtddKEQcYZ+igjKEJpXS5yUZ9H3bEEfv1zqDIUpXSO2wjeOmlsMkeZcGK46E&#10;EhtalpSfdxcTIatR9rY5bE4jyhbf7enruA3uqNTLc7eYgAjUhf/wX3utFQw/BvA4E4+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BC1n8UAAADcAAAADwAAAAAAAAAA&#10;AAAAAAChAgAAZHJzL2Rvd25yZXYueG1sUEsFBgAAAAAEAAQA+QAAAJMDAAAAAA==&#10;" strokecolor="#4579b8 [3044]">
                  <v:stroke endarrow="open"/>
                </v:shape>
                <v:shape id="Straight Arrow Connector 292" o:spid="_x0000_s1081" type="#_x0000_t32" style="position:absolute;left:52515;top:12906;width:6351;height:17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wDcMAAADcAAAADwAAAGRycy9kb3ducmV2LnhtbESPQWvCQBSE7wX/w/KE3urGSEqMriJC&#10;sNdaBb09s88kmH0bshuN/94tFHocZuYbZrkeTCPu1LnasoLpJAJBXFhdc6ng8JN/pCCcR9bYWCYF&#10;T3KwXo3elphp++Bvuu99KQKEXYYKKu/bTEpXVGTQTWxLHLyr7Qz6ILtS6g4fAW4aGUfRpzRYc1io&#10;sKVtRcVt3xsFs+tl2KV+I9P8ZLd9nyTJMT8r9T4eNgsQngb/H/5rf2kF8TyG3zPhCMjV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tL8A3DAAAA3AAAAA8AAAAAAAAAAAAA&#10;AAAAoQIAAGRycy9kb3ducmV2LnhtbFBLBQYAAAAABAAEAPkAAACRAwAAAAA=&#10;" strokecolor="#4579b8 [3044]">
                  <v:stroke endarrow="open"/>
                </v:shape>
                <v:shape id="Straight Arrow Connector 293" o:spid="_x0000_s1082" type="#_x0000_t32" style="position:absolute;left:24113;top:23865;width:11565;height:63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6Oc8UAAADcAAAADwAAAGRycy9kb3ducmV2LnhtbESPX2vCMBTF34V9h3AHvs106kQ7o4gi&#10;bAgbdQPx7drctWXNTUmird/eDAY+Hs6fH2e+7EwtLuR8ZVnB8yABQZxbXXGh4Ptr+zQF4QOyxtoy&#10;KbiSh+XioTfHVNuWM7rsQyHiCPsUFZQhNKmUPi/JoB/Yhjh6P9YZDFG6QmqHbRw3tRwmyUQarDgS&#10;SmxoXVL+uz+bCNmMs5fdYXcaU7b6bE/vx4/gjkr1H7vVK4hAXbiH/9tvWsFwNoK/M/EI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46Oc8UAAADcAAAADwAAAAAAAAAA&#10;AAAAAAChAgAAZHJzL2Rvd25yZXYueG1sUEsFBgAAAAAEAAQA+QAAAJMDAAAAAA==&#10;" strokecolor="#4579b8 [3044]">
                  <v:stroke endarrow="open"/>
                </v:shape>
                <v:shape id="Straight Arrow Connector 294" o:spid="_x0000_s1083" type="#_x0000_t32" style="position:absolute;left:43204;top:23865;width:1785;height:29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7N4sQAAADcAAAADwAAAGRycy9kb3ducmV2LnhtbESPT2vCQBTE7wW/w/KE3urGP5EYXUWE&#10;UK+1FfT2zD6TYPZtyG40fnu3UOhxmJnfMKtNb2pxp9ZVlhWMRxEI4tzqigsFP9/ZRwLCeWSNtWVS&#10;8CQHm/XgbYWptg/+ovvBFyJA2KWooPS+SaV0eUkG3cg2xMG72tagD7ItpG7xEeCmlpMomkuDFYeF&#10;EhvalZTfDp1RML1e+s/Eb2WSneyu6+I4PmZnpd6H/XYJwlPv/8N/7b1WMFnM4PdMOAJy/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7s3ixAAAANwAAAAPAAAAAAAAAAAA&#10;AAAAAKECAABkcnMvZG93bnJldi54bWxQSwUGAAAAAAQABAD5AAAAkgMAAAAA&#10;" strokecolor="#4579b8 [3044]">
                  <v:stroke endarrow="open"/>
                </v:shape>
                <v:shape id="Straight Arrow Connector 295" o:spid="_x0000_s1084" type="#_x0000_t32" style="position:absolute;left:43204;top:15897;width:1782;height:79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uznMUAAADcAAAADwAAAGRycy9kb3ducmV2LnhtbESPX2vCMBTF3wf7DuEO9jbTiYqrRhHH&#10;YENwtA7Et2tz1xabm5Jktn57Iwh7PJw/P8582ZtGnMn52rKC10ECgriwuuZSwc/u42UKwgdkjY1l&#10;UnAhD8vF48McU207zuich1LEEfYpKqhCaFMpfVGRQT+wLXH0fq0zGKJ0pdQOuzhuGjlMkok0WHMk&#10;VNjSuqLilP+ZCHkfZePNfnMcUbb67o5fh21wB6Wen/rVDESgPvyH7+1PrWD4NobbmXgE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yuznMUAAADcAAAADwAAAAAAAAAA&#10;AAAAAAChAgAAZHJzL2Rvd25yZXYueG1sUEsFBgAAAAAEAAQA+QAAAJMDAAAAAA==&#10;" strokecolor="#4579b8 [3044]">
                  <v:stroke endarrow="open"/>
                </v:shape>
                <v:shape id="Straight Arrow Connector 296" o:spid="_x0000_s1085" type="#_x0000_t32" style="position:absolute;left:52511;top:26859;width:6355;height:34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D2DsUAAADcAAAADwAAAGRycy9kb3ducmV2LnhtbESPzWrDMBCE74W8g9hAb42cFAfXjWJM&#10;wCTXpi0kt621sU2tlbHkn7x9VSj0OMzMN8wum00rRupdY1nBehWBIC6tbrhS8PFePCUgnEfW2Fom&#10;BXdykO0XDztMtZ34jcazr0SAsEtRQe19l0rpypoMupXtiIN3s71BH2RfSd3jFOCmlZso2kqDDYeF&#10;Gjs61FR+nwej4Pn2NR8Tn8ukuNjDMMRx/FlclXpczvkrCE+z/w//tU9aweZlC79nwhGQ+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D2DsUAAADcAAAADwAAAAAAAAAA&#10;AAAAAAChAgAAZHJzL2Rvd25yZXYueG1sUEsFBgAAAAAEAAQA+QAAAJMDAAAAAA==&#10;" strokecolor="#4579b8 [3044]">
                  <v:stroke endarrow="open"/>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297" o:spid="_x0000_s1086" type="#_x0000_t35" style="position:absolute;left:45961;top:27099;width:2622;height:15662;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FlY8gAAADcAAAADwAAAGRycy9kb3ducmV2LnhtbESPQWvCQBSE74L/YXkFL6KbCq02dZWi&#10;lEpBsNFDj8/sMwlm38bs1kR/vSsIPQ4z8w0znbemFGeqXWFZwfMwAkGcWl1wpmC3/RxMQDiPrLG0&#10;TAou5GA+63amGGvb8A+dE5+JAGEXo4Lc+yqW0qU5GXRDWxEH72Brgz7IOpO6xibATSlHUfQqDRYc&#10;FnKsaJFTekz+jIL+4XvdTH7X+2T7spenr+tmfF1ulOo9tR/vIDy1/j/8aK+0gtHbGO5nwhGQs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oFlY8gAAADcAAAADwAAAAAA&#10;AAAAAAAAAAChAgAAZHJzL2Rvd25yZXYueG1sUEsFBgAAAAAEAAQA+QAAAJYDAAAAAA==&#10;" adj="-18834,13395" strokecolor="#4579b8 [3044]">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98" o:spid="_x0000_s1087" type="#_x0000_t34" style="position:absolute;left:31152;top:-7970;width:5986;height:2920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FkurwAAADcAAAADwAAAGRycy9kb3ducmV2LnhtbERPSwrCMBDdC94hjOBOU12IVqMUQXHh&#10;wk8PMCRjW2wmpYm13t4sBJeP99/seluLjlpfOVYwmyYgiLUzFRcK8vthsgThA7LB2jEp+JCH3XY4&#10;2GBq3Juv1N1CIWII+xQVlCE0qZRel2TRT11DHLmHay2GCNtCmhbfMdzWcp4kC2mx4thQYkP7kvTz&#10;9rIKLvlib3L2WTizPtZ3/cis6ZQaj/psDSJQH/7in/tkFMxXcW08E4+A3H4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AVFkurwAAADcAAAADwAAAAAAAAAAAAAAAAChAgAA&#10;ZHJzL2Rvd25yZXYueG1sUEsFBgAAAAAEAAQA+QAAAIoDAAAAAA==&#10;" adj="-8248" strokecolor="#4579b8 [3044]">
                  <v:stroke endarrow="open"/>
                </v:shape>
                <v:shape id="Straight Arrow Connector 299" o:spid="_x0000_s1088" type="#_x0000_t32" style="position:absolute;left:23304;top:13311;width:2587;height:52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9ifMMAAADcAAAADwAAAGRycy9kb3ducmV2LnhtbESPQYvCMBSE7wv+h/CEva2pSqVWo4hQ&#10;3OvqLujt2TzbYvNSmlTrvzcLgsdhZr5hluve1OJGrassKxiPIhDEudUVFwp+D9lXAsJ5ZI21ZVLw&#10;IAfr1eBjiam2d/6h294XIkDYpaig9L5JpXR5SQbdyDbEwbvY1qAPsi2kbvEe4KaWkyiaSYMVh4US&#10;G9qWlF/3nVEwvZz7XeI3MsmOdtt1cRz/ZSelPof9ZgHCU+/f4Vf7WyuYzOfwfyYcAbl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XvYnzDAAAA3AAAAA8AAAAAAAAAAAAA&#10;AAAAoQIAAGRycy9kb3ducmV2LnhtbFBLBQYAAAAABAAEAPkAAACRAwAAAAA=&#10;" strokecolor="#4579b8 [3044]">
                  <v:stroke endarrow="open"/>
                </v:shape>
                <v:shape id="Elbow Connector 300" o:spid="_x0000_s1089" type="#_x0000_t34" style="position:absolute;left:23298;top:5988;width:32362;height:732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Rt/+8IAAADcAAAADwAAAGRycy9kb3ducmV2LnhtbERPy4rCMBTdD/gP4QruxtQRHK1GkUEZ&#10;USz4+IBrc22LzU1pYu349WYx4PJw3rNFa0rRUO0KywoG/QgEcWp1wZmC82n9OQbhPLLG0jIp+CMH&#10;i3nnY4axtg8+UHP0mQgh7GJUkHtfxVK6NCeDrm8r4sBdbW3QB1hnUtf4COGmlF9RNJIGCw4NOVb0&#10;k1N6O96Ngu9kU/yu2ietksnYNJft5bof7ZTqddvlFISn1r/F/+6NVjCMwvxwJhwBOX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Rt/+8IAAADcAAAADwAAAAAAAAAAAAAA&#10;AAChAgAAZHJzL2Rvd25yZXYueG1sUEsFBgAAAAAEAAQA+QAAAJADAAAAAA==&#10;" adj="7503" strokecolor="#4579b8 [3044]">
                  <v:stroke endarrow="open"/>
                </v:shape>
                <v:shapetype id="_x0000_t33" coordsize="21600,21600" o:spt="33" o:oned="t" path="m,l21600,r,21600e" filled="f">
                  <v:stroke joinstyle="miter"/>
                  <v:path arrowok="t" fillok="f" o:connecttype="none"/>
                  <o:lock v:ext="edit" shapetype="t"/>
                </v:shapetype>
                <v:shape id="Elbow Connector 301" o:spid="_x0000_s1090" type="#_x0000_t33" style="position:absolute;left:23304;top:5259;width:6350;height:979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WGvcUAAADcAAAADwAAAGRycy9kb3ducmV2LnhtbESPzWrDMBCE74W8g9hCb42cH0pxooSS&#10;1FBooDQJ5Lq1traJtTKWbMtvHwUKPQ4z8w2z3gZTi55aV1lWMJsmIIhzqysuFJxP2fMrCOeRNdaW&#10;ScFIDrabycMaU20H/qb+6AsRIexSVFB636RSurwkg25qG+Lo/drWoI+yLaRucYhwU8t5krxIgxXH&#10;hRIb2pWUX4+dUbD/0ov3z3F55flPuBxsl/mwz5R6egxvKxCegv8P/7U/tIJFMoP7mXgE5OY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KWGvcUAAADcAAAADwAAAAAAAAAA&#10;AAAAAAChAgAAZHJzL2Rvd25yZXYueG1sUEsFBgAAAAAEAAQA+QAAAJMDAAAAAA==&#10;" strokecolor="#4579b8 [3044]">
                  <v:stroke endarrow="open"/>
                </v:shape>
                <v:shape id="Straight Arrow Connector 302" o:spid="_x0000_s1091" type="#_x0000_t32" style="position:absolute;left:33416;top:18609;width:2260;height:52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BqF8MAAADcAAAADwAAAGRycy9kb3ducmV2LnhtbESPT4vCMBTE78J+h/AW9mbTVSqlGkWE&#10;sl79B+7tbfNsi81LaVLtfnsjCB6Hmd8Ms1gNphE36lxtWcF3FIMgLqyuuVRwPOTjFITzyBoby6Tg&#10;nxyslh+jBWba3nlHt70vRShhl6GCyvs2k9IVFRl0kW2Jg3exnUEfZFdK3eE9lJtGTuJ4Jg3WHBYq&#10;bGlTUXHd90bB9PI3/KR+LdP8bDd9nyTJKf9V6utzWM9BeBr8O/yitzpw8QSeZ8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WgahfDAAAA3AAAAA8AAAAAAAAAAAAA&#10;AAAAoQIAAGRycy9kb3ducmV2LnhtbFBLBQYAAAAABAAEAPkAAACRAwAAAAA=&#10;" strokecolor="#4579b8 [3044]">
                  <v:stroke endarrow="open"/>
                </v:shape>
                <v:shape id="Elbow Connector 303" o:spid="_x0000_s1092" type="#_x0000_t33" style="position:absolute;left:35014;top:16808;width:14726;height:2544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R1nMQAAADcAAAADwAAAGRycy9kb3ducmV2LnhtbESPT2vCQBTE74LfYXkFb83GP7SauooI&#10;ilgoNPXg8TX7mgSzb8PuqvHbu0LB4zAzv2Hmy8404kLO15YVDJMUBHFhdc2lgsPP5nUKwgdkjY1l&#10;UnAjD8tFvzfHTNsrf9MlD6WIEPYZKqhCaDMpfVGRQZ/Yljh6f9YZDFG6UmqH1wg3jRyl6Zs0WHNc&#10;qLCldUXFKT8bBfZY5zTbrnDCp6/33/3wU/LNKTV46VYfIAJ14Rn+b++0gnE6hseZeATk4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JHWcxAAAANwAAAAPAAAAAAAAAAAA&#10;AAAAAKECAABkcnMvZG93bnJldi54bWxQSwUGAAAAAAQABAD5AAAAkgMAAAAA&#10;" strokecolor="#4579b8 [3044]">
                  <v:stroke endarrow="open"/>
                </v:shape>
                <w10:anchorlock/>
              </v:group>
            </w:pict>
          </mc:Fallback>
        </mc:AlternateContent>
      </w:r>
    </w:p>
    <w:p w:rsidR="00F41795" w:rsidRDefault="00F41795" w:rsidP="00F41795">
      <w:pPr>
        <w:spacing w:after="0"/>
        <w:ind w:right="-59"/>
      </w:pPr>
      <w:r>
        <w:lastRenderedPageBreak/>
        <w:t xml:space="preserve">So với các loại thực phẩm tươi sống khác, thịt gia súc, gia cầm được quản lý chặt chẽ nhất. Mạng lưới thú y được tổ chức rộng khắp, toàn bộ thịt dịch chuyển trên đường đều được niêm phong và có giấy thú y kèm theo. Đặc biệt với Đà Nẵng, thành phố đã quy hoạch 8 lò mổ tập trung với lực lượng thú y làm việc ngay tại lò mổ. Đây sẽ  là điều kiện thuận lợi để phát triển truy xuất nguồn gốc cho thịt. Nhìn chung, </w:t>
      </w:r>
      <w:r w:rsidRPr="00C5530A">
        <w:rPr>
          <w:b/>
        </w:rPr>
        <w:t xml:space="preserve">chuỗi cung ứng thịt tại Đà Nẵng còn có một số điểm </w:t>
      </w:r>
      <w:r>
        <w:rPr>
          <w:b/>
        </w:rPr>
        <w:t xml:space="preserve">thuận lợi </w:t>
      </w:r>
      <w:r w:rsidRPr="00C5530A">
        <w:rPr>
          <w:b/>
        </w:rPr>
        <w:t>sau</w:t>
      </w:r>
      <w:r>
        <w:t>:</w:t>
      </w:r>
    </w:p>
    <w:p w:rsidR="00F41795" w:rsidRDefault="00F41795" w:rsidP="00F41795">
      <w:pPr>
        <w:spacing w:after="120"/>
      </w:pPr>
      <w:r>
        <w:t>Đã xuất hiện nhiều doanh nghiệp tham gia vào toàn chuỗi từ sản xuất tới phân phối. Tại công đoạn sản xuất, cả gà và heo đều có sự tham gia với tỷ trọng lớn Công ty cổ phần chăn nuôi CP. CP có quy trình sản xuất khép kín từ sản xuất con giống, thức ăn chăn nuôi cho tới việc liên kết với hộ nông dân để tổ chức chăn nuôi, sau đó tiến hành thu mua, giết mổ, phân phối và chế biến.</w:t>
      </w:r>
    </w:p>
    <w:p w:rsidR="00F41795" w:rsidRDefault="00F41795" w:rsidP="00F41795">
      <w:pPr>
        <w:spacing w:after="120"/>
      </w:pPr>
      <w:r>
        <w:t>Toàn bộ gia súc, và phần lớn gia cầm đều được giết mổ tại các lò mổ tập trung, ngoại trừ một số gia cầm nuôi trong thành phố có thể được người dân vận chuyển tới bán trực tiếp tại chợ Thành phố đã quy hoạch 8 lò mổ tập trung, trong đó riêng lò mổ Đà Sơn đáp ứng tới 80% nhu cầu thịt của thị trường Đà Nẵng. Tại các lò mổ đều có cán bộ thú y kiểm soát động vật đầu vào và quản lý quá trình giết mổ.</w:t>
      </w:r>
    </w:p>
    <w:p w:rsidR="00F41795" w:rsidRDefault="00CD2789" w:rsidP="00F41795">
      <w:pPr>
        <w:rPr>
          <w:b/>
        </w:rPr>
      </w:pPr>
      <w:r>
        <w:t xml:space="preserve">Kênh phân phối ngắn với 90% lượng thịt cung ứng cho thị trường được nhập từ các tỉnh khác vào Đà Nẵng tại lò mổ. Do đó chuỗi cung ứng thịt có thể tính từ vị trí lò mổ. Từ </w:t>
      </w:r>
      <w:r w:rsidR="00974080">
        <w:t xml:space="preserve">lò mổ </w:t>
      </w:r>
      <w:r>
        <w:t xml:space="preserve">tới khách hàng thịt được phân phối chỉ qua 1 mắt xích trung gian. </w:t>
      </w:r>
      <w:r w:rsidR="008364B1" w:rsidRPr="008364B1">
        <w:t>Số lượng các thành viên ở mắt xích th</w:t>
      </w:r>
      <w:r w:rsidR="008364B1">
        <w:t xml:space="preserve">ương lái hay nhà bán sỉ ít, được quản lý tại lò mổ. Hiện tại Đà Sơn chỉ có 34 cơ sở giết mổ heo, 4 cơ sở giết mổ gà và 4 cơ sở giết mổ bò. Các cơ sở này nhận gia súc/gia cầm từ thương lái, thực hiện việc giết mổ và phân phối tới khách hàng tổ chức hoặc hệ thống bán lẻ. Trong công đoạn phân phối, </w:t>
      </w:r>
      <w:r w:rsidR="00974080">
        <w:t xml:space="preserve">đối với gia cầm </w:t>
      </w:r>
      <w:r w:rsidR="008364B1">
        <w:t>có 3 doanh nghiệp thống lĩnh khoảng 80% thị trường</w:t>
      </w:r>
      <w:r w:rsidR="00974080">
        <w:t>, đối với gia súc</w:t>
      </w:r>
      <w:r w:rsidR="008364B1">
        <w:t xml:space="preserve"> </w:t>
      </w:r>
      <w:r w:rsidR="00974080">
        <w:t xml:space="preserve">có 1 </w:t>
      </w:r>
      <w:r w:rsidR="008364B1">
        <w:t xml:space="preserve">doanh nghiệp Đắc Vinh chuyên phân phối </w:t>
      </w:r>
      <w:r w:rsidR="00974080">
        <w:t>cho khách hàng tổ chức</w:t>
      </w:r>
      <w:r w:rsidR="008364B1">
        <w:t>.</w:t>
      </w:r>
      <w:r w:rsidR="00F41795" w:rsidRPr="00F41795">
        <w:rPr>
          <w:b/>
        </w:rPr>
        <w:t xml:space="preserve"> </w:t>
      </w:r>
    </w:p>
    <w:p w:rsidR="00F41795" w:rsidRPr="00C5530A" w:rsidRDefault="00F41795" w:rsidP="00F41795">
      <w:pPr>
        <w:rPr>
          <w:b/>
        </w:rPr>
      </w:pPr>
      <w:r w:rsidRPr="00C5530A">
        <w:rPr>
          <w:b/>
        </w:rPr>
        <w:t xml:space="preserve">Ngoài những đặc điểm tích cực trên, chuỗi cung ứng thịt gia súc, gia cầm còn một vài điểm </w:t>
      </w:r>
      <w:r>
        <w:rPr>
          <w:b/>
        </w:rPr>
        <w:t xml:space="preserve">hạn chế </w:t>
      </w:r>
      <w:r w:rsidRPr="00C5530A">
        <w:rPr>
          <w:b/>
        </w:rPr>
        <w:t>như:</w:t>
      </w:r>
    </w:p>
    <w:p w:rsidR="00F41795" w:rsidRPr="008364B1" w:rsidRDefault="00F41795" w:rsidP="00F41795">
      <w:r>
        <w:lastRenderedPageBreak/>
        <w:t>Mặc dù toàn bộ gia súc, gia cầm được kiểm soát thú y chặt chẽ, tuy nhiên mạng lưới thú y mới dừng lại ở công tác quản lý dịch bệnh, chưa thể kiểm tra ATTP, việc kiểm tra lấy mẫu trên toàn chuỗi còn rất khiêm tốn so với lượng thịt tiêu thụ trên thị trường.</w:t>
      </w:r>
    </w:p>
    <w:p w:rsidR="00F41795" w:rsidRDefault="00F41795" w:rsidP="00F41795">
      <w:r>
        <w:t>Theo nguyên tắc thì gia súc, gia cầm được đóng dấu thú y, tuy nhiên, dấu này mới chỉ dừng lại ở việc phân biệt giữa động vật đã và chưa qua kiểm dịch, chưa thể phục vụ cho công tác truy xuất nguồn gốc.</w:t>
      </w:r>
    </w:p>
    <w:p w:rsidR="00E70AE8" w:rsidRPr="002E767A" w:rsidRDefault="00E70AE8" w:rsidP="00E70AE8">
      <w:pPr>
        <w:pStyle w:val="Caption"/>
        <w:rPr>
          <w:szCs w:val="26"/>
          <w:lang w:val="sv-SE"/>
        </w:rPr>
      </w:pPr>
      <w:bookmarkStart w:id="37" w:name="_Toc466210239"/>
      <w:r w:rsidRPr="002E767A">
        <w:rPr>
          <w:lang w:val="sv-SE"/>
        </w:rPr>
        <w:t xml:space="preserve">Sơ đồ </w:t>
      </w:r>
      <w:r>
        <w:fldChar w:fldCharType="begin"/>
      </w:r>
      <w:r w:rsidRPr="002E767A">
        <w:rPr>
          <w:lang w:val="sv-SE"/>
        </w:rPr>
        <w:instrText xml:space="preserve"> SEQ Sơ_đồ \* ARABIC </w:instrText>
      </w:r>
      <w:r>
        <w:fldChar w:fldCharType="separate"/>
      </w:r>
      <w:r w:rsidR="000411C8">
        <w:rPr>
          <w:noProof/>
          <w:lang w:val="sv-SE"/>
        </w:rPr>
        <w:t>4</w:t>
      </w:r>
      <w:r>
        <w:fldChar w:fldCharType="end"/>
      </w:r>
      <w:r w:rsidRPr="002E767A">
        <w:rPr>
          <w:lang w:val="sv-SE"/>
        </w:rPr>
        <w:t xml:space="preserve"> : Chuỗi cung ứng gia </w:t>
      </w:r>
      <w:r>
        <w:rPr>
          <w:lang w:val="sv-SE"/>
        </w:rPr>
        <w:t>súc</w:t>
      </w:r>
      <w:bookmarkEnd w:id="37"/>
    </w:p>
    <w:p w:rsidR="00E70AE8" w:rsidRDefault="00E70AE8" w:rsidP="00E70AE8">
      <w:r>
        <w:rPr>
          <w:noProof/>
          <w:lang w:val="en-US"/>
        </w:rPr>
        <mc:AlternateContent>
          <mc:Choice Requires="wpc">
            <w:drawing>
              <wp:inline distT="0" distB="0" distL="0" distR="0" wp14:anchorId="1D0BC441" wp14:editId="6774C41B">
                <wp:extent cx="6710900" cy="3403159"/>
                <wp:effectExtent l="0" t="0" r="0" b="102235"/>
                <wp:docPr id="332" name="Canvas 3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04" name="Rectangle 304"/>
                        <wps:cNvSpPr/>
                        <wps:spPr>
                          <a:xfrm>
                            <a:off x="121381" y="93796"/>
                            <a:ext cx="501706" cy="3325827"/>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DN SX thức ăn, V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 name="Rectangle 305"/>
                        <wps:cNvSpPr/>
                        <wps:spPr>
                          <a:xfrm>
                            <a:off x="833480" y="93782"/>
                            <a:ext cx="485522" cy="1917827"/>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Đại lý thức ăn, V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 name="Rectangle 306"/>
                        <wps:cNvSpPr/>
                        <wps:spPr>
                          <a:xfrm>
                            <a:off x="1577911" y="93768"/>
                            <a:ext cx="752559" cy="323710"/>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Hộ d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Rectangle 307"/>
                        <wps:cNvSpPr/>
                        <wps:spPr>
                          <a:xfrm>
                            <a:off x="1577875" y="692541"/>
                            <a:ext cx="752559" cy="736441"/>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Trang trại của d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Rectangle 308"/>
                        <wps:cNvSpPr/>
                        <wps:spPr>
                          <a:xfrm>
                            <a:off x="1658757" y="2157265"/>
                            <a:ext cx="752559" cy="1197478"/>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Trang trại của dân nuôi gia cô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Rectangle 309"/>
                        <wps:cNvSpPr/>
                        <wps:spPr>
                          <a:xfrm>
                            <a:off x="2589310" y="93768"/>
                            <a:ext cx="752559" cy="1853002"/>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Thương lá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Rectangle 310"/>
                        <wps:cNvSpPr/>
                        <wps:spPr>
                          <a:xfrm>
                            <a:off x="2629779" y="2157169"/>
                            <a:ext cx="752559" cy="1181104"/>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DN</w:t>
                              </w:r>
                              <w:r>
                                <w:rPr>
                                  <w:sz w:val="24"/>
                                  <w:szCs w:val="24"/>
                                </w:rPr>
                                <w:t>/cá nhân</w:t>
                              </w:r>
                              <w:r w:rsidRPr="00EA21F7">
                                <w:rPr>
                                  <w:sz w:val="24"/>
                                  <w:szCs w:val="24"/>
                                </w:rPr>
                                <w:t xml:space="preserve"> phân phố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Rectangle 311"/>
                        <wps:cNvSpPr/>
                        <wps:spPr>
                          <a:xfrm>
                            <a:off x="3527915" y="93836"/>
                            <a:ext cx="752559" cy="1852847"/>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Cá nhân phân phố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ectangle 312"/>
                        <wps:cNvSpPr/>
                        <wps:spPr>
                          <a:xfrm>
                            <a:off x="4498959" y="93923"/>
                            <a:ext cx="752559" cy="1852847"/>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EA21F7" w:rsidRDefault="008A2300" w:rsidP="00E70AE8">
                              <w:pPr>
                                <w:spacing w:before="0" w:after="0" w:line="240" w:lineRule="auto"/>
                                <w:jc w:val="center"/>
                                <w:rPr>
                                  <w:sz w:val="24"/>
                                  <w:szCs w:val="24"/>
                                </w:rPr>
                              </w:pPr>
                              <w:r w:rsidRPr="00EA21F7">
                                <w:rPr>
                                  <w:sz w:val="24"/>
                                  <w:szCs w:val="24"/>
                                </w:rPr>
                                <w:t>Tiểu thương bán lẻ</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Rectangle 313"/>
                        <wps:cNvSpPr/>
                        <wps:spPr>
                          <a:xfrm>
                            <a:off x="4498956" y="2181444"/>
                            <a:ext cx="752559" cy="469133"/>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EA21F7" w:rsidRDefault="008A2300" w:rsidP="00E70AE8">
                              <w:pPr>
                                <w:spacing w:before="0" w:after="0" w:line="240" w:lineRule="auto"/>
                                <w:rPr>
                                  <w:sz w:val="24"/>
                                  <w:szCs w:val="24"/>
                                </w:rPr>
                              </w:pPr>
                              <w:r w:rsidRPr="00EA21F7">
                                <w:rPr>
                                  <w:sz w:val="24"/>
                                  <w:szCs w:val="24"/>
                                </w:rPr>
                                <w:t>Siêu th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Rectangle 314"/>
                        <wps:cNvSpPr/>
                        <wps:spPr>
                          <a:xfrm>
                            <a:off x="5510335" y="2764168"/>
                            <a:ext cx="752559" cy="654860"/>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8A2300" w:rsidRPr="00EA21F7" w:rsidRDefault="008A2300" w:rsidP="00E70AE8">
                              <w:pPr>
                                <w:spacing w:before="0" w:after="0" w:line="240" w:lineRule="auto"/>
                                <w:rPr>
                                  <w:sz w:val="24"/>
                                  <w:szCs w:val="24"/>
                                </w:rPr>
                              </w:pPr>
                              <w:r w:rsidRPr="00EA21F7">
                                <w:rPr>
                                  <w:sz w:val="24"/>
                                  <w:szCs w:val="24"/>
                                </w:rPr>
                                <w:t>Khách hàng tổ chứ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Rectangle 315"/>
                        <wps:cNvSpPr/>
                        <wps:spPr>
                          <a:xfrm>
                            <a:off x="5566980" y="692623"/>
                            <a:ext cx="752559" cy="654860"/>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8A2300" w:rsidRPr="00EA21F7" w:rsidRDefault="008A2300" w:rsidP="00E70AE8">
                              <w:pPr>
                                <w:spacing w:before="0" w:after="0" w:line="240" w:lineRule="auto"/>
                                <w:rPr>
                                  <w:sz w:val="24"/>
                                  <w:szCs w:val="24"/>
                                </w:rPr>
                              </w:pPr>
                              <w:r w:rsidRPr="00EA21F7">
                                <w:rPr>
                                  <w:sz w:val="24"/>
                                  <w:szCs w:val="24"/>
                                </w:rPr>
                                <w:t>Khách hàng cá nh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Straight Arrow Connector 316"/>
                        <wps:cNvCnPr/>
                        <wps:spPr>
                          <a:xfrm flipV="1">
                            <a:off x="623087" y="1052696"/>
                            <a:ext cx="210393" cy="70401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7" name="Straight Arrow Connector 317"/>
                        <wps:cNvCnPr/>
                        <wps:spPr>
                          <a:xfrm>
                            <a:off x="623087" y="1756710"/>
                            <a:ext cx="1035670" cy="99929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8" name="Straight Arrow Connector 318"/>
                        <wps:cNvCnPr/>
                        <wps:spPr>
                          <a:xfrm flipV="1">
                            <a:off x="1319002" y="255623"/>
                            <a:ext cx="258909" cy="7970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9" name="Straight Arrow Connector 319"/>
                        <wps:cNvCnPr/>
                        <wps:spPr>
                          <a:xfrm>
                            <a:off x="1319002" y="1052696"/>
                            <a:ext cx="258873" cy="806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0" name="Straight Arrow Connector 320"/>
                        <wps:cNvCnPr/>
                        <wps:spPr>
                          <a:xfrm>
                            <a:off x="2330470" y="255623"/>
                            <a:ext cx="258840" cy="76464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1" name="Straight Arrow Connector 321"/>
                        <wps:cNvCnPr/>
                        <wps:spPr>
                          <a:xfrm flipV="1">
                            <a:off x="2330434" y="1020269"/>
                            <a:ext cx="258876" cy="4049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2" name="Straight Arrow Connector 322"/>
                        <wps:cNvCnPr/>
                        <wps:spPr>
                          <a:xfrm flipV="1">
                            <a:off x="2411316" y="2747721"/>
                            <a:ext cx="218463" cy="828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3" name="Straight Arrow Connector 323"/>
                        <wps:cNvCnPr/>
                        <wps:spPr>
                          <a:xfrm>
                            <a:off x="2965590" y="1946770"/>
                            <a:ext cx="40469" cy="21039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4" name="Straight Arrow Connector 324"/>
                        <wps:cNvCnPr/>
                        <wps:spPr>
                          <a:xfrm flipV="1">
                            <a:off x="3382338" y="2416011"/>
                            <a:ext cx="1116618" cy="3317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5" name="Straight Arrow Connector 325"/>
                        <wps:cNvCnPr/>
                        <wps:spPr>
                          <a:xfrm>
                            <a:off x="3382338" y="2747721"/>
                            <a:ext cx="2127997" cy="34387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6" name="Straight Arrow Connector 326"/>
                        <wps:cNvCnPr/>
                        <wps:spPr>
                          <a:xfrm flipV="1">
                            <a:off x="5251515" y="1347483"/>
                            <a:ext cx="691745" cy="10685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7" name="Straight Arrow Connector 327"/>
                        <wps:cNvCnPr/>
                        <wps:spPr>
                          <a:xfrm>
                            <a:off x="3382261" y="1020218"/>
                            <a:ext cx="145654" cy="4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8" name="Straight Arrow Connector 328"/>
                        <wps:cNvCnPr/>
                        <wps:spPr>
                          <a:xfrm>
                            <a:off x="4280474" y="1020260"/>
                            <a:ext cx="218485" cy="8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9" name="Straight Arrow Connector 329"/>
                        <wps:cNvCnPr/>
                        <wps:spPr>
                          <a:xfrm flipV="1">
                            <a:off x="5251518" y="1020053"/>
                            <a:ext cx="315462" cy="29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30" name="Straight Arrow Connector 330"/>
                        <wps:cNvCnPr/>
                        <wps:spPr>
                          <a:xfrm>
                            <a:off x="5251518" y="1020347"/>
                            <a:ext cx="635097" cy="174382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D0BC441" id="Canvas 332" o:spid="_x0000_s1093" editas="canvas" style="width:528.4pt;height:267.95pt;mso-position-horizontal-relative:char;mso-position-vertical-relative:line" coordsize="67106,340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">
                <v:shape id="_x0000_s1094" type="#_x0000_t75" style="position:absolute;width:67106;height:34029;visibility:visible;mso-wrap-style:square">
                  <v:fill o:detectmouseclick="t"/>
                  <v:path o:connecttype="none"/>
                </v:shape>
                <v:rect id="Rectangle 304" o:spid="_x0000_s1095" style="position:absolute;left:1213;top:937;width:5017;height:332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vQFccA&#10;AADcAAAADwAAAGRycy9kb3ducmV2LnhtbESPQWvCQBSE7wX/w/KEXoruakVKdBXRBioetGqhx0f2&#10;mQSzb0N2G1N/fbdQ6HGYmW+Y+bKzlWip8aVjDaOhAkGcOVNyruF8SgcvIHxANlg5Jg3f5GG56D3M&#10;MTHuxu/UHkMuIoR9ghqKEOpESp8VZNEPXU0cvYtrLIYom1yaBm8Rbis5VmoqLZYcFwqsaV1Qdj1+&#10;WQ01TtR4v7luP86fr+lu8zTa3Q+V1o/9bjUDEagL/+G/9pvR8Kwm8HsmHgG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oL0BXHAAAA3AAAAA8AAAAAAAAAAAAAAAAAmAIAAGRy&#10;cy9kb3ducmV2LnhtbFBLBQYAAAAABAAEAPUAAACMAwAAAAA=&#10;" fillcolor="#a7bfde [1620]" strokecolor="#4579b8 [3044]">
                  <v:fill color2="#e4ecf5 [500]" rotate="t" angle="180" colors="0 #a3c4ff;22938f #bfd5ff;1 #e5eeff"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DN SX thức ăn, VTNN</w:t>
                        </w:r>
                      </w:p>
                    </w:txbxContent>
                  </v:textbox>
                </v:rect>
                <v:rect id="Rectangle 305" o:spid="_x0000_s1096" style="position:absolute;left:8334;top:937;width:4856;height:191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d1jscA&#10;AADcAAAADwAAAGRycy9kb3ducmV2LnhtbESPW2sCMRSE3wv+h3AEX0pNtLXIahTxAhYfvBb6eNgc&#10;dxc3J8sm1bW/3hQKfRxm5htmPG1sKa5U+8Kxhl5XgSBOnSk403A6rl6GIHxANlg6Jg138jCdtJ7G&#10;mBh34z1dDyETEcI+QQ15CFUipU9zsui7riKO3tnVFkOUdSZNjbcIt6XsK/UuLRYcF3KsaJ5Tejl8&#10;Ww0Vvqn+dnH5+Dx9LVebxXNv87Mrte60m9kIRKAm/If/2muj4VUN4PdMPAJy8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VHdY7HAAAA3AAAAA8AAAAAAAAAAAAAAAAAmAIAAGRy&#10;cy9kb3ducmV2LnhtbFBLBQYAAAAABAAEAPUAAACMAwAAAAA=&#10;" fillcolor="#a7bfde [1620]" strokecolor="#4579b8 [3044]">
                  <v:fill color2="#e4ecf5 [500]" rotate="t" angle="180" colors="0 #a3c4ff;22938f #bfd5ff;1 #e5eeff"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Đại lý thức ăn, VTNN</w:t>
                        </w:r>
                      </w:p>
                    </w:txbxContent>
                  </v:textbox>
                </v:rect>
                <v:rect id="Rectangle 306" o:spid="_x0000_s1097" style="position:absolute;left:15779;top:937;width:7525;height:32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iot8UA&#10;AADcAAAADwAAAGRycy9kb3ducmV2LnhtbESPQWvCQBSE7wX/w/KEXqRuGksoqauIpbQXBbW9P7Kv&#10;STD7Nu5uTPLvuwXB4zAz3zDL9WAacSXna8sKnucJCOLC6ppLBd+nj6dXED4ga2wsk4KRPKxXk4cl&#10;5tr2fKDrMZQiQtjnqKAKoc2l9EVFBv3ctsTR+7XOYIjSlVI77CPcNDJNkkwarDkuVNjStqLifOyM&#10;gt2Ld+ns/DMr95dF9j58brtsNyr1OB02byACDeEevrW/tIJFksH/mXg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aKi3xQAAANw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Hộ dân</w:t>
                        </w:r>
                      </w:p>
                    </w:txbxContent>
                  </v:textbox>
                </v:rect>
                <v:rect id="Rectangle 307" o:spid="_x0000_s1098" style="position:absolute;left:15778;top:6925;width:7526;height:7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QNLMUA&#10;AADcAAAADwAAAGRycy9kb3ducmV2LnhtbESPQWvCQBSE70L/w/IKXqRuqpKW6CpFEXtRMG3vj+wz&#10;CWbfxt1V4793C4LHYWa+YWaLzjTiQs7XlhW8DxMQxIXVNZcKfn/Wb58gfEDW2FgmBTfysJi/9GaY&#10;aXvlPV3yUIoIYZ+hgiqENpPSFxUZ9EPbEkfvYJ3BEKUrpXZ4jXDTyFGSpNJgzXGhwpaWFRXH/GwU&#10;bCfejQbHv0G5O43TVbdZntPtTan+a/c1BRGoC8/wo/2tFYyTD/g/E4+An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JA0sxQAAANw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Trang trại của dân</w:t>
                        </w:r>
                      </w:p>
                    </w:txbxContent>
                  </v:textbox>
                </v:rect>
                <v:rect id="Rectangle 308" o:spid="_x0000_s1099" style="position:absolute;left:16587;top:21572;width:7526;height:119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uZXsIA&#10;AADcAAAADwAAAGRycy9kb3ducmV2LnhtbERPz2vCMBS+D/wfwhO8iE1XR5GuUcQh28XBnN4fzVtb&#10;bF5qEm3975fDYMeP73e5GU0n7uR8a1nBc5KCIK6sbrlWcPreL1YgfEDW2FkmBQ/ysFlPnkostB34&#10;i+7HUIsYwr5ABU0IfSGlrxoy6BPbE0fuxzqDIUJXS+1wiOGmk1ma5tJgy7GhwZ52DVWX480oOLx4&#10;l80v53n9eV3mb+P77pYfHkrNpuP2FUSgMfyL/9wfWsEyjWvjmXgE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u5lewgAAANw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Trang trại của dân nuôi gia công</w:t>
                        </w:r>
                      </w:p>
                    </w:txbxContent>
                  </v:textbox>
                </v:rect>
                <v:rect id="Rectangle 309" o:spid="_x0000_s1100" style="position:absolute;left:25893;top:937;width:7525;height:185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xQsUA&#10;AADcAAAADwAAAGRycy9kb3ducmV2LnhtbESPUWvCQBCE3wv+h2OFvtWLFlKNniLFlpKXYuIPWHJr&#10;LpjbS3OnSf31vUKhj8PsfLOz2Y22FTfqfeNYwXyWgCCunG64VnAq356WIHxA1tg6JgXf5GG3nTxs&#10;MNNu4CPdilCLCGGfoQITQpdJ6StDFv3MdcTRO7veYoiyr6XucYhw28pFkqTSYsOxwWBHr4aqS3G1&#10;8Y3FOa3fX3LMV+39IPmzzM3XXanH6bhfgwg0hv/jv/SHVvCcrOB3TCSA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7FCxQAAANw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Thương lái</w:t>
                        </w:r>
                      </w:p>
                    </w:txbxContent>
                  </v:textbox>
                </v:rect>
                <v:rect id="Rectangle 310" o:spid="_x0000_s1101" style="position:absolute;left:26297;top:21571;width:7526;height:11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yOAsQA&#10;AADcAAAADwAAAGRycy9kb3ducmV2LnhtbESPwW7CMAyG70i8Q2Sk3SCFSYwVApqmMU29TMAewGpM&#10;U9E4XROg4+nnAxJH6/f/+fNq0/tGXaiLdWAD00kGirgMtubKwM9hO16AignZYhOYDPxRhM16OFhh&#10;bsOVd3TZp0oJhGOOBlxKba51LB15jJPQEkt2DJ3HJGNXadvhVeC+0bMsm2uPNcsFhy29OypP+7MX&#10;jdlxXn2+FFi8NrcPzd+Hwv3ejHka9W9LUIn69Fi+t7+sgeep6MszQgC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cjgLEAAAA3A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DN</w:t>
                        </w:r>
                        <w:r>
                          <w:rPr>
                            <w:sz w:val="24"/>
                            <w:szCs w:val="24"/>
                          </w:rPr>
                          <w:t>/cá nhân</w:t>
                        </w:r>
                        <w:r w:rsidRPr="00EA21F7">
                          <w:rPr>
                            <w:sz w:val="24"/>
                            <w:szCs w:val="24"/>
                          </w:rPr>
                          <w:t xml:space="preserve"> phân phối</w:t>
                        </w:r>
                      </w:p>
                    </w:txbxContent>
                  </v:textbox>
                </v:rect>
                <v:rect id="Rectangle 311" o:spid="_x0000_s1102" style="position:absolute;left:35279;top:938;width:7525;height:18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PjgsYA&#10;AADcAAAADwAAAGRycy9kb3ducmV2LnhtbESPQWvCQBSE74L/YXmCN91EobWpm9AGhRxaUNtij4/s&#10;Mwlm34bsVtN/3y0IHoeZ+YZZZ4NpxYV611hWEM8jEMSl1Q1XCj4/trMVCOeRNbaWScEvOcjS8WiN&#10;ibZX3tPl4CsRIOwSVFB73yVSurImg25uO+LgnWxv0AfZV1L3eA1w08pFFD1Igw2HhRo7ymsqz4cf&#10;oyA/FnG+e9/ujsX345v5otdu87RXajoZXp5BeBr8PXxrF1rBMo7h/0w4Aj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0PjgsYAAADcAAAADwAAAAAAAAAAAAAAAACYAgAAZHJz&#10;L2Rvd25yZXYueG1sUEsFBgAAAAAEAAQA9QAAAIsDAAAAAA==&#10;" fillcolor="#cdddac [1622]" strokecolor="#94b64e [3046]">
                  <v:fill color2="#f0f4e6 [502]" rotate="t" angle="180" colors="0 #dafda7;22938f #e4fdc2;1 #f5ffe6"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Cá nhân phân phối</w:t>
                        </w:r>
                      </w:p>
                    </w:txbxContent>
                  </v:textbox>
                </v:rect>
                <v:rect id="Rectangle 312" o:spid="_x0000_s1103" style="position:absolute;left:44989;top:939;width:7526;height:18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WpFsQA&#10;AADcAAAADwAAAGRycy9kb3ducmV2LnhtbESPT4vCMBTE7wt+h/AEb2vqHxbpGkUUQTyIq+7u9dE8&#10;22LzUpJY67c3guBxmJnfMNN5ayrRkPOlZQWDfgKCOLO65FzB6bj+nIDwAVljZZkU3MnDfNb5mGKq&#10;7Y1/qDmEXEQI+xQVFCHUqZQ+K8ig79uaOHpn6wyGKF0utcNbhJtKDpPkSxosOS4UWNOyoOxyuBoF&#10;u/Zv+19578b1/jdbXHjVbMxKqV63XXyDCNSGd/jV3mgFo8EQnmfiEZ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FqRbEAAAA3AAAAA8AAAAAAAAAAAAAAAAAmAIAAGRycy9k&#10;b3ducmV2LnhtbFBLBQYAAAAABAAEAPUAAACJAwAAAAA=&#10;" fillcolor="#a5d5e2 [1624]" strokecolor="#40a7c2 [3048]">
                  <v:fill color2="#e4f2f6 [504]" rotate="t" angle="180" colors="0 #9eeaff;22938f #bbefff;1 #e4f9ff" focus="100%" type="gradient"/>
                  <v:shadow on="t" color="black" opacity="24903f" origin=",.5" offset="0,.55556mm"/>
                  <v:textbox>
                    <w:txbxContent>
                      <w:p w:rsidR="008A2300" w:rsidRPr="00EA21F7" w:rsidRDefault="008A2300" w:rsidP="00E70AE8">
                        <w:pPr>
                          <w:spacing w:before="0" w:after="0" w:line="240" w:lineRule="auto"/>
                          <w:jc w:val="center"/>
                          <w:rPr>
                            <w:sz w:val="24"/>
                            <w:szCs w:val="24"/>
                          </w:rPr>
                        </w:pPr>
                        <w:r w:rsidRPr="00EA21F7">
                          <w:rPr>
                            <w:sz w:val="24"/>
                            <w:szCs w:val="24"/>
                          </w:rPr>
                          <w:t>Tiểu thương bán lẻ</w:t>
                        </w:r>
                      </w:p>
                    </w:txbxContent>
                  </v:textbox>
                </v:rect>
                <v:rect id="Rectangle 313" o:spid="_x0000_s1104" style="position:absolute;left:44989;top:21814;width:7526;height:4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kMjcQA&#10;AADcAAAADwAAAGRycy9kb3ducmV2LnhtbESPT4vCMBTE74LfITzBm6bqIlKNIooge1hW1z/XR/Ns&#10;i81LSWLtfvuNIOxxmJnfMItVayrRkPOlZQWjYQKCOLO65FzB6Wc3mIHwAVljZZkU/JKH1bLbWWCq&#10;7ZMP1BxDLiKEfYoKihDqVEqfFWTQD21NHL2bdQZDlC6X2uEzwk0lx0kylQZLjgsF1rQpKLsfH0bB&#10;V3v5vFbeu4/6+5yt77xt9marVL/XrucgArXhP/xu77WCyWgCrzPxCM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JDI3EAAAA3AAAAA8AAAAAAAAAAAAAAAAAmAIAAGRycy9k&#10;b3ducmV2LnhtbFBLBQYAAAAABAAEAPUAAACJAwAAAAA=&#10;" fillcolor="#a5d5e2 [1624]" strokecolor="#40a7c2 [3048]">
                  <v:fill color2="#e4f2f6 [504]" rotate="t" angle="180" colors="0 #9eeaff;22938f #bbefff;1 #e4f9ff" focus="100%" type="gradient"/>
                  <v:shadow on="t" color="black" opacity="24903f" origin=",.5" offset="0,.55556mm"/>
                  <v:textbox>
                    <w:txbxContent>
                      <w:p w:rsidR="008A2300" w:rsidRPr="00EA21F7" w:rsidRDefault="008A2300" w:rsidP="00E70AE8">
                        <w:pPr>
                          <w:spacing w:before="0" w:after="0" w:line="240" w:lineRule="auto"/>
                          <w:rPr>
                            <w:sz w:val="24"/>
                            <w:szCs w:val="24"/>
                          </w:rPr>
                        </w:pPr>
                        <w:r w:rsidRPr="00EA21F7">
                          <w:rPr>
                            <w:sz w:val="24"/>
                            <w:szCs w:val="24"/>
                          </w:rPr>
                          <w:t>Siêu thị</w:t>
                        </w:r>
                      </w:p>
                    </w:txbxContent>
                  </v:textbox>
                </v:rect>
                <v:rect id="Rectangle 314" o:spid="_x0000_s1105" style="position:absolute;left:55103;top:27641;width:7525;height:6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dnZMMA&#10;AADcAAAADwAAAGRycy9kb3ducmV2LnhtbESPQYvCMBCF7wv+hzCCtzXVrkWqUVRwcY+6Qq9DM7bV&#10;ZlKbqPXfbwRhj48373vz5svO1OJOrassKxgNIxDEudUVFwqOv9vPKQjnkTXWlknBkxwsF72POaba&#10;PnhP94MvRICwS1FB6X2TSunykgy6oW2Ig3eyrUEfZFtI3eIjwE0tx1GUSIMVh4YSG9qUlF8ONxPe&#10;+HnG1zpOognvknO2n2Tme50pNeh3qxkIT53/P36nd1pBPPqC15hAA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dnZMMAAADcAAAADwAAAAAAAAAAAAAAAACYAgAAZHJzL2Rv&#10;d25yZXYueG1sUEsFBgAAAAAEAAQA9QAAAIgDAAAAAA==&#10;" fillcolor="#bfb1d0 [1623]" strokecolor="#795d9b [3047]">
                  <v:fill color2="#ece7f1 [503]" rotate="t" angle="180" colors="0 #c9b5e8;22938f #d9cbee;1 #f0eaf9" focus="100%" type="gradient"/>
                  <v:shadow on="t" color="black" opacity="24903f" origin=",.5" offset="0,.55556mm"/>
                  <v:textbox>
                    <w:txbxContent>
                      <w:p w:rsidR="008A2300" w:rsidRPr="00EA21F7" w:rsidRDefault="008A2300" w:rsidP="00E70AE8">
                        <w:pPr>
                          <w:spacing w:before="0" w:after="0" w:line="240" w:lineRule="auto"/>
                          <w:rPr>
                            <w:sz w:val="24"/>
                            <w:szCs w:val="24"/>
                          </w:rPr>
                        </w:pPr>
                        <w:r w:rsidRPr="00EA21F7">
                          <w:rPr>
                            <w:sz w:val="24"/>
                            <w:szCs w:val="24"/>
                          </w:rPr>
                          <w:t>Khách hàng tổ chức</w:t>
                        </w:r>
                      </w:p>
                    </w:txbxContent>
                  </v:textbox>
                </v:rect>
                <v:rect id="Rectangle 315" o:spid="_x0000_s1106" style="position:absolute;left:55669;top:6926;width:7526;height:65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vC/8MA&#10;AADcAAAADwAAAGRycy9kb3ducmV2LnhtbESPzYrCQBCE7wu+w9DC3taJhgSJjqILih79gVybTJtE&#10;Mz3ZzKjx7XeEhT0W1fVV13zZm0Y8qHO1ZQXjUQSCuLC65lLB+bT5moJwHlljY5kUvMjBcjH4mGOm&#10;7ZMP9Dj6UgQIuwwVVN63mZSuqMigG9mWOHgX2xn0QXal1B0+A9w0chJFqTRYc2iosKXviorb8W7C&#10;G/tX/NPEaZTwLr3mhyQ323Wu1OewX81AeOr9//FfeqcVxOME3mMCAe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vC/8MAAADcAAAADwAAAAAAAAAAAAAAAACYAgAAZHJzL2Rv&#10;d25yZXYueG1sUEsFBgAAAAAEAAQA9QAAAIgDAAAAAA==&#10;" fillcolor="#bfb1d0 [1623]" strokecolor="#795d9b [3047]">
                  <v:fill color2="#ece7f1 [503]" rotate="t" angle="180" colors="0 #c9b5e8;22938f #d9cbee;1 #f0eaf9" focus="100%" type="gradient"/>
                  <v:shadow on="t" color="black" opacity="24903f" origin=",.5" offset="0,.55556mm"/>
                  <v:textbox>
                    <w:txbxContent>
                      <w:p w:rsidR="008A2300" w:rsidRPr="00EA21F7" w:rsidRDefault="008A2300" w:rsidP="00E70AE8">
                        <w:pPr>
                          <w:spacing w:before="0" w:after="0" w:line="240" w:lineRule="auto"/>
                          <w:rPr>
                            <w:sz w:val="24"/>
                            <w:szCs w:val="24"/>
                          </w:rPr>
                        </w:pPr>
                        <w:r w:rsidRPr="00EA21F7">
                          <w:rPr>
                            <w:sz w:val="24"/>
                            <w:szCs w:val="24"/>
                          </w:rPr>
                          <w:t>Khách hàng cá nhân</w:t>
                        </w:r>
                      </w:p>
                    </w:txbxContent>
                  </v:textbox>
                </v:rect>
                <v:shape id="Straight Arrow Connector 316" o:spid="_x0000_s1107" type="#_x0000_t32" style="position:absolute;left:6230;top:10526;width:2104;height:70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shLMUAAADcAAAADwAAAGRycy9kb3ducmV2LnhtbESPX2vCMBTF34V9h3AHe9PUTYt0RhHH&#10;YEOYVAXx7drctcXmpiSZ7b79MhB8PJw/P8582ZtGXMn52rKC8SgBQVxYXXOp4LB/H85A+ICssbFM&#10;Cn7Jw3LxMJhjpm3HOV13oRRxhH2GCqoQ2kxKX1Rk0I9sSxy9b+sMhihdKbXDLo6bRj4nSSoN1hwJ&#10;Fba0rqi47H5MhLxN8unmuDlPKF9tu/Pn6Su4k1JPj/3qFUSgPtzDt/aHVvAyTuH/TDwCcv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MshLMUAAADcAAAADwAAAAAAAAAA&#10;AAAAAAChAgAAZHJzL2Rvd25yZXYueG1sUEsFBgAAAAAEAAQA+QAAAJMDAAAAAA==&#10;" strokecolor="#4579b8 [3044]">
                  <v:stroke endarrow="open"/>
                </v:shape>
                <v:shape id="Straight Arrow Connector 317" o:spid="_x0000_s1108" type="#_x0000_t32" style="position:absolute;left:6230;top:17567;width:10357;height:99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5fUsMAAADcAAAADwAAAGRycy9kb3ducmV2LnhtbESPT4vCMBTE78J+h/CEvWnqSt1SjSJC&#10;ca/+Wdi9PZtnW2xeSpNq/fZGEDwOM78ZZrHqTS2u1LrKsoLJOAJBnFtdcaHgeMhGCQjnkTXWlknB&#10;nRyslh+DBaba3nhH170vRChhl6KC0vsmldLlJRl0Y9sQB+9sW4M+yLaQusVbKDe1/IqimTRYcVgo&#10;saFNSfll3xkF0/Op3yZ+LZPsz266Lo7j3+xfqc9hv56D8NT7d/hF/+jATb7heSYcAb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OX1LDAAAA3AAAAA8AAAAAAAAAAAAA&#10;AAAAoQIAAGRycy9kb3ducmV2LnhtbFBLBQYAAAAABAAEAPkAAACRAwAAAAA=&#10;" strokecolor="#4579b8 [3044]">
                  <v:stroke endarrow="open"/>
                </v:shape>
                <v:shape id="Straight Arrow Connector 318" o:spid="_x0000_s1109" type="#_x0000_t32" style="position:absolute;left:13190;top:2556;width:2589;height:797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gQxcMAAADcAAAADwAAAGRycy9kb3ducmV2LnhtbERPTWvCQBC9F/oflin0VjdalZK6ilQK&#10;LYISWyjexuw0Cc3Oht2tif/eORR6fLzvxWpwrTpTiI1nA+NRBoq49LbhysDnx+vDE6iYkC22nsnA&#10;hSKslrc3C8yt77mg8yFVSkI45migTqnLtY5lTQ7jyHfEwn374DAJDJW2AXsJd62eZNlcO2xYGmrs&#10;6KWm8ufw66RkMy1m26/taUrFet+f3o+7FI7G3N8N62dQiYb0L/5zv1kDj2NZK2fkCOjl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IYEMXDAAAA3AAAAA8AAAAAAAAAAAAA&#10;AAAAoQIAAGRycy9kb3ducmV2LnhtbFBLBQYAAAAABAAEAPkAAACRAwAAAAA=&#10;" strokecolor="#4579b8 [3044]">
                  <v:stroke endarrow="open"/>
                </v:shape>
                <v:shape id="Straight Arrow Connector 319" o:spid="_x0000_s1110" type="#_x0000_t32" style="position:absolute;left:13190;top:10526;width:2588;height: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1uu8MAAADcAAAADwAAAGRycy9kb3ducmV2LnhtbESPT4vCMBTE78J+h/CEvWnqSqVbjSJC&#10;ca/+Wdi9PZtnW2xeSpNq/fZGEDwOM78ZZrHqTS2u1LrKsoLJOAJBnFtdcaHgeMhGCQjnkTXWlknB&#10;nRyslh+DBaba3nhH170vRChhl6KC0vsmldLlJRl0Y9sQB+9sW4M+yLaQusVbKDe1/IqimTRYcVgo&#10;saFNSfll3xkF0/Op3yZ+LZPsz266Lo7j3+xfqc9hv56D8NT7d/hF/+jATb7heSYcAb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dbrvDAAAA3AAAAA8AAAAAAAAAAAAA&#10;AAAAoQIAAGRycy9kb3ducmV2LnhtbFBLBQYAAAAABAAEAPkAAACRAwAAAAA=&#10;" strokecolor="#4579b8 [3044]">
                  <v:stroke endarrow="open"/>
                </v:shape>
                <v:shape id="Straight Arrow Connector 320" o:spid="_x0000_s1111" type="#_x0000_t32" style="position:absolute;left:23304;top:2556;width:2589;height:76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sNm8AAAADcAAAADwAAAGRycy9kb3ducmV2LnhtbERPS2vCQBC+F/oflil4qxuVlJC6igih&#10;vfqC9jbNjkkwOxuyG43/3jkIPX587+V6dK26Uh8azwZm0wQUceltw5WB46F4z0CFiGyx9UwG7hRg&#10;vXp9WWJu/Y13dN3HSkkIhxwN1DF2udahrMlhmPqOWLiz7x1GgX2lbY83CXetnifJh3bYsDTU2NG2&#10;pvKyH5yBxflv/MriRmfFj98OQ5qmp+LXmMnbuPkEFWmM/+Kn+9uKby7z5YwcAb16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GLDZvAAAAA3AAAAA8AAAAAAAAAAAAAAAAA&#10;oQIAAGRycy9kb3ducmV2LnhtbFBLBQYAAAAABAAEAPkAAACOAwAAAAA=&#10;" strokecolor="#4579b8 [3044]">
                  <v:stroke endarrow="open"/>
                </v:shape>
                <v:shape id="Straight Arrow Connector 321" o:spid="_x0000_s1112" type="#_x0000_t32" style="position:absolute;left:23304;top:10202;width:2589;height:4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5z5cUAAADcAAAADwAAAGRycy9kb3ducmV2LnhtbESPX2vCMBTF3wd+h3AHe5upTmVUo4gy&#10;2BAcrQPx7drctcXmpiSZ7b79Igh7PJw/P85i1ZtGXMn52rKC0TABQVxYXXOp4Ovw9vwKwgdkjY1l&#10;UvBLHlbLwcMCU207zuiah1LEEfYpKqhCaFMpfVGRQT+0LXH0vq0zGKJ0pdQOuzhuGjlOkpk0WHMk&#10;VNjSpqLikv+YCNlOsunuuDtPKFt/dueP0z64k1JPj/16DiJQH/7D9/a7VvAyHsHtTDwC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U5z5cUAAADcAAAADwAAAAAAAAAA&#10;AAAAAAChAgAAZHJzL2Rvd25yZXYueG1sUEsFBgAAAAAEAAQA+QAAAJMDAAAAAA==&#10;" strokecolor="#4579b8 [3044]">
                  <v:stroke endarrow="open"/>
                </v:shape>
                <v:shape id="Straight Arrow Connector 322" o:spid="_x0000_s1113" type="#_x0000_t32" style="position:absolute;left:24113;top:27477;width:2184;height: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ZztksUAAADcAAAADwAAAGRycy9kb3ducmV2LnhtbESPX2vCMBTF3wd+h3AHe5vpOjekM4oo&#10;gw1BqQri27W5a4vNTUkyW7+9EQZ7PJw/P85k1ptGXMj52rKCl2ECgriwuuZSwX73+TwG4QOyxsYy&#10;KbiSh9l08DDBTNuOc7psQyniCPsMFVQhtJmUvqjIoB/aljh6P9YZDFG6UmqHXRw3jUyT5F0arDkS&#10;KmxpUVFx3v6aCFmO8rfVYXUaUT7fdKfv4zq4o1JPj/38A0SgPvyH/9pfWsFrmsL9TDwCcn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ZztksUAAADcAAAADwAAAAAAAAAA&#10;AAAAAAChAgAAZHJzL2Rvd25yZXYueG1sUEsFBgAAAAAEAAQA+QAAAJMDAAAAAA==&#10;" strokecolor="#4579b8 [3044]">
                  <v:stroke endarrow="open"/>
                </v:shape>
                <v:shape id="Straight Arrow Connector 323" o:spid="_x0000_s1114" type="#_x0000_t32" style="position:absolute;left:29655;top:19467;width:405;height:21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mT7MIAAADcAAAADwAAAGRycy9kb3ducmV2LnhtbESPT4vCMBTE7wt+h/AEb2u6SqV0jSJC&#10;0av/QG9vm2dbtnkpTar12xtB8DjM/GaY+bI3tbhR6yrLCn7GEQji3OqKCwXHQ/adgHAeWWNtmRQ8&#10;yMFyMfiaY6rtnXd02/tChBJ2KSoovW9SKV1ekkE3tg1x8K62NeiDbAupW7yHclPLSRTNpMGKw0KJ&#10;Da1Lyv/3nVEwvf71m8SvZJKd7brr4jg+ZRelRsN+9QvCU+8/4Te91YGbTOF1JhwBuXg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VmT7MIAAADcAAAADwAAAAAAAAAAAAAA&#10;AAChAgAAZHJzL2Rvd25yZXYueG1sUEsFBgAAAAAEAAQA+QAAAJADAAAAAA==&#10;" strokecolor="#4579b8 [3044]">
                  <v:stroke endarrow="open"/>
                </v:shape>
                <v:shape id="Straight Arrow Connector 324" o:spid="_x0000_s1115" type="#_x0000_t32" style="position:absolute;left:33823;top:24160;width:11166;height:33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QfcUAAADcAAAADwAAAGRycy9kb3ducmV2LnhtbESPX2vCMBTF3wd+h3AHe5vpXCfSGUWU&#10;wYYwqQri27W5a4vNTUkyW7+9GQx8PJw/P8503ptGXMj52rKCl2ECgriwuuZSwX738TwB4QOyxsYy&#10;KbiSh/ls8DDFTNuOc7psQyniCPsMFVQhtJmUvqjIoB/aljh6P9YZDFG6UmqHXRw3jRwlyVgarDkS&#10;KmxpWVFx3v6aCFml+dv6sD6llC823enr+B3cUamnx37xDiJQH+7h//anVvA6SuHvTDwC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nQfcUAAADcAAAADwAAAAAAAAAA&#10;AAAAAAChAgAAZHJzL2Rvd25yZXYueG1sUEsFBgAAAAAEAAQA+QAAAJMDAAAAAA==&#10;" strokecolor="#4579b8 [3044]">
                  <v:stroke endarrow="open"/>
                </v:shape>
                <v:shape id="Straight Arrow Connector 325" o:spid="_x0000_s1116" type="#_x0000_t32" style="position:absolute;left:33823;top:27477;width:21280;height:3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yuA8IAAADcAAAADwAAAGRycy9kb3ducmV2LnhtbESPQYvCMBSE7wv+h/AEb2uqS5dSjSJC&#10;ca/qCnp7Ns+22LyUJtX6740geBxmvhlmvuxNLW7Uusqygsk4AkGcW11xoeB/n30nIJxH1lhbJgUP&#10;crBcDL7mmGp75y3ddr4QoYRdigpK75tUSpeXZNCNbUMcvIttDfog20LqFu+h3NRyGkW/0mDFYaHE&#10;htYl5dddZxT8XM79JvErmWRHu+66OI4P2Ump0bBfzUB46v0n/Kb/dOCmMbzOhCM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fyuA8IAAADcAAAADwAAAAAAAAAAAAAA&#10;AAChAgAAZHJzL2Rvd25yZXYueG1sUEsFBgAAAAAEAAQA+QAAAJADAAAAAA==&#10;" strokecolor="#4579b8 [3044]">
                  <v:stroke endarrow="open"/>
                </v:shape>
                <v:shape id="Straight Arrow Connector 326" o:spid="_x0000_s1117" type="#_x0000_t32" style="position:absolute;left:52515;top:13474;width:6917;height:106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frkcUAAADcAAAADwAAAGRycy9kb3ducmV2LnhtbESPX2vCMBTF3wf7DuEO9jbTOS3SGUWU&#10;wYbgqAri27W5a8uam5Jktn57Iwh7PJw/P8503ptGnMn52rKC10ECgriwuuZSwX738TIB4QOyxsYy&#10;KbiQh/ns8WGKmbYd53TehlLEEfYZKqhCaDMpfVGRQT+wLXH0fqwzGKJ0pdQOuzhuGjlMklQarDkS&#10;KmxpWVHxu/0zEbIa5eP1YX0aUb747k5fx01wR6Wen/rFO4hAffgP39ufWsHbMIXbmXgE5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qfrkcUAAADcAAAADwAAAAAAAAAA&#10;AAAAAAChAgAAZHJzL2Rvd25yZXYueG1sUEsFBgAAAAAEAAQA+QAAAJMDAAAAAA==&#10;" strokecolor="#4579b8 [3044]">
                  <v:stroke endarrow="open"/>
                </v:shape>
                <v:shape id="Straight Arrow Connector 327" o:spid="_x0000_s1118" type="#_x0000_t32" style="position:absolute;left:33822;top:10202;width:14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KV78MAAADcAAAADwAAAGRycy9kb3ducmV2LnhtbESPT4vCMBTE78J+h/AWvGmqS91SjSJC&#10;Wa/+Wdi9PZtnW2xeSpNq/fZGEDwOM78ZZrHqTS2u1LrKsoLJOAJBnFtdcaHgeMhGCQjnkTXWlknB&#10;nRyslh+DBaba3nhH170vRChhl6KC0vsmldLlJRl0Y9sQB+9sW4M+yLaQusVbKDe1nEbRTBqsOCyU&#10;2NCmpPyy74yCr/Op/0n8WibZn910XRzHv9m/UsPPfj0H4an37/CL3urATb/heSYcAb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5ile/DAAAA3AAAAA8AAAAAAAAAAAAA&#10;AAAAoQIAAGRycy9kb3ducmV2LnhtbFBLBQYAAAAABAAEAPkAAACRAwAAAAA=&#10;" strokecolor="#4579b8 [3044]">
                  <v:stroke endarrow="open"/>
                </v:shape>
                <v:shape id="Straight Arrow Connector 328" o:spid="_x0000_s1119" type="#_x0000_t32" style="position:absolute;left:42804;top:10202;width:218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0BncAAAADcAAAADwAAAGRycy9kb3ducmV2LnhtbERPS2vCQBC+F/oflil4qxuVlJC6igih&#10;vfqC9jbNjkkwOxuyG43/3jkIPX587+V6dK26Uh8azwZm0wQUceltw5WB46F4z0CFiGyx9UwG7hRg&#10;vXp9WWJu/Y13dN3HSkkIhxwN1DF2udahrMlhmPqOWLiz7x1GgX2lbY83CXetnifJh3bYsDTU2NG2&#10;pvKyH5yBxflv/MriRmfFj98OQ5qmp+LXmMnbuPkEFWmM/+Kn+9uKby5r5YwcAb16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9AZ3AAAAA3AAAAA8AAAAAAAAAAAAAAAAA&#10;oQIAAGRycy9kb3ducmV2LnhtbFBLBQYAAAAABAAEAPkAAACOAwAAAAA=&#10;" strokecolor="#4579b8 [3044]">
                  <v:stroke endarrow="open"/>
                </v:shape>
                <v:shape id="Straight Arrow Connector 329" o:spid="_x0000_s1120" type="#_x0000_t32" style="position:absolute;left:52515;top:10200;width:3154;height: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h/48UAAADcAAAADwAAAGRycy9kb3ducmV2LnhtbESPX2vCMBTF34V9h3AHvs106kQ7o4gi&#10;bAgbdQPx7drctWXNTUmird/eDAY+Hs6fH2e+7EwtLuR8ZVnB8yABQZxbXXGh4Ptr+zQF4QOyxtoy&#10;KbiSh+XioTfHVNuWM7rsQyHiCPsUFZQhNKmUPi/JoB/Yhjh6P9YZDFG6QmqHbRw3tRwmyUQarDgS&#10;SmxoXVL+uz+bCNmMs5fdYXcaU7b6bE/vx4/gjkr1H7vVK4hAXbiH/9tvWsFoOIO/M/EI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h/48UAAADcAAAADwAAAAAAAAAA&#10;AAAAAAChAgAAZHJzL2Rvd25yZXYueG1sUEsFBgAAAAAEAAQA+QAAAJMDAAAAAA==&#10;" strokecolor="#4579b8 [3044]">
                  <v:stroke endarrow="open"/>
                </v:shape>
                <v:shape id="Straight Arrow Connector 330" o:spid="_x0000_s1121" type="#_x0000_t32" style="position:absolute;left:52515;top:10203;width:6351;height:17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KbRsAAAADcAAAADwAAAGRycy9kb3ducmV2LnhtbERPS2vCQBC+F/oflin0phsrkZC6igih&#10;vfoCvU2zYxLMzobsRuO/7xwKPX587+V6dK26Ux8azwZm0wQUceltw5WB46GYZKBCRLbYeiYDTwqw&#10;Xr2+LDG3/sE7uu9jpSSEQ44G6hi7XOtQ1uQwTH1HLNzV9w6jwL7StseHhLtWfyTJQjtsWBpq7Ghb&#10;U3nbD87A/PozfmVxo7Pi7LfDkKbpqbgY8/42bj5BRRrjv/jP/W3FN5f5ckaOgF79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RSm0bAAAAA3AAAAA8AAAAAAAAAAAAAAAAA&#10;oQIAAGRycy9kb3ducmV2LnhtbFBLBQYAAAAABAAEAPkAAACOAwAAAAA=&#10;" strokecolor="#4579b8 [3044]">
                  <v:stroke endarrow="open"/>
                </v:shape>
                <w10:anchorlock/>
              </v:group>
            </w:pict>
          </mc:Fallback>
        </mc:AlternateContent>
      </w:r>
    </w:p>
    <w:p w:rsidR="00E70AE8" w:rsidRDefault="00E70AE8" w:rsidP="00E70AE8">
      <w:pPr>
        <w:pStyle w:val="Heading3"/>
        <w:rPr>
          <w:lang w:val="es-ES"/>
        </w:rPr>
      </w:pPr>
      <w:bookmarkStart w:id="38" w:name="_Toc466209627"/>
      <w:bookmarkStart w:id="39" w:name="_Toc466435361"/>
      <w:r>
        <w:rPr>
          <w:lang w:val="es-ES"/>
        </w:rPr>
        <w:t>Đặc điểm chuỗi cung ứng thủy sản</w:t>
      </w:r>
      <w:bookmarkEnd w:id="38"/>
      <w:bookmarkEnd w:id="39"/>
    </w:p>
    <w:p w:rsidR="00F41795" w:rsidRDefault="00F41795" w:rsidP="00F41795">
      <w:pPr>
        <w:spacing w:after="120"/>
        <w:rPr>
          <w:lang w:val="es-ES"/>
        </w:rPr>
      </w:pPr>
      <w:r w:rsidRPr="009B47C4">
        <w:rPr>
          <w:lang w:val="es-ES"/>
        </w:rPr>
        <w:t xml:space="preserve">Đánh bắt thủy sản là một trong những nghề truyền thống của thành phố Đà Nẵng. Với bờ biển dài trên 89km, có vịnh nước sâu, có các cửa ra biển như Liên Chiểu, Tiên Sa Đà Nẵng quy tụ nhiều hệ sinh thái đa dạnh sinh học cao, tạo tiềm năng phát triển nguồn lợi thủy sản phong phú. Theo kết quả điều tra của Bộ Nông nghiệp và Phát triển nông thôn thì ngư trường miền Trung có trữ lượng nguồn lợi khoảng 1.140.000 tấn, gồm trên 670 loài, trong đó hải sản có giá trị kinh tế cao là 110 loài. Những năm gần đây, thành phố Đà </w:t>
      </w:r>
      <w:r w:rsidRPr="009B47C4">
        <w:rPr>
          <w:lang w:val="es-ES"/>
        </w:rPr>
        <w:lastRenderedPageBreak/>
        <w:t xml:space="preserve">Nẵng đã đầu tư xây dựng cơ sở hạ tầng nghề cá khá hoàn thiện, bao gồm âu thuyền trú bão, cảng cá, chợ thủy sản đầu mối và khu công nghiệp dịch vụ thủy sản Thọ Quang. </w:t>
      </w:r>
    </w:p>
    <w:p w:rsidR="00386342" w:rsidRDefault="00F41795" w:rsidP="00F41795">
      <w:pPr>
        <w:rPr>
          <w:lang w:val="es-ES"/>
        </w:rPr>
      </w:pPr>
      <w:r>
        <w:rPr>
          <w:lang w:val="es-ES"/>
        </w:rPr>
        <w:t>Hàng năm sản lượng thủy sản khai thác cập Cảng Thọ Quang khoảng 90.000 tấn, nhập từ Tỉnh thành khác thông qua phương tiện giao thông đường bộ 50.000 tấn và nuôi trồng tại thành phố 1.000 tấn, trong đó khoảng 60% bán vào các nhà máy chế biến thủy sản xuất khấu</w:t>
      </w:r>
      <w:r>
        <w:rPr>
          <w:rStyle w:val="FootnoteReference"/>
        </w:rPr>
        <w:footnoteReference w:id="5"/>
      </w:r>
      <w:r>
        <w:rPr>
          <w:lang w:val="es-ES"/>
        </w:rPr>
        <w:t>, với k</w:t>
      </w:r>
      <w:r w:rsidRPr="009B47C4">
        <w:rPr>
          <w:lang w:val="es-ES"/>
        </w:rPr>
        <w:t xml:space="preserve">im ngạch xuất khẩu của thành phố đạt khoảng 100 triệu USD/năm, giải quyết việc làm, thúc đẩy kinh tế biển ngày càng phát triển. </w:t>
      </w:r>
    </w:p>
    <w:p w:rsidR="00E70AE8" w:rsidRPr="00CD2789" w:rsidRDefault="00F41795" w:rsidP="00F41795">
      <w:pPr>
        <w:pStyle w:val="Caption"/>
        <w:rPr>
          <w:lang w:val="sv-SE"/>
        </w:rPr>
      </w:pPr>
      <w:r>
        <w:t xml:space="preserve">Sơ đồ </w:t>
      </w:r>
      <w:r>
        <w:fldChar w:fldCharType="begin"/>
      </w:r>
      <w:r>
        <w:instrText xml:space="preserve"> SEQ Sơ_đồ \* ARABIC </w:instrText>
      </w:r>
      <w:r>
        <w:fldChar w:fldCharType="separate"/>
      </w:r>
      <w:r w:rsidR="000411C8">
        <w:rPr>
          <w:noProof/>
        </w:rPr>
        <w:t>5</w:t>
      </w:r>
      <w:r>
        <w:fldChar w:fldCharType="end"/>
      </w:r>
      <w:r w:rsidR="00FE4DB1">
        <w:rPr>
          <w:lang w:val="sv-SE"/>
        </w:rPr>
        <w:t> : C</w:t>
      </w:r>
      <w:r w:rsidR="00FE4DB1" w:rsidRPr="00CF5A35">
        <w:rPr>
          <w:lang w:val="sv-SE"/>
        </w:rPr>
        <w:t xml:space="preserve">huỗi cung </w:t>
      </w:r>
      <w:r w:rsidR="00FE4DB1">
        <w:rPr>
          <w:lang w:val="sv-SE"/>
        </w:rPr>
        <w:t>ứng thủy sản</w:t>
      </w:r>
      <w:r w:rsidR="00FE4DB1" w:rsidRPr="00CF5A35">
        <w:rPr>
          <w:lang w:val="sv-SE"/>
        </w:rPr>
        <w:t xml:space="preserve"> tại Đà Nẵ</w:t>
      </w:r>
      <w:r w:rsidR="00FE4DB1">
        <w:rPr>
          <w:lang w:val="sv-SE"/>
        </w:rPr>
        <w:t>ng</w:t>
      </w:r>
    </w:p>
    <w:p w:rsidR="00E70AE8" w:rsidRDefault="00386342" w:rsidP="00E70AE8">
      <w:pPr>
        <w:rPr>
          <w:lang w:val="es-ES"/>
        </w:rPr>
      </w:pPr>
      <w:r w:rsidRPr="00997AD7">
        <w:rPr>
          <w:noProof/>
          <w:shd w:val="clear" w:color="auto" w:fill="FFFF00"/>
          <w:lang w:val="en-US"/>
        </w:rPr>
        <mc:AlternateContent>
          <mc:Choice Requires="wpc">
            <w:drawing>
              <wp:anchor distT="0" distB="0" distL="114300" distR="114300" simplePos="0" relativeHeight="251668480" behindDoc="0" locked="0" layoutInCell="1" allowOverlap="1" wp14:anchorId="05943F7E" wp14:editId="235465AB">
                <wp:simplePos x="0" y="0"/>
                <wp:positionH relativeFrom="column">
                  <wp:posOffset>-186690</wp:posOffset>
                </wp:positionH>
                <wp:positionV relativeFrom="paragraph">
                  <wp:posOffset>12700</wp:posOffset>
                </wp:positionV>
                <wp:extent cx="6421755" cy="4688840"/>
                <wp:effectExtent l="38100" t="0" r="0" b="6703060"/>
                <wp:wrapNone/>
                <wp:docPr id="558" name="Canvas 55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wps:wsp>
                        <wps:cNvPr id="527" name="Rectangle 527"/>
                        <wps:cNvSpPr/>
                        <wps:spPr>
                          <a:xfrm>
                            <a:off x="0" y="284648"/>
                            <a:ext cx="862642" cy="50035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205809" w:rsidRDefault="008A2300" w:rsidP="00386342">
                              <w:pPr>
                                <w:jc w:val="center"/>
                                <w:rPr>
                                  <w:lang w:val="en-US"/>
                                </w:rPr>
                              </w:pPr>
                              <w:r>
                                <w:rPr>
                                  <w:lang w:val="en-US"/>
                                </w:rPr>
                                <w:t>Nhà SX V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8" name="Rectangle 528"/>
                        <wps:cNvSpPr/>
                        <wps:spPr>
                          <a:xfrm>
                            <a:off x="991963" y="284602"/>
                            <a:ext cx="1052496" cy="50035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205809" w:rsidRDefault="008A2300" w:rsidP="00386342">
                              <w:pPr>
                                <w:spacing w:before="0" w:after="0" w:line="240" w:lineRule="auto"/>
                                <w:jc w:val="center"/>
                                <w:rPr>
                                  <w:lang w:val="en-US"/>
                                </w:rPr>
                              </w:pPr>
                              <w:r>
                                <w:rPr>
                                  <w:lang w:val="en-US"/>
                                </w:rPr>
                                <w:t>Nhà PP/bán sỉ V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9" name="Rectangle 529"/>
                        <wps:cNvSpPr/>
                        <wps:spPr>
                          <a:xfrm>
                            <a:off x="1600199" y="1007305"/>
                            <a:ext cx="800101" cy="564320"/>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205809" w:rsidRDefault="008A2300" w:rsidP="00386342">
                              <w:pPr>
                                <w:spacing w:before="0" w:after="0" w:line="240" w:lineRule="auto"/>
                                <w:jc w:val="center"/>
                                <w:rPr>
                                  <w:lang w:val="en-US"/>
                                </w:rPr>
                              </w:pPr>
                              <w:r>
                                <w:rPr>
                                  <w:lang w:val="vi-VN"/>
                                </w:rPr>
                                <w:t>Tàu khai thác</w:t>
                              </w: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0" name="Rectangle 530"/>
                        <wps:cNvSpPr/>
                        <wps:spPr>
                          <a:xfrm>
                            <a:off x="1659493" y="2692089"/>
                            <a:ext cx="629888" cy="50035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205809" w:rsidRDefault="008A2300" w:rsidP="00386342">
                              <w:pPr>
                                <w:spacing w:before="0" w:after="0" w:line="240" w:lineRule="auto"/>
                                <w:jc w:val="center"/>
                                <w:rPr>
                                  <w:lang w:val="en-US"/>
                                </w:rPr>
                              </w:pPr>
                              <w:r>
                                <w:rPr>
                                  <w:lang w:val="en-US"/>
                                </w:rPr>
                                <w:t>H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1" name="Rectangle 531"/>
                        <wps:cNvSpPr/>
                        <wps:spPr>
                          <a:xfrm>
                            <a:off x="2861474" y="1453299"/>
                            <a:ext cx="629888" cy="50035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205809" w:rsidRDefault="008A2300" w:rsidP="00386342">
                              <w:pPr>
                                <w:spacing w:before="0" w:after="0" w:line="240" w:lineRule="auto"/>
                                <w:jc w:val="center"/>
                                <w:rPr>
                                  <w:lang w:val="en-US"/>
                                </w:rPr>
                              </w:pPr>
                              <w:r>
                                <w:rPr>
                                  <w:lang w:val="en-US"/>
                                </w:rPr>
                                <w:t>Chủ nậ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2" name="Rectangle 532"/>
                        <wps:cNvSpPr/>
                        <wps:spPr>
                          <a:xfrm>
                            <a:off x="4010025" y="1455312"/>
                            <a:ext cx="1619250" cy="50035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205809" w:rsidRDefault="008A2300" w:rsidP="00386342">
                              <w:pPr>
                                <w:spacing w:before="0" w:after="0" w:line="240" w:lineRule="auto"/>
                                <w:jc w:val="center"/>
                                <w:rPr>
                                  <w:lang w:val="en-US"/>
                                </w:rPr>
                              </w:pPr>
                              <w:r>
                                <w:rPr>
                                  <w:lang w:val="en-US"/>
                                </w:rPr>
                                <w:t>Bán lẻ (tiểu thương, siêu thị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3" name="Rectangle 533"/>
                        <wps:cNvSpPr/>
                        <wps:spPr>
                          <a:xfrm>
                            <a:off x="5492147" y="2191584"/>
                            <a:ext cx="629888" cy="50035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205809" w:rsidRDefault="008A2300" w:rsidP="00386342">
                              <w:pPr>
                                <w:spacing w:before="0" w:after="0" w:line="240" w:lineRule="auto"/>
                                <w:jc w:val="center"/>
                                <w:rPr>
                                  <w:lang w:val="en-US"/>
                                </w:rPr>
                              </w:pPr>
                              <w:r>
                                <w:rPr>
                                  <w:lang w:val="en-US"/>
                                </w:rPr>
                                <w:t>KH cá nh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4" name="Rectangle 534"/>
                        <wps:cNvSpPr/>
                        <wps:spPr>
                          <a:xfrm>
                            <a:off x="5492148" y="3192349"/>
                            <a:ext cx="629888" cy="50035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205809" w:rsidRDefault="008A2300" w:rsidP="00386342">
                              <w:pPr>
                                <w:spacing w:before="0" w:after="0" w:line="240" w:lineRule="auto"/>
                                <w:jc w:val="center"/>
                                <w:rPr>
                                  <w:lang w:val="en-US"/>
                                </w:rPr>
                              </w:pPr>
                              <w:r>
                                <w:rPr>
                                  <w:lang w:val="en-US"/>
                                </w:rPr>
                                <w:t>KH tổ chứ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5" name="Straight Arrow Connector 535"/>
                        <wps:cNvCnPr/>
                        <wps:spPr>
                          <a:xfrm flipV="1">
                            <a:off x="862642" y="534826"/>
                            <a:ext cx="129321" cy="4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36" name="Straight Arrow Connector 536"/>
                        <wps:cNvCnPr>
                          <a:stCxn id="528" idx="2"/>
                          <a:endCxn id="529" idx="0"/>
                        </wps:cNvCnPr>
                        <wps:spPr>
                          <a:xfrm>
                            <a:off x="1518211" y="784957"/>
                            <a:ext cx="482039" cy="22234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37" name="Straight Arrow Connector 537"/>
                        <wps:cNvCnPr>
                          <a:stCxn id="531" idx="3"/>
                          <a:endCxn id="532" idx="1"/>
                        </wps:cNvCnPr>
                        <wps:spPr>
                          <a:xfrm>
                            <a:off x="3491362" y="1703477"/>
                            <a:ext cx="518663" cy="201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38" name="Elbow Connector 538"/>
                        <wps:cNvCnPr>
                          <a:endCxn id="532" idx="2"/>
                        </wps:cNvCnPr>
                        <wps:spPr>
                          <a:xfrm flipV="1">
                            <a:off x="2276475" y="1955667"/>
                            <a:ext cx="2543175" cy="986540"/>
                          </a:xfrm>
                          <a:prstGeom prst="bentConnector2">
                            <a:avLst/>
                          </a:prstGeom>
                          <a:ln w="12700">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539" name="Elbow Connector 539"/>
                        <wps:cNvCnPr>
                          <a:stCxn id="531" idx="2"/>
                          <a:endCxn id="534" idx="1"/>
                        </wps:cNvCnPr>
                        <wps:spPr>
                          <a:xfrm rot="16200000" flipH="1">
                            <a:off x="3589847" y="1540225"/>
                            <a:ext cx="1488873" cy="2315730"/>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40" name="Straight Arrow Connector 540"/>
                        <wps:cNvCnPr>
                          <a:stCxn id="532" idx="3"/>
                          <a:endCxn id="533" idx="0"/>
                        </wps:cNvCnPr>
                        <wps:spPr>
                          <a:xfrm>
                            <a:off x="5629275" y="1705490"/>
                            <a:ext cx="177816" cy="48609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41" name="Elbow Connector 541"/>
                        <wps:cNvCnPr>
                          <a:endCxn id="530" idx="1"/>
                        </wps:cNvCnPr>
                        <wps:spPr>
                          <a:xfrm rot="16200000" flipH="1">
                            <a:off x="5622" y="1288336"/>
                            <a:ext cx="2157204" cy="1150537"/>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42" name="Elbow Connector 542"/>
                        <wps:cNvCnPr>
                          <a:stCxn id="529" idx="3"/>
                          <a:endCxn id="532" idx="0"/>
                        </wps:cNvCnPr>
                        <wps:spPr>
                          <a:xfrm>
                            <a:off x="2400300" y="1289465"/>
                            <a:ext cx="2419350" cy="165847"/>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43" name="Rectangle 543"/>
                        <wps:cNvSpPr/>
                        <wps:spPr>
                          <a:xfrm>
                            <a:off x="5324475" y="3928110"/>
                            <a:ext cx="904875" cy="49974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Default="008A2300" w:rsidP="00386342">
                              <w:pPr>
                                <w:pStyle w:val="NormalWeb"/>
                                <w:spacing w:before="0" w:beforeAutospacing="0" w:after="200" w:afterAutospacing="0" w:line="276" w:lineRule="auto"/>
                                <w:jc w:val="center"/>
                              </w:pPr>
                              <w:r>
                                <w:rPr>
                                  <w:rFonts w:eastAsia="Calibri"/>
                                  <w:sz w:val="26"/>
                                  <w:szCs w:val="26"/>
                                </w:rPr>
                                <w:t>Xuất khẩ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4" name="Elbow Connector 544"/>
                        <wps:cNvCnPr>
                          <a:stCxn id="529" idx="3"/>
                          <a:endCxn id="530" idx="3"/>
                        </wps:cNvCnPr>
                        <wps:spPr>
                          <a:xfrm flipH="1">
                            <a:off x="2289381" y="1289465"/>
                            <a:ext cx="110919" cy="1652802"/>
                          </a:xfrm>
                          <a:prstGeom prst="bentConnector3">
                            <a:avLst>
                              <a:gd name="adj1" fmla="val -206096"/>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45" name="Rectangle 545"/>
                        <wps:cNvSpPr/>
                        <wps:spPr>
                          <a:xfrm>
                            <a:off x="3343275" y="3909060"/>
                            <a:ext cx="1122975" cy="55816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Default="008A2300" w:rsidP="00386342">
                              <w:pPr>
                                <w:pStyle w:val="NormalWeb"/>
                                <w:spacing w:before="0" w:beforeAutospacing="0" w:after="0" w:afterAutospacing="0" w:line="240" w:lineRule="auto"/>
                                <w:jc w:val="center"/>
                              </w:pPr>
                              <w:r>
                                <w:rPr>
                                  <w:rFonts w:eastAsia="Calibri"/>
                                  <w:sz w:val="26"/>
                                  <w:szCs w:val="26"/>
                                </w:rPr>
                                <w:t>DN chế biến thủy sả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6" name="Elbow Connector 546"/>
                        <wps:cNvCnPr>
                          <a:stCxn id="530" idx="2"/>
                          <a:endCxn id="545" idx="1"/>
                        </wps:cNvCnPr>
                        <wps:spPr>
                          <a:xfrm rot="16200000" flipH="1">
                            <a:off x="2161007" y="3005874"/>
                            <a:ext cx="995699" cy="1368838"/>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47" name="Straight Arrow Connector 547"/>
                        <wps:cNvCnPr>
                          <a:stCxn id="545" idx="3"/>
                          <a:endCxn id="543" idx="1"/>
                        </wps:cNvCnPr>
                        <wps:spPr>
                          <a:xfrm flipV="1">
                            <a:off x="4466250" y="4177983"/>
                            <a:ext cx="858225" cy="101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48" name="Elbow Connector 548"/>
                        <wps:cNvCnPr>
                          <a:stCxn id="531" idx="2"/>
                          <a:endCxn id="545" idx="0"/>
                        </wps:cNvCnPr>
                        <wps:spPr>
                          <a:xfrm rot="16200000" flipH="1">
                            <a:off x="2562887" y="2567184"/>
                            <a:ext cx="1955406" cy="728345"/>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49" name="Straight Arrow Connector 549"/>
                        <wps:cNvCnPr>
                          <a:stCxn id="545" idx="3"/>
                          <a:endCxn id="534" idx="1"/>
                        </wps:cNvCnPr>
                        <wps:spPr>
                          <a:xfrm flipV="1">
                            <a:off x="4466250" y="3442527"/>
                            <a:ext cx="1025898" cy="74561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50" name="Straight Arrow Connector 550"/>
                        <wps:cNvCnPr/>
                        <wps:spPr>
                          <a:xfrm flipV="1">
                            <a:off x="3508035" y="11286785"/>
                            <a:ext cx="12890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51" name="Elbow Connector 551"/>
                        <wps:cNvCnPr/>
                        <wps:spPr>
                          <a:xfrm rot="16200000" flipH="1">
                            <a:off x="518857" y="1803454"/>
                            <a:ext cx="2157310" cy="141282"/>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52" name="Elbow Connector 552"/>
                        <wps:cNvCnPr>
                          <a:stCxn id="529" idx="3"/>
                          <a:endCxn id="531" idx="0"/>
                        </wps:cNvCnPr>
                        <wps:spPr>
                          <a:xfrm>
                            <a:off x="2400300" y="1289465"/>
                            <a:ext cx="776118" cy="163834"/>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53" name="Rectangle 553"/>
                        <wps:cNvSpPr/>
                        <wps:spPr>
                          <a:xfrm>
                            <a:off x="1609724" y="1687351"/>
                            <a:ext cx="738637" cy="563880"/>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997AD7" w:rsidRDefault="008A2300" w:rsidP="00386342">
                              <w:pPr>
                                <w:pStyle w:val="NormalWeb"/>
                                <w:spacing w:before="0" w:beforeAutospacing="0" w:after="0" w:afterAutospacing="0" w:line="240" w:lineRule="auto"/>
                                <w:jc w:val="center"/>
                                <w:rPr>
                                  <w:lang w:val="vi-VN"/>
                                </w:rPr>
                              </w:pPr>
                              <w:r>
                                <w:rPr>
                                  <w:rFonts w:eastAsia="Calibri"/>
                                  <w:sz w:val="26"/>
                                  <w:szCs w:val="26"/>
                                </w:rPr>
                                <w:t xml:space="preserve">Tàu  </w:t>
                              </w:r>
                              <w:r>
                                <w:rPr>
                                  <w:rFonts w:eastAsia="Calibri"/>
                                  <w:sz w:val="26"/>
                                  <w:szCs w:val="26"/>
                                  <w:lang w:val="vi-VN"/>
                                </w:rPr>
                                <w:t>thu mu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4" name="Elbow Connector 554"/>
                        <wps:cNvCnPr>
                          <a:stCxn id="553" idx="3"/>
                          <a:endCxn id="530" idx="3"/>
                        </wps:cNvCnPr>
                        <wps:spPr>
                          <a:xfrm flipH="1">
                            <a:off x="2289381" y="1969291"/>
                            <a:ext cx="58980" cy="972976"/>
                          </a:xfrm>
                          <a:prstGeom prst="bentConnector3">
                            <a:avLst>
                              <a:gd name="adj1" fmla="val -387589"/>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5" name="Straight Arrow Connector 555"/>
                        <wps:cNvCnPr>
                          <a:stCxn id="553" idx="3"/>
                          <a:endCxn id="531" idx="1"/>
                        </wps:cNvCnPr>
                        <wps:spPr>
                          <a:xfrm flipV="1">
                            <a:off x="2348361" y="1703477"/>
                            <a:ext cx="513113" cy="2658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6" name="Elbow Connector 556"/>
                        <wps:cNvCnPr>
                          <a:stCxn id="553" idx="2"/>
                          <a:endCxn id="532" idx="2"/>
                        </wps:cNvCnPr>
                        <wps:spPr>
                          <a:xfrm rot="5400000" flipH="1" flipV="1">
                            <a:off x="3251564" y="683145"/>
                            <a:ext cx="295564" cy="2840607"/>
                          </a:xfrm>
                          <a:prstGeom prst="bentConnector3">
                            <a:avLst>
                              <a:gd name="adj1" fmla="val -77344"/>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7" name="Elbow Connector 557"/>
                        <wps:cNvCnPr>
                          <a:stCxn id="529" idx="1"/>
                          <a:endCxn id="553" idx="1"/>
                        </wps:cNvCnPr>
                        <wps:spPr>
                          <a:xfrm rot="10800000" flipH="1" flipV="1">
                            <a:off x="1600087" y="1289465"/>
                            <a:ext cx="9524" cy="679826"/>
                          </a:xfrm>
                          <a:prstGeom prst="bentConnector3">
                            <a:avLst>
                              <a:gd name="adj1" fmla="val -2400252"/>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05943F7E" id="Canvas 558" o:spid="_x0000_s1122" editas="canvas" style="position:absolute;left:0;text-align:left;margin-left:-14.7pt;margin-top:1pt;width:505.65pt;height:369.2pt;z-index:251668480;mso-position-horizontal-relative:text;mso-position-vertical-relative:text" coordsize="64217,46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">
                <v:shape id="_x0000_s1123" type="#_x0000_t75" style="position:absolute;width:64217;height:46888;visibility:visible;mso-wrap-style:square" filled="t" fillcolor="white [3212]">
                  <v:fill o:detectmouseclick="t"/>
                  <v:path o:connecttype="none"/>
                </v:shape>
                <v:rect id="Rectangle 527" o:spid="_x0000_s1124" style="position:absolute;top:2846;width:8626;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fQ+sgA&#10;AADcAAAADwAAAGRycy9kb3ducmV2LnhtbESPW2vCQBSE3wv9D8sp+FJ0Y/BG6iriBSo+2HoBHw/Z&#10;0ySYPRuyq6b+elco9HGYmW+Y8bQxpbhS7QrLCrqdCARxanXBmYLDftUegXAeWWNpmRT8koPp5PVl&#10;jIm2N/6m685nIkDYJagg975KpHRpTgZdx1bEwfuxtUEfZJ1JXeMtwE0p4ygaSIMFh4UcK5rnlJ53&#10;F6Ogwl4Ubxfn9fFwWq42i/fu5v5VKtV6a2YfIDw1/j/81/7UCvrxEJ5nwhGQkw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nJ9D6yAAAANwAAAAPAAAAAAAAAAAAAAAAAJgCAABk&#10;cnMvZG93bnJldi54bWxQSwUGAAAAAAQABAD1AAAAjQMAAAAA&#10;" fillcolor="#a7bfde [1620]" strokecolor="#4579b8 [3044]">
                  <v:fill color2="#e4ecf5 [500]" rotate="t" angle="180" colors="0 #a3c4ff;22938f #bfd5ff;1 #e5eeff" focus="100%" type="gradient"/>
                  <v:shadow on="t" color="black" opacity="24903f" origin=",.5" offset="0,.55556mm"/>
                  <v:textbox>
                    <w:txbxContent>
                      <w:p w:rsidR="008A2300" w:rsidRPr="00205809" w:rsidRDefault="008A2300" w:rsidP="00386342">
                        <w:pPr>
                          <w:jc w:val="center"/>
                          <w:rPr>
                            <w:lang w:val="en-US"/>
                          </w:rPr>
                        </w:pPr>
                        <w:r>
                          <w:rPr>
                            <w:lang w:val="en-US"/>
                          </w:rPr>
                          <w:t>Nhà SX VTNN</w:t>
                        </w:r>
                      </w:p>
                    </w:txbxContent>
                  </v:textbox>
                </v:rect>
                <v:rect id="Rectangle 528" o:spid="_x0000_s1125" style="position:absolute;left:9919;top:2846;width:10525;height:5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hEiMUA&#10;AADcAAAADwAAAGRycy9kb3ducmV2LnhtbERPy2rCQBTdF/yH4QrdFJ0YtJToJJRaocWFrQ9weclc&#10;k2DmTshMk9ivdxaFLg/nvcoGU4uOWldZVjCbRiCIc6srLhQcD5vJCwjnkTXWlknBjRxk6ehhhYm2&#10;PX9Tt/eFCCHsElRQet8kUrq8JINuahviwF1sa9AH2BZSt9iHcFPLOIqepcGKQ0OJDb2VlF/3P0ZB&#10;g/Mo3q2vn6fj+X2zXT/Ntr9ftVKP4+F1CcLT4P/Ff+4PrWARh7XhTDgCMr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uESIxQAAANwAAAAPAAAAAAAAAAAAAAAAAJgCAABkcnMv&#10;ZG93bnJldi54bWxQSwUGAAAAAAQABAD1AAAAigMAAAAA&#10;" fillcolor="#a7bfde [1620]" strokecolor="#4579b8 [3044]">
                  <v:fill color2="#e4ecf5 [500]" rotate="t" angle="180" colors="0 #a3c4ff;22938f #bfd5ff;1 #e5eeff" focus="100%" type="gradient"/>
                  <v:shadow on="t" color="black" opacity="24903f" origin=",.5" offset="0,.55556mm"/>
                  <v:textbox>
                    <w:txbxContent>
                      <w:p w:rsidR="008A2300" w:rsidRPr="00205809" w:rsidRDefault="008A2300" w:rsidP="00386342">
                        <w:pPr>
                          <w:spacing w:before="0" w:after="0" w:line="240" w:lineRule="auto"/>
                          <w:jc w:val="center"/>
                          <w:rPr>
                            <w:lang w:val="en-US"/>
                          </w:rPr>
                        </w:pPr>
                        <w:r>
                          <w:rPr>
                            <w:lang w:val="en-US"/>
                          </w:rPr>
                          <w:t>Nhà PP/bán sỉ VTNN</w:t>
                        </w:r>
                      </w:p>
                    </w:txbxContent>
                  </v:textbox>
                </v:rect>
                <v:rect id="Rectangle 529" o:spid="_x0000_s1126" style="position:absolute;left:16001;top:10073;width:8002;height:5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miXcYA&#10;AADcAAAADwAAAGRycy9kb3ducmV2LnhtbESPT2vCQBTE70K/w/IKvYhuTGuw0VWKIu3Fgn96f2Sf&#10;STD7Nu6uGr99t1DwOMzMb5jZojONuJLztWUFo2ECgriwuuZSwWG/HkxA+ICssbFMCu7kYTF/6s0w&#10;1/bGW7ruQikihH2OCqoQ2lxKX1Rk0A9tSxy9o3UGQ5SulNrhLcJNI9MkyaTBmuNChS0tKypOu4tR&#10;sHnzLu2ffvrl9/k1W3Wfy0u2uSv18tx9TEEE6sIj/N/+0grG6Tv8nY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QmiXcYAAADcAAAADwAAAAAAAAAAAAAAAACYAgAAZHJz&#10;L2Rvd25yZXYueG1sUEsFBgAAAAAEAAQA9QAAAIsDAAAAAA==&#10;" fillcolor="#dfa7a6 [1621]" strokecolor="#bc4542 [3045]">
                  <v:fill color2="#f5e4e4 [501]" rotate="t" angle="180" colors="0 #ffa2a1;22938f #ffbebd;1 #ffe5e5" focus="100%" type="gradient"/>
                  <v:shadow on="t" color="black" opacity="24903f" origin=",.5" offset="0,.55556mm"/>
                  <v:textbox>
                    <w:txbxContent>
                      <w:p w:rsidR="008A2300" w:rsidRPr="00205809" w:rsidRDefault="008A2300" w:rsidP="00386342">
                        <w:pPr>
                          <w:spacing w:before="0" w:after="0" w:line="240" w:lineRule="auto"/>
                          <w:jc w:val="center"/>
                          <w:rPr>
                            <w:lang w:val="en-US"/>
                          </w:rPr>
                        </w:pPr>
                        <w:r>
                          <w:rPr>
                            <w:lang w:val="vi-VN"/>
                          </w:rPr>
                          <w:t>Tàu khai thác</w:t>
                        </w:r>
                        <w:r>
                          <w:rPr>
                            <w:lang w:val="en-US"/>
                          </w:rPr>
                          <w:t xml:space="preserve"> </w:t>
                        </w:r>
                      </w:p>
                    </w:txbxContent>
                  </v:textbox>
                </v:rect>
                <v:rect id="Rectangle 530" o:spid="_x0000_s1127" style="position:absolute;left:16594;top:26920;width:6299;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HYgcMA&#10;AADcAAAADwAAAGRycy9kb3ducmV2LnhtbERPTWvCQBC9C/6HZYTedGOLtaauYoNCDgpqFT0O2WkS&#10;zM6G7Krx37uHgsfH+57OW1OJGzWutKxgOIhAEGdWl5wrOPyu+l8gnEfWWFkmBQ9yMJ91O1OMtb3z&#10;jm57n4sQwi5GBYX3dSylywoy6Aa2Jg7cn20M+gCbXOoG7yHcVPI9ij6lwZJDQ4E1JQVll/3VKEhO&#10;6TDZblbbU3oer82RfurlZKfUW69dfIPw1PqX+N+dagWjjzA/nAlHQM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HYgcMAAADcAAAADwAAAAAAAAAAAAAAAACYAgAAZHJzL2Rv&#10;d25yZXYueG1sUEsFBgAAAAAEAAQA9QAAAIgDAAAAAA==&#10;" fillcolor="#cdddac [1622]" strokecolor="#94b64e [3046]">
                  <v:fill color2="#f0f4e6 [502]" rotate="t" angle="180" colors="0 #dafda7;22938f #e4fdc2;1 #f5ffe6" focus="100%" type="gradient"/>
                  <v:shadow on="t" color="black" opacity="24903f" origin=",.5" offset="0,.55556mm"/>
                  <v:textbox>
                    <w:txbxContent>
                      <w:p w:rsidR="008A2300" w:rsidRPr="00205809" w:rsidRDefault="008A2300" w:rsidP="00386342">
                        <w:pPr>
                          <w:spacing w:before="0" w:after="0" w:line="240" w:lineRule="auto"/>
                          <w:jc w:val="center"/>
                          <w:rPr>
                            <w:lang w:val="en-US"/>
                          </w:rPr>
                        </w:pPr>
                        <w:r>
                          <w:rPr>
                            <w:lang w:val="en-US"/>
                          </w:rPr>
                          <w:t>HTX</w:t>
                        </w:r>
                      </w:p>
                    </w:txbxContent>
                  </v:textbox>
                </v:rect>
                <v:rect id="Rectangle 531" o:spid="_x0000_s1128" style="position:absolute;left:28614;top:14532;width:6299;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19GscA&#10;AADcAAAADwAAAGRycy9kb3ducmV2LnhtbESPT2vCQBTE70K/w/IKvekmFm1NXcWGCjlUMP7BHh/Z&#10;1yQ0+zZkV02/fbcgeBxm5jfMfNmbRlyoc7VlBfEoAkFcWF1zqeCwXw9fQTiPrLGxTAp+ycFy8TCY&#10;Y6LtlXO67HwpAoRdggoq79tESldUZNCNbEscvG/bGfRBdqXUHV4D3DRyHEVTabDmsFBhS2lFxc/u&#10;bBSkpyxOt5v19pR9vXyaI723H7NcqafHfvUGwlPv7+FbO9MKJs8x/J8JR0Au/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9fRrHAAAA3AAAAA8AAAAAAAAAAAAAAAAAmAIAAGRy&#10;cy9kb3ducmV2LnhtbFBLBQYAAAAABAAEAPUAAACMAwAAAAA=&#10;" fillcolor="#cdddac [1622]" strokecolor="#94b64e [3046]">
                  <v:fill color2="#f0f4e6 [502]" rotate="t" angle="180" colors="0 #dafda7;22938f #e4fdc2;1 #f5ffe6" focus="100%" type="gradient"/>
                  <v:shadow on="t" color="black" opacity="24903f" origin=",.5" offset="0,.55556mm"/>
                  <v:textbox>
                    <w:txbxContent>
                      <w:p w:rsidR="008A2300" w:rsidRPr="00205809" w:rsidRDefault="008A2300" w:rsidP="00386342">
                        <w:pPr>
                          <w:spacing w:before="0" w:after="0" w:line="240" w:lineRule="auto"/>
                          <w:jc w:val="center"/>
                          <w:rPr>
                            <w:lang w:val="en-US"/>
                          </w:rPr>
                        </w:pPr>
                        <w:r>
                          <w:rPr>
                            <w:lang w:val="en-US"/>
                          </w:rPr>
                          <w:t>Chủ nậu</w:t>
                        </w:r>
                      </w:p>
                    </w:txbxContent>
                  </v:textbox>
                </v:rect>
                <v:rect id="Rectangle 532" o:spid="_x0000_s1129" style="position:absolute;left:40100;top:14553;width:16192;height:5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jbcYA&#10;AADcAAAADwAAAGRycy9kb3ducmV2LnhtbESPW2vCQBSE34X+h+UUfNONlnpJXcUGhTxU8Fbs4yF7&#10;mgSzZ0N2q/HfuwXBx2FmvmFmi9ZU4kKNKy0rGPQjEMSZ1SXnCo6HdW8CwnlkjZVlUnAjB4v5S2eG&#10;sbZX3tFl73MRIOxiVFB4X8dSuqwgg65va+Lg/drGoA+yyaVu8BrgppLDKBpJgyWHhQJrSgrKzvs/&#10;oyA5pYNku1lvT+nP+Mt802e9mu6U6r62yw8Qnlr/DD/aqVbw/jaE/zPhCM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m/jbcYAAADcAAAADwAAAAAAAAAAAAAAAACYAgAAZHJz&#10;L2Rvd25yZXYueG1sUEsFBgAAAAAEAAQA9QAAAIsDAAAAAA==&#10;" fillcolor="#cdddac [1622]" strokecolor="#94b64e [3046]">
                  <v:fill color2="#f0f4e6 [502]" rotate="t" angle="180" colors="0 #dafda7;22938f #e4fdc2;1 #f5ffe6" focus="100%" type="gradient"/>
                  <v:shadow on="t" color="black" opacity="24903f" origin=",.5" offset="0,.55556mm"/>
                  <v:textbox>
                    <w:txbxContent>
                      <w:p w:rsidR="008A2300" w:rsidRPr="00205809" w:rsidRDefault="008A2300" w:rsidP="00386342">
                        <w:pPr>
                          <w:spacing w:before="0" w:after="0" w:line="240" w:lineRule="auto"/>
                          <w:jc w:val="center"/>
                          <w:rPr>
                            <w:lang w:val="en-US"/>
                          </w:rPr>
                        </w:pPr>
                        <w:r>
                          <w:rPr>
                            <w:lang w:val="en-US"/>
                          </w:rPr>
                          <w:t>Bán lẻ (tiểu thương, siêu thị ..)</w:t>
                        </w:r>
                      </w:p>
                    </w:txbxContent>
                  </v:textbox>
                </v:rect>
                <v:rect id="Rectangle 533" o:spid="_x0000_s1130" style="position:absolute;left:54921;top:21915;width:6299;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eSFcQA&#10;AADcAAAADwAAAGRycy9kb3ducmV2LnhtbESPT2vCQBTE74V+h+UJ3upGbUVSV5GKID1Ijf+uj+xr&#10;Esy+DbtrjN/eFQo9DjPzG2a26EwtWnK+sqxgOEhAEOdWV1woOOzXb1MQPiBrrC2Tgjt5WMxfX2aY&#10;anvjHbVZKESEsE9RQRlCk0rp85IM+oFtiKP3a53BEKUrpHZ4i3BTy1GSTKTBiuNCiQ19lZRfsqtR&#10;sO1O3+fae/fe/Bzz5YVX7caslOr3uuUniEBd+A//tTdawcd4DM8z8Qj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83khXEAAAA3AAAAA8AAAAAAAAAAAAAAAAAmAIAAGRycy9k&#10;b3ducmV2LnhtbFBLBQYAAAAABAAEAPUAAACJAwAAAAA=&#10;" fillcolor="#a5d5e2 [1624]" strokecolor="#40a7c2 [3048]">
                  <v:fill color2="#e4f2f6 [504]" rotate="t" angle="180" colors="0 #9eeaff;22938f #bbefff;1 #e4f9ff" focus="100%" type="gradient"/>
                  <v:shadow on="t" color="black" opacity="24903f" origin=",.5" offset="0,.55556mm"/>
                  <v:textbox>
                    <w:txbxContent>
                      <w:p w:rsidR="008A2300" w:rsidRPr="00205809" w:rsidRDefault="008A2300" w:rsidP="00386342">
                        <w:pPr>
                          <w:spacing w:before="0" w:after="0" w:line="240" w:lineRule="auto"/>
                          <w:jc w:val="center"/>
                          <w:rPr>
                            <w:lang w:val="en-US"/>
                          </w:rPr>
                        </w:pPr>
                        <w:r>
                          <w:rPr>
                            <w:lang w:val="en-US"/>
                          </w:rPr>
                          <w:t>KH cá nhân</w:t>
                        </w:r>
                      </w:p>
                    </w:txbxContent>
                  </v:textbox>
                </v:rect>
                <v:rect id="Rectangle 534" o:spid="_x0000_s1131" style="position:absolute;left:54921;top:31923;width:6299;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4KYcQA&#10;AADcAAAADwAAAGRycy9kb3ducmV2LnhtbESPQWvCQBSE74L/YXlCb3WjVSnRVUQRpIeiaavXR/aZ&#10;BLNvw+42xn/vFgoeh5n5hlmsOlOLlpyvLCsYDRMQxLnVFRcKvr92r+8gfEDWWFsmBXfysFr2ewtM&#10;tb3xkdosFCJC2KeooAyhSaX0eUkG/dA2xNG7WGcwROkKqR3eItzUcpwkM2mw4rhQYkObkvJr9msU&#10;fHanj3PtvZs0h598feVtuzdbpV4G3XoOIlAXnuH/9l4rmL5N4O9MP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eCmHEAAAA3AAAAA8AAAAAAAAAAAAAAAAAmAIAAGRycy9k&#10;b3ducmV2LnhtbFBLBQYAAAAABAAEAPUAAACJAwAAAAA=&#10;" fillcolor="#a5d5e2 [1624]" strokecolor="#40a7c2 [3048]">
                  <v:fill color2="#e4f2f6 [504]" rotate="t" angle="180" colors="0 #9eeaff;22938f #bbefff;1 #e4f9ff" focus="100%" type="gradient"/>
                  <v:shadow on="t" color="black" opacity="24903f" origin=",.5" offset="0,.55556mm"/>
                  <v:textbox>
                    <w:txbxContent>
                      <w:p w:rsidR="008A2300" w:rsidRPr="00205809" w:rsidRDefault="008A2300" w:rsidP="00386342">
                        <w:pPr>
                          <w:spacing w:before="0" w:after="0" w:line="240" w:lineRule="auto"/>
                          <w:jc w:val="center"/>
                          <w:rPr>
                            <w:lang w:val="en-US"/>
                          </w:rPr>
                        </w:pPr>
                        <w:r>
                          <w:rPr>
                            <w:lang w:val="en-US"/>
                          </w:rPr>
                          <w:t>KH tổ chức</w:t>
                        </w:r>
                      </w:p>
                    </w:txbxContent>
                  </v:textbox>
                </v:rect>
                <v:shape id="Straight Arrow Connector 535" o:spid="_x0000_s1132" type="#_x0000_t32" style="position:absolute;left:8626;top:5348;width:1293;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chw8UAAADcAAAADwAAAGRycy9kb3ducmV2LnhtbESPX2vCMBTF3wd+h3AHe5vpnB3SGUUc&#10;gw1BqQri27W5a4vNTUky2317Iwh7PJw/P8503ptGXMj52rKCl2ECgriwuuZSwX73+TwB4QOyxsYy&#10;KfgjD/PZ4GGKmbYd53TZhlLEEfYZKqhCaDMpfVGRQT+0LXH0fqwzGKJ0pdQOuzhuGjlKkjdpsOZI&#10;qLClZUXFeftrIuRjnKerw+o0pnyx6U7fx3VwR6WeHvvFO4hAffgP39tfWkH6msLtTDwCcn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echw8UAAADcAAAADwAAAAAAAAAA&#10;AAAAAAChAgAAZHJzL2Rvd25yZXYueG1sUEsFBgAAAAAEAAQA+QAAAJMDAAAAAA==&#10;" strokecolor="#4579b8 [3044]">
                  <v:stroke endarrow="open"/>
                </v:shape>
                <v:shape id="Straight Arrow Connector 536" o:spid="_x0000_s1133" type="#_x0000_t32" style="position:absolute;left:15182;top:7849;width:4820;height:22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xkUcQAAADcAAAADwAAAGRycy9kb3ducmV2LnhtbESPzWrDMBCE74W8g9hAbo3cGAfjRgkh&#10;YJJr3Aba29ba2KbWyljyT96+KhR6HGbmG2Z3mE0rRupdY1nByzoCQVxa3XCl4P0tf05BOI+ssbVM&#10;Ch7k4LBfPO0w03biK42Fr0SAsMtQQe19l0npypoMurXtiIN3t71BH2RfSd3jFOCmlZso2kqDDYeF&#10;Gjs61VR+F4NREN+/5nPqjzLNP+xpGJIkueWfSq2W8/EVhKfZ/4f/2hetIIm38HsmHA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vGRRxAAAANwAAAAPAAAAAAAAAAAA&#10;AAAAAKECAABkcnMvZG93bnJldi54bWxQSwUGAAAAAAQABAD5AAAAkgMAAAAA&#10;" strokecolor="#4579b8 [3044]">
                  <v:stroke endarrow="open"/>
                </v:shape>
                <v:shape id="Straight Arrow Connector 537" o:spid="_x0000_s1134" type="#_x0000_t32" style="position:absolute;left:34913;top:17034;width:5187;height: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DBysUAAADcAAAADwAAAGRycy9kb3ducmV2LnhtbESPzWrDMBCE74W8g9hAb7XcGLfGjRJC&#10;wKTXpikkt621/qHWylhy7Lx9VCj0OMzMN8x6O5tOXGlwrWUFz1EMgri0uuVawemzeMpAOI+ssbNM&#10;Cm7kYLtZPKwx13biD7oefS0ChF2OChrv+1xKVzZk0EW2Jw5eZQeDPsihlnrAKcBNJ1dx/CINthwW&#10;Guxp31D5cxyNgqT6ng+Z38msONv9OKZp+lVclHpczrs3EJ5m/x/+a79rBWnyCr9nwhGQm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fDBysUAAADcAAAADwAAAAAAAAAA&#10;AAAAAAChAgAAZHJzL2Rvd25yZXYueG1sUEsFBgAAAAAEAAQA+QAAAJMDAAAAAA==&#10;" strokecolor="#4579b8 [3044]">
                  <v:stroke endarrow="open"/>
                </v:shape>
                <v:shape id="Elbow Connector 538" o:spid="_x0000_s1135" type="#_x0000_t33" style="position:absolute;left:22764;top:19556;width:25432;height:986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YB/8EAAADcAAAADwAAAGRycy9kb3ducmV2LnhtbERPzWqDQBC+B/oOyxR6S9YqCdZkFWlo&#10;7SXQ2jzA4E5V6s6Ku4nm7buHQI8f3/+hWMwgrjS53rKC500EgrixuudWwfn7bZ2CcB5Z42CZFNzI&#10;QZE/rA6YaTvzF11r34oQwi5DBZ33Yyalazoy6DZ2JA7cj50M+gCnVuoJ5xBuBhlH0U4a7Dk0dDjS&#10;a0fNb30xCo5zyXX6GVepezGn+L2qbotNlHp6XMo9CE+L/xff3R9awTYJa8OZcARk/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9gH/wQAAANwAAAAPAAAAAAAAAAAAAAAA&#10;AKECAABkcnMvZG93bnJldi54bWxQSwUGAAAAAAQABAD5AAAAjwMAAAAA&#10;" strokecolor="#00b050" strokeweight="1pt">
                  <v:stroke endarrow="open"/>
                </v:shape>
                <v:shape id="Elbow Connector 539" o:spid="_x0000_s1136" type="#_x0000_t33" style="position:absolute;left:35898;top:15402;width:14889;height:23157;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tKM8UAAADcAAAADwAAAGRycy9kb3ducmV2LnhtbESPT2vCQBTE74LfYXlCb7qJtX+MWUUK&#10;LVKh0Oihx2f2mQSzb8PuVuO37xYEj8PM/IbJV71pxZmcbywrSCcJCOLS6oYrBfvd+/gVhA/IGlvL&#10;pOBKHlbL4SDHTNsLf9O5CJWIEPYZKqhD6DIpfVmTQT+xHXH0jtYZDFG6SmqHlwg3rZwmybM02HBc&#10;qLGjt5rKU/FrFNifpqD5xxpnfPp6OXymW8lXp9TDqF8vQATqwz18a2+0gqfHOfy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utKM8UAAADcAAAADwAAAAAAAAAA&#10;AAAAAAChAgAAZHJzL2Rvd25yZXYueG1sUEsFBgAAAAAEAAQA+QAAAJMDAAAAAA==&#10;" strokecolor="#4579b8 [3044]">
                  <v:stroke endarrow="open"/>
                </v:shape>
                <v:shape id="Straight Arrow Connector 540" o:spid="_x0000_s1137" type="#_x0000_t32" style="position:absolute;left:56292;top:17054;width:1778;height:48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8qw8AAAADcAAAADwAAAGRycy9kb3ducmV2LnhtbERPy4rCMBTdD/gP4QruxtRHpVSjiFB0&#10;O46C7q7NtS02N6VJtf79ZCHM8nDeq01vavGk1lWWFUzGEQji3OqKCwWn3+w7AeE8ssbaMil4k4PN&#10;evC1wlTbF//Q8+gLEULYpaig9L5JpXR5SQbd2DbEgbvb1qAPsC2kbvEVwk0tp1G0kAYrDg0lNrQr&#10;KX8cO6Ngdr/1+8RvZZJd7K7r4jg+Z1elRsN+uwThqff/4o/7oBXE8zA/nAlHQK7/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ofKsPAAAAA3AAAAA8AAAAAAAAAAAAAAAAA&#10;oQIAAGRycy9kb3ducmV2LnhtbFBLBQYAAAAABAAEAPkAAACOAwAAAAA=&#10;" strokecolor="#4579b8 [3044]">
                  <v:stroke endarrow="open"/>
                </v:shape>
                <v:shape id="Elbow Connector 541" o:spid="_x0000_s1138" type="#_x0000_t33" style="position:absolute;left:56;top:12883;width:21572;height:1150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s1SMQAAADcAAAADwAAAGRycy9kb3ducmV2LnhtbESPQWvCQBSE7wX/w/KE3nQT0bZGVxFB&#10;kRYE0x48PrPPJJh9G3a3Gv+9WxB6HGbmG2a+7EwjruR8bVlBOkxAEBdW11wq+PneDD5A+ICssbFM&#10;Cu7kYbnovcwx0/bGB7rmoRQRwj5DBVUIbSalLyoy6Ie2JY7e2TqDIUpXSu3wFuGmkaMkeZMGa44L&#10;Fba0rqi45L9GgT3WOU23KxzzZf9++ky/JN+dUq/9bjUDEagL/+Fne6cVTMYp/J2JR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mzVIxAAAANwAAAAPAAAAAAAAAAAA&#10;AAAAAKECAABkcnMvZG93bnJldi54bWxQSwUGAAAAAAQABAD5AAAAkgMAAAAA&#10;" strokecolor="#4579b8 [3044]">
                  <v:stroke endarrow="open"/>
                </v:shape>
                <v:shape id="Elbow Connector 542" o:spid="_x0000_s1139" type="#_x0000_t33" style="position:absolute;left:24003;top:12894;width:24193;height:165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Zj8sQAAADcAAAADwAAAGRycy9kb3ducmV2LnhtbESPQWvCQBSE74X+h+UVvOmmUYukrlLU&#10;gFBBtILXZ/Y1CWbfhuyq6793C0KPw8x8w0znwTTiSp2rLSt4HyQgiAuray4VHH7y/gSE88gaG8uk&#10;4E4O5rPXlylm2t54R9e9L0WEsMtQQeV9m0npiooMuoFtiaP3azuDPsqulLrDW4SbRqZJ8iEN1hwX&#10;KmxpUVFx3l+MguVWD1ff99GZ01M4buwl92GZK9V7C1+fIDwF/x9+ttdawXiUwt+ZeATk7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VmPyxAAAANwAAAAPAAAAAAAAAAAA&#10;AAAAAKECAABkcnMvZG93bnJldi54bWxQSwUGAAAAAAQABAD5AAAAkgMAAAAA&#10;" strokecolor="#4579b8 [3044]">
                  <v:stroke endarrow="open"/>
                </v:shape>
                <v:rect id="Rectangle 543" o:spid="_x0000_s1140" style="position:absolute;left:53244;top:39281;width:9049;height:4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HhaMQA&#10;AADcAAAADwAAAGRycy9kb3ducmV2LnhtbESPQWvCQBSE74L/YXlCb3WjVSnRVUQRpIeiaavXR/aZ&#10;BLNvw+42xn/vFgoeh5n5hlmsOlOLlpyvLCsYDRMQxLnVFRcKvr92r+8gfEDWWFsmBXfysFr2ewtM&#10;tb3xkdosFCJC2KeooAyhSaX0eUkG/dA2xNG7WGcwROkKqR3eItzUcpwkM2mw4rhQYkObkvJr9msU&#10;fHanj3PtvZs0h598feVtuzdbpV4G3XoOIlAXnuH/9l4rmE7e4O9MP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cx4WjEAAAA3AAAAA8AAAAAAAAAAAAAAAAAmAIAAGRycy9k&#10;b3ducmV2LnhtbFBLBQYAAAAABAAEAPUAAACJAwAAAAA=&#10;" fillcolor="#a5d5e2 [1624]" strokecolor="#40a7c2 [3048]">
                  <v:fill color2="#e4f2f6 [504]" rotate="t" angle="180" colors="0 #9eeaff;22938f #bbefff;1 #e4f9ff" focus="100%" type="gradient"/>
                  <v:shadow on="t" color="black" opacity="24903f" origin=",.5" offset="0,.55556mm"/>
                  <v:textbox>
                    <w:txbxContent>
                      <w:p w:rsidR="008A2300" w:rsidRDefault="008A2300" w:rsidP="00386342">
                        <w:pPr>
                          <w:pStyle w:val="NormalWeb"/>
                          <w:spacing w:before="0" w:beforeAutospacing="0" w:after="200" w:afterAutospacing="0" w:line="276" w:lineRule="auto"/>
                          <w:jc w:val="center"/>
                        </w:pPr>
                        <w:r>
                          <w:rPr>
                            <w:rFonts w:eastAsia="Calibri"/>
                            <w:sz w:val="26"/>
                            <w:szCs w:val="26"/>
                          </w:rPr>
                          <w:t>Xuất khẩu</w:t>
                        </w:r>
                      </w:p>
                    </w:txbxContent>
                  </v:textbox>
                </v:rect>
                <v:shape id="Elbow Connector 544" o:spid="_x0000_s1141" type="#_x0000_t34" style="position:absolute;left:22893;top:12894;width:1110;height:16528;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8v6sQAAADcAAAADwAAAGRycy9kb3ducmV2LnhtbESPQWvCQBSE70L/w/IK3sxGUVtSVymC&#10;mJOgltbjY/c1SZt9G7JrjP/eFQSPw8x8wyxWva1FR62vHCsYJykIYu1MxYWCr+Nm9A7CB2SDtWNS&#10;cCUPq+XLYIGZcRfeU3cIhYgQ9hkqKENoMim9LsmiT1xDHL1f11oMUbaFNC1eItzWcpKmc2mx4rhQ&#10;YkPrkvT/4WwV7E5jTd+Tv/RUdXn+o8/bbv/GSg1f+88PEIH68Aw/2rlRMJtO4X4mHgG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zy/qxAAAANwAAAAPAAAAAAAAAAAA&#10;AAAAAKECAABkcnMvZG93bnJldi54bWxQSwUGAAAAAAQABAD5AAAAkgMAAAAA&#10;" adj="-44517" strokecolor="#4579b8 [3044]">
                  <v:stroke endarrow="open"/>
                </v:shape>
                <v:rect id="Rectangle 545" o:spid="_x0000_s1142" style="position:absolute;left:33432;top:39090;width:11230;height:55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Tch8UA&#10;AADcAAAADwAAAGRycy9kb3ducmV2LnhtbESPQWvCQBSE74X+h+UVeqsbSywlukqoCNKDtLbq9ZF9&#10;JiHZt2F3TeK/7wpCj8PMfMMsVqNpRU/O15YVTCcJCOLC6ppLBb8/m5d3ED4ga2wtk4IreVgtHx8W&#10;mGk78Df1+1CKCGGfoYIqhC6T0hcVGfQT2xFH72ydwRClK6V2OES4aeVrkrxJgzXHhQo7+qioaPYX&#10;o2A3Hj9Prfcu7b4ORd7wut+atVLPT2M+BxFoDP/he3urFczSGdzOxCM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lNyHxQAAANwAAAAPAAAAAAAAAAAAAAAAAJgCAABkcnMv&#10;ZG93bnJldi54bWxQSwUGAAAAAAQABAD1AAAAigMAAAAA&#10;" fillcolor="#a5d5e2 [1624]" strokecolor="#40a7c2 [3048]">
                  <v:fill color2="#e4f2f6 [504]" rotate="t" angle="180" colors="0 #9eeaff;22938f #bbefff;1 #e4f9ff" focus="100%" type="gradient"/>
                  <v:shadow on="t" color="black" opacity="24903f" origin=",.5" offset="0,.55556mm"/>
                  <v:textbox>
                    <w:txbxContent>
                      <w:p w:rsidR="008A2300" w:rsidRDefault="008A2300" w:rsidP="00386342">
                        <w:pPr>
                          <w:pStyle w:val="NormalWeb"/>
                          <w:spacing w:before="0" w:beforeAutospacing="0" w:after="0" w:afterAutospacing="0" w:line="240" w:lineRule="auto"/>
                          <w:jc w:val="center"/>
                        </w:pPr>
                        <w:r>
                          <w:rPr>
                            <w:rFonts w:eastAsia="Calibri"/>
                            <w:sz w:val="26"/>
                            <w:szCs w:val="26"/>
                          </w:rPr>
                          <w:t>DN chế biến thủy sản</w:t>
                        </w:r>
                      </w:p>
                    </w:txbxContent>
                  </v:textbox>
                </v:rect>
                <v:shape id="Elbow Connector 546" o:spid="_x0000_s1143" type="#_x0000_t33" style="position:absolute;left:21609;top:30059;width:9957;height:1368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KtPMQAAADcAAAADwAAAGRycy9kb3ducmV2LnhtbESPT4vCMBTE78J+h/AWvGnq4t+uUWRB&#10;kV0QrB48Ppu3bbF5KUnU+u03C4LHYWZ+w8yXranFjZyvLCsY9BMQxLnVFRcKjod1bwrCB2SNtWVS&#10;8CAPy8VbZ46ptnfe0y0LhYgQ9ikqKENoUil9XpJB37cNcfR+rTMYonSF1A7vEW5q+ZEkY2mw4rhQ&#10;YkNfJeWX7GoU2FOV0WyzwiFfdpPz9+BH8sMp1X1vV58gArXhFX62t1rBaDiG/zPxCM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cq08xAAAANwAAAAPAAAAAAAAAAAA&#10;AAAAAKECAABkcnMvZG93bnJldi54bWxQSwUGAAAAAAQABAD5AAAAkgMAAAAA&#10;" strokecolor="#4579b8 [3044]">
                  <v:stroke endarrow="open"/>
                </v:shape>
                <v:shape id="Straight Arrow Connector 547" o:spid="_x0000_s1144" type="#_x0000_t32" style="position:absolute;left:44662;top:41779;width:8582;height:1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9pUsUAAADcAAAADwAAAGRycy9kb3ducmV2LnhtbESPX2vCMBTF3wd+h3AHe5vppG7SGUUc&#10;gw1BqQri27W5a4vNTUkyW7+9EQZ7PJw/P8503ptGXMj52rKCl2ECgriwuuZSwX73+TwB4QOyxsYy&#10;KbiSh/ls8DDFTNuOc7psQyniCPsMFVQhtJmUvqjIoB/aljh6P9YZDFG6UmqHXRw3jRwlyas0WHMk&#10;VNjSsqLivP01EfKR5uPVYXVKKV9sutP3cR3cUamnx37xDiJQH/7Df+0vrWCcvsH9TDwC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n9pUsUAAADcAAAADwAAAAAAAAAA&#10;AAAAAAChAgAAZHJzL2Rvd25yZXYueG1sUEsFBgAAAAAEAAQA+QAAAJMDAAAAAA==&#10;" strokecolor="#4579b8 [3044]">
                  <v:stroke endarrow="open"/>
                </v:shape>
                <v:shape id="Elbow Connector 548" o:spid="_x0000_s1145" type="#_x0000_t34" style="position:absolute;left:25629;top:25671;width:19554;height:728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GaKsEAAADcAAAADwAAAGRycy9kb3ducmV2LnhtbERPy2oCMRTdC/2HcAvdaUarUkajiFKo&#10;jBsfUJeXye1k6ORmSFJn+vdmIbg8nPdy3dtG3MiH2rGC8SgDQVw6XXOl4HL+HH6ACBFZY+OYFPxT&#10;gPXqZbDEXLuOj3Q7xUqkEA45KjAxtrmUoTRkMYxcS5y4H+ctxgR9JbXHLoXbRk6ybC4t1pwaDLa0&#10;NVT+nv6sgn0nzzsqrvXGuHcebw9+9l0USr299psFiEh9fIof7i+tYDZNa9OZdATk6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MZoqwQAAANwAAAAPAAAAAAAAAAAAAAAA&#10;AKECAABkcnMvZG93bnJldi54bWxQSwUGAAAAAAQABAD5AAAAjwMAAAAA&#10;" strokecolor="#4579b8 [3044]">
                  <v:stroke endarrow="open"/>
                </v:shape>
                <v:shape id="Straight Arrow Connector 549" o:spid="_x0000_s1146" type="#_x0000_t32" style="position:absolute;left:44662;top:34425;width:10259;height:74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xYu8UAAADcAAAADwAAAGRycy9kb3ducmV2LnhtbESPX2vCMBTF3wd+h3AHe5vppI7ZGUUc&#10;gw1BqQri27W5a4vNTUkyW7+9EQZ7PJw/P8503ptGXMj52rKCl2ECgriwuuZSwX73+fwGwgdkjY1l&#10;UnAlD/PZ4GGKmbYd53TZhlLEEfYZKqhCaDMpfVGRQT+0LXH0fqwzGKJ0pdQOuzhuGjlKkldpsOZI&#10;qLClZUXFeftrIuQjzcerw+qUUr7YdKfv4zq4o1JPj/3iHUSgPvyH/9pfWsE4ncD9TDwC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KxYu8UAAADcAAAADwAAAAAAAAAA&#10;AAAAAAChAgAAZHJzL2Rvd25yZXYueG1sUEsFBgAAAAAEAAQA+QAAAJMDAAAAAA==&#10;" strokecolor="#4579b8 [3044]">
                  <v:stroke endarrow="open"/>
                </v:shape>
                <v:shape id="Straight Arrow Connector 550" o:spid="_x0000_s1147" type="#_x0000_t32" style="position:absolute;left:35080;top:112867;width:1289;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9n+8MAAADcAAAADwAAAGRycy9kb3ducmV2LnhtbERPTUvDQBC9C/0PyxS82Y3SiKTdltIi&#10;KAUlVZDeptlpEszOht21if/eOQg9Pt73cj26Tl0oxNazgftZBoq48rbl2sDnx/PdE6iYkC12nsnA&#10;L0VYryY3SyysH7ikyyHVSkI4FmigSakvtI5VQw7jzPfEwp19cJgEhlrbgIOEu04/ZNmjdtiyNDTY&#10;07ah6vvw46RkNy/z/df+NKdy8z6cXo9vKRyNuZ2OmwWoRGO6iv/dL9ZAnst8OSNHQ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xPZ/vDAAAA3AAAAA8AAAAAAAAAAAAA&#10;AAAAoQIAAGRycy9kb3ducmV2LnhtbFBLBQYAAAAABAAEAPkAAACRAwAAAAA=&#10;" strokecolor="#4579b8 [3044]">
                  <v:stroke endarrow="open"/>
                </v:shape>
                <v:shape id="Elbow Connector 551" o:spid="_x0000_s1148" type="#_x0000_t33" style="position:absolute;left:5188;top:18034;width:21573;height:141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KjlcQAAADcAAAADwAAAGRycy9kb3ducmV2LnhtbESPQWvCQBSE7wX/w/IEb7qJaNXoKlJo&#10;KRYKjR48PrPPJJh9G3a3Gv99VxB6HGbmG2a16UwjruR8bVlBOkpAEBdW11wqOOzfh3MQPiBrbCyT&#10;gjt52Kx7LyvMtL3xD13zUIoIYZ+hgiqENpPSFxUZ9CPbEkfvbJ3BEKUrpXZ4i3DTyHGSvEqDNceF&#10;Clt6q6i45L9GgT3WOS0+tjjhy/fstEu/JN+dUoN+t12CCNSF//Cz/akVTKcpPM7EIyD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QqOVxAAAANwAAAAPAAAAAAAAAAAA&#10;AAAAAKECAABkcnMvZG93bnJldi54bWxQSwUGAAAAAAQABAD5AAAAkgMAAAAA&#10;" strokecolor="#4579b8 [3044]">
                  <v:stroke endarrow="open"/>
                </v:shape>
                <v:shape id="Elbow Connector 552" o:spid="_x0000_s1149" type="#_x0000_t33" style="position:absolute;left:24003;top:12894;width:7761;height:163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1L8UAAADcAAAADwAAAGRycy9kb3ducmV2LnhtbESPQWvCQBSE74X+h+UVvOmmsZaSupGi&#10;BgoKoi30+pp9TUKyb0N21fXfu4LQ4zAz3zDzRTCdONHgGssKnicJCOLS6oYrBd9fxfgNhPPIGjvL&#10;pOBCDhb548McM23PvKfTwVciQthlqKD2vs+kdGVNBt3E9sTR+7ODQR/lUEk94DnCTSfTJHmVBhuO&#10;CzX2tKypbA9Ho2C109P15vLScvobfrb2WPiwKpQaPYWPdxCegv8P39ufWsFslsLtTDwCMr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Y/1L8UAAADcAAAADwAAAAAAAAAA&#10;AAAAAAChAgAAZHJzL2Rvd25yZXYueG1sUEsFBgAAAAAEAAQA+QAAAJMDAAAAAA==&#10;" strokecolor="#4579b8 [3044]">
                  <v:stroke endarrow="open"/>
                </v:shape>
                <v:rect id="Rectangle 553" o:spid="_x0000_s1150" style="position:absolute;left:16097;top:16873;width:7386;height:56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fmysYA&#10;AADcAAAADwAAAGRycy9kb3ducmV2LnhtbESPT2vCQBTE74V+h+UVehHd+CdBoquIpdiLQq3eH9ln&#10;Esy+TXdXjd/eLQg9DjPzG2a+7EwjruR8bVnBcJCAIC6srrlUcPj57E9B+ICssbFMCu7kYbl4fZlj&#10;ru2Nv+m6D6WIEPY5KqhCaHMpfVGRQT+wLXH0TtYZDFG6UmqHtwg3jRwlSSYN1hwXKmxpXVFx3l+M&#10;gu3Eu1HvfOyVu99x9tFt1pdse1fq/a1bzUAE6sJ/+Nn+0grSdAx/Z+IRkIs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OfmysYAAADcAAAADwAAAAAAAAAAAAAAAACYAgAAZHJz&#10;L2Rvd25yZXYueG1sUEsFBgAAAAAEAAQA9QAAAIsDAAAAAA==&#10;" fillcolor="#dfa7a6 [1621]" strokecolor="#bc4542 [3045]">
                  <v:fill color2="#f5e4e4 [501]" rotate="t" angle="180" colors="0 #ffa2a1;22938f #ffbebd;1 #ffe5e5" focus="100%" type="gradient"/>
                  <v:shadow on="t" color="black" opacity="24903f" origin=",.5" offset="0,.55556mm"/>
                  <v:textbox>
                    <w:txbxContent>
                      <w:p w:rsidR="008A2300" w:rsidRPr="00997AD7" w:rsidRDefault="008A2300" w:rsidP="00386342">
                        <w:pPr>
                          <w:pStyle w:val="NormalWeb"/>
                          <w:spacing w:before="0" w:beforeAutospacing="0" w:after="0" w:afterAutospacing="0" w:line="240" w:lineRule="auto"/>
                          <w:jc w:val="center"/>
                          <w:rPr>
                            <w:lang w:val="vi-VN"/>
                          </w:rPr>
                        </w:pPr>
                        <w:r>
                          <w:rPr>
                            <w:rFonts w:eastAsia="Calibri"/>
                            <w:sz w:val="26"/>
                            <w:szCs w:val="26"/>
                          </w:rPr>
                          <w:t xml:space="preserve">Tàu  </w:t>
                        </w:r>
                        <w:r>
                          <w:rPr>
                            <w:rFonts w:eastAsia="Calibri"/>
                            <w:sz w:val="26"/>
                            <w:szCs w:val="26"/>
                            <w:lang w:val="vi-VN"/>
                          </w:rPr>
                          <w:t>thu mua</w:t>
                        </w:r>
                      </w:p>
                    </w:txbxContent>
                  </v:textbox>
                </v:rect>
                <v:shape id="Elbow Connector 554" o:spid="_x0000_s1151" type="#_x0000_t34" style="position:absolute;left:22893;top:19692;width:590;height:973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OxgMUAAADcAAAADwAAAGRycy9kb3ducmV2LnhtbESPzWrDMBCE74W+g9hCbo3sEJfEtRxC&#10;SCCnQtw2vS7W+odaK2Mptvv2VSHQ4zAz3zDZbjadGGlwrWUF8TICQVxa3XKt4OP99LwB4Tyyxs4y&#10;KfghB7v88SHDVNuJLzQWvhYBwi5FBY33fSqlKxsy6Ja2Jw5eZQeDPsihlnrAKcBNJ1dR9CINthwW&#10;Guzp0FD5XdyMgrfPudLHzVjUt6/1lq+9jo/XrVKLp3n/CsLT7P/D9/ZZK0iSNfydCUdA5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ZOxgMUAAADcAAAADwAAAAAAAAAA&#10;AAAAAAChAgAAZHJzL2Rvd25yZXYueG1sUEsFBgAAAAAEAAQA+QAAAJMDAAAAAA==&#10;" adj="-83719" strokecolor="#4579b8 [3044]">
                  <v:stroke endarrow="block"/>
                </v:shape>
                <v:shape id="Straight Arrow Connector 555" o:spid="_x0000_s1152" type="#_x0000_t32" style="position:absolute;left:23483;top:17034;width:5131;height:26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FBRcQAAADcAAAADwAAAGRycy9kb3ducmV2LnhtbESPQWsCMRSE7wX/Q3hCbzVby25lNYoI&#10;LcVbXen5uXlulm5e1iTq2l/fFAoeh5n5hlmsBtuJC/nQOlbwPMlAENdOt9wo2FdvTzMQISJr7ByT&#10;ghsFWC1HDwsstbvyJ112sREJwqFEBSbGvpQy1IYshonriZN3dN5iTNI3Unu8Jrjt5DTLCmmx5bRg&#10;sKeNofp7d7YKDtVJ56ao9Na/uKK4/Xy9bs/vSj2Oh/UcRKQh3sP/7Q+tIM9z+DuTj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QUFFxAAAANwAAAAPAAAAAAAAAAAA&#10;AAAAAKECAABkcnMvZG93bnJldi54bWxQSwUGAAAAAAQABAD5AAAAkgMAAAAA&#10;" strokecolor="#4579b8 [3044]">
                  <v:stroke endarrow="block"/>
                </v:shape>
                <v:shape id="Elbow Connector 556" o:spid="_x0000_s1153" type="#_x0000_t34" style="position:absolute;left:32515;top:6831;width:2956;height:28406;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wqu8UAAADcAAAADwAAAGRycy9kb3ducmV2LnhtbESP0WrCQBRE3wv+w3ILfSm6sWAIqasU&#10;qVBaXzT5gGv2NgnJ3k2zm5j267uC4OMwM2eY9XYyrRipd7VlBctFBIK4sLrmUkGe7ecJCOeRNbaW&#10;ScEvOdhuZg9rTLW98JHGky9FgLBLUUHlfZdK6YqKDLqF7YiD9217gz7IvpS6x0uAm1a+RFEsDdYc&#10;FirsaFdR0ZwGo+DLZc1P8/6HyXOcx83nQAd/JqWeHqe3VxCeJn8P39ofWsFqFcP1TDgCcvM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Uwqu8UAAADcAAAADwAAAAAAAAAA&#10;AAAAAAChAgAAZHJzL2Rvd25yZXYueG1sUEsFBgAAAAAEAAQA+QAAAJMDAAAAAA==&#10;" adj="-16706" strokecolor="#4579b8 [3044]">
                  <v:stroke endarrow="block"/>
                </v:shape>
                <v:shape id="Elbow Connector 557" o:spid="_x0000_s1154" type="#_x0000_t34" style="position:absolute;left:16000;top:12894;width:96;height:6798;rotation:18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8xEsMAAADcAAAADwAAAGRycy9kb3ducmV2LnhtbESPzYvCMBTE74L/Q3gL3jR1wQ9qU1mE&#10;RfGy+HXw9mjeNmWbl9KkWv97syB4HGbmN0y27m0tbtT6yrGC6SQBQVw4XXGp4Hz6Hi9B+ICssXZM&#10;Ch7kYZ0PBxmm2t35QLdjKEWEsE9RgQmhSaX0hSGLfuIa4uj9utZiiLItpW7xHuG2lp9JMpcWK44L&#10;BhvaGCr+jp1VsJw2fS07c7qQ3OrrT4dze9krNfrov1YgAvXhHX61d1rBbLaA/zPxCMj8C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vfMRLDAAAA3AAAAA8AAAAAAAAAAAAA&#10;AAAAoQIAAGRycy9kb3ducmV2LnhtbFBLBQYAAAAABAAEAPkAAACRAwAAAAA=&#10;" adj="-518454" strokecolor="#4579b8 [3044]">
                  <v:stroke endarrow="open"/>
                </v:shape>
              </v:group>
            </w:pict>
          </mc:Fallback>
        </mc:AlternateContent>
      </w:r>
    </w:p>
    <w:p w:rsidR="00FE4DB1" w:rsidRDefault="00FE4DB1" w:rsidP="00E70AE8">
      <w:pPr>
        <w:spacing w:after="0" w:line="240" w:lineRule="auto"/>
        <w:ind w:firstLine="720"/>
        <w:rPr>
          <w:lang w:val="es-ES"/>
        </w:rPr>
      </w:pPr>
    </w:p>
    <w:p w:rsidR="00FE4DB1" w:rsidRDefault="00FE4DB1" w:rsidP="00E70AE8">
      <w:pPr>
        <w:spacing w:after="0" w:line="240" w:lineRule="auto"/>
        <w:ind w:firstLine="720"/>
        <w:rPr>
          <w:lang w:val="es-ES"/>
        </w:rPr>
      </w:pPr>
    </w:p>
    <w:p w:rsidR="00FE4DB1" w:rsidRDefault="00FE4DB1" w:rsidP="00E70AE8">
      <w:pPr>
        <w:spacing w:after="0" w:line="240" w:lineRule="auto"/>
        <w:ind w:firstLine="720"/>
        <w:rPr>
          <w:lang w:val="es-ES"/>
        </w:rPr>
      </w:pPr>
    </w:p>
    <w:p w:rsidR="00FE4DB1" w:rsidRDefault="00FE4DB1" w:rsidP="00E70AE8">
      <w:pPr>
        <w:spacing w:after="0" w:line="240" w:lineRule="auto"/>
        <w:ind w:firstLine="720"/>
        <w:rPr>
          <w:lang w:val="es-ES"/>
        </w:rPr>
      </w:pPr>
    </w:p>
    <w:p w:rsidR="00FE4DB1" w:rsidRDefault="00FE4DB1" w:rsidP="00E70AE8">
      <w:pPr>
        <w:spacing w:after="0" w:line="240" w:lineRule="auto"/>
        <w:ind w:firstLine="720"/>
        <w:rPr>
          <w:lang w:val="es-ES"/>
        </w:rPr>
      </w:pPr>
    </w:p>
    <w:p w:rsidR="00386342" w:rsidRDefault="00386342" w:rsidP="00FE4DB1">
      <w:pPr>
        <w:spacing w:after="120"/>
        <w:rPr>
          <w:b/>
          <w:lang w:val="es-ES"/>
        </w:rPr>
      </w:pPr>
    </w:p>
    <w:p w:rsidR="00386342" w:rsidRDefault="00386342" w:rsidP="00FE4DB1">
      <w:pPr>
        <w:spacing w:after="120"/>
        <w:rPr>
          <w:b/>
          <w:lang w:val="es-ES"/>
        </w:rPr>
      </w:pPr>
    </w:p>
    <w:p w:rsidR="00386342" w:rsidRDefault="00386342" w:rsidP="00FE4DB1">
      <w:pPr>
        <w:spacing w:after="120"/>
        <w:rPr>
          <w:b/>
          <w:lang w:val="es-ES"/>
        </w:rPr>
      </w:pPr>
    </w:p>
    <w:p w:rsidR="00386342" w:rsidRDefault="00386342" w:rsidP="00FE4DB1">
      <w:pPr>
        <w:spacing w:after="120"/>
        <w:rPr>
          <w:b/>
          <w:lang w:val="es-ES"/>
        </w:rPr>
      </w:pPr>
    </w:p>
    <w:p w:rsidR="00386342" w:rsidRDefault="00386342" w:rsidP="00FE4DB1">
      <w:pPr>
        <w:spacing w:after="120"/>
        <w:rPr>
          <w:b/>
          <w:lang w:val="es-ES"/>
        </w:rPr>
      </w:pPr>
    </w:p>
    <w:p w:rsidR="00386342" w:rsidRDefault="00386342" w:rsidP="00FE4DB1">
      <w:pPr>
        <w:spacing w:after="120"/>
        <w:rPr>
          <w:b/>
          <w:lang w:val="es-ES"/>
        </w:rPr>
      </w:pPr>
    </w:p>
    <w:p w:rsidR="00386342" w:rsidRDefault="00386342" w:rsidP="00FE4DB1">
      <w:pPr>
        <w:spacing w:after="120"/>
        <w:rPr>
          <w:b/>
          <w:lang w:val="es-ES"/>
        </w:rPr>
      </w:pPr>
    </w:p>
    <w:p w:rsidR="00386342" w:rsidRDefault="00386342" w:rsidP="00FE4DB1">
      <w:pPr>
        <w:spacing w:after="120"/>
        <w:rPr>
          <w:b/>
          <w:lang w:val="es-ES"/>
        </w:rPr>
      </w:pPr>
    </w:p>
    <w:p w:rsidR="00F41795" w:rsidRDefault="00F41795" w:rsidP="00F41795">
      <w:pPr>
        <w:rPr>
          <w:b/>
          <w:lang w:val="es-ES"/>
        </w:rPr>
      </w:pPr>
    </w:p>
    <w:p w:rsidR="00F41795" w:rsidRPr="00C5530A" w:rsidRDefault="00F41795" w:rsidP="00F41795">
      <w:pPr>
        <w:rPr>
          <w:b/>
          <w:lang w:val="es-ES"/>
        </w:rPr>
      </w:pPr>
      <w:r w:rsidRPr="00C5530A">
        <w:rPr>
          <w:b/>
          <w:lang w:val="es-ES"/>
        </w:rPr>
        <w:t>So với những chuỗi thực phẩm khác như rau và thịt, chuỗi cung ứng thủy sản của Đà Nẵng có một số đặc trưng nổi bật:</w:t>
      </w:r>
    </w:p>
    <w:p w:rsidR="00F41795" w:rsidRDefault="00F41795" w:rsidP="00F41795">
      <w:pPr>
        <w:pStyle w:val="ListParagraph"/>
        <w:numPr>
          <w:ilvl w:val="0"/>
          <w:numId w:val="10"/>
        </w:numPr>
        <w:rPr>
          <w:lang w:val="es-ES"/>
        </w:rPr>
      </w:pPr>
      <w:r w:rsidRPr="008A6384">
        <w:rPr>
          <w:lang w:val="es-ES"/>
        </w:rPr>
        <w:t>Toàn bộ thủy sản khai thác về tới cảng cá đều phải qua mắt xích chủ nậu hoặc HTX trước khi phân phối cho khách hàng. Hiện Đà Nẵng có trên 50 chủ nậu và 2 HTX thu mua, toàn bộ các chủ thể này đều hoạt động kinh doanh tại Trung tâm công nghiệp DVTS Thọ Quang. Sự tập trung của chuỗi tại một vị trí địa lý với số lượng thành viên hạn chế, quy mô lớn sẽ là điều kiện thuận lợi cho việc quản lý chuỗi.</w:t>
      </w:r>
    </w:p>
    <w:p w:rsidR="00F41795" w:rsidRDefault="00F41795" w:rsidP="00F41795">
      <w:pPr>
        <w:pStyle w:val="ListParagraph"/>
        <w:numPr>
          <w:ilvl w:val="0"/>
          <w:numId w:val="10"/>
        </w:numPr>
        <w:rPr>
          <w:lang w:val="es-ES"/>
        </w:rPr>
      </w:pPr>
      <w:r w:rsidRPr="008A6384">
        <w:rPr>
          <w:lang w:val="vi-VN"/>
        </w:rPr>
        <w:t xml:space="preserve">Quan hệ hợp tác giữa chủ nậu và chủ tàu </w:t>
      </w:r>
      <w:r w:rsidRPr="008A6384">
        <w:rPr>
          <w:lang w:val="es-ES"/>
        </w:rPr>
        <w:t>b</w:t>
      </w:r>
      <w:r w:rsidRPr="008A6384">
        <w:rPr>
          <w:lang w:val="vi-VN"/>
        </w:rPr>
        <w:t>ền chặt, đây là mối quan hệ bền chặt nhất trong 3 chuỗi thực phẩm. Do các quan hệ liên quan tới dòng vốn, chủ tàu thường duy trì quan hệ lâu dài với chủ nậu.</w:t>
      </w:r>
      <w:r w:rsidRPr="008A6384">
        <w:rPr>
          <w:lang w:val="es-ES"/>
        </w:rPr>
        <w:t xml:space="preserve"> </w:t>
      </w:r>
    </w:p>
    <w:p w:rsidR="00386342" w:rsidRDefault="00F41795" w:rsidP="00F41795">
      <w:pPr>
        <w:spacing w:after="120"/>
        <w:rPr>
          <w:b/>
          <w:lang w:val="es-ES"/>
        </w:rPr>
      </w:pPr>
      <w:r w:rsidRPr="0093434E">
        <w:rPr>
          <w:lang w:val="es-ES"/>
        </w:rPr>
        <w:t>Có sự xuất hiện của chuỗi xuất khẩu. Từ những năm 1990s, các nhà máy chế biến</w:t>
      </w:r>
      <w:r>
        <w:rPr>
          <w:lang w:val="es-ES"/>
        </w:rPr>
        <w:t xml:space="preserve"> thủy</w:t>
      </w:r>
      <w:r w:rsidRPr="0093434E">
        <w:rPr>
          <w:lang w:val="es-ES"/>
        </w:rPr>
        <w:t xml:space="preserve"> sản tại Đà Nẵng đã </w:t>
      </w:r>
      <w:r>
        <w:rPr>
          <w:lang w:val="es-ES"/>
        </w:rPr>
        <w:t xml:space="preserve">có những  mắt xích thực hiện </w:t>
      </w:r>
      <w:r w:rsidRPr="0093434E">
        <w:rPr>
          <w:lang w:val="es-ES"/>
        </w:rPr>
        <w:t xml:space="preserve">quản lý chất lượng </w:t>
      </w:r>
      <w:r>
        <w:rPr>
          <w:lang w:val="es-ES"/>
        </w:rPr>
        <w:t xml:space="preserve">theo các hệ thống đạt chuẩn quốc tế </w:t>
      </w:r>
      <w:r w:rsidRPr="0093434E">
        <w:rPr>
          <w:lang w:val="es-ES"/>
        </w:rPr>
        <w:t xml:space="preserve">như HACCP, GMP, trong đó thủy sản đã được quản lý theo quan điểm của chuỗi, với khả năng truy xuất nguồn gốc cao. </w:t>
      </w:r>
      <w:r>
        <w:rPr>
          <w:lang w:val="es-ES"/>
        </w:rPr>
        <w:t>Hiện Đà Nẵng có 15 nhà máy chế biến thủy sản, thu mua khoảng</w:t>
      </w:r>
      <w:r w:rsidRPr="008C7C40">
        <w:rPr>
          <w:lang w:val="vi-VN"/>
        </w:rPr>
        <w:t xml:space="preserve"> 60% số hải sản </w:t>
      </w:r>
      <w:r w:rsidRPr="00FE4DB1">
        <w:rPr>
          <w:lang w:val="es-ES"/>
        </w:rPr>
        <w:t xml:space="preserve">tại </w:t>
      </w:r>
      <w:r>
        <w:rPr>
          <w:lang w:val="es-ES"/>
        </w:rPr>
        <w:t>cảng cá</w:t>
      </w:r>
      <w:r>
        <w:rPr>
          <w:rStyle w:val="FootnoteReference"/>
          <w:lang w:val="vi-VN"/>
        </w:rPr>
        <w:footnoteReference w:id="6"/>
      </w:r>
      <w:r w:rsidRPr="008C7C40">
        <w:rPr>
          <w:lang w:val="vi-VN"/>
        </w:rPr>
        <w:t>.</w:t>
      </w:r>
    </w:p>
    <w:p w:rsidR="00E70AE8" w:rsidRDefault="00E70AE8" w:rsidP="00E70AE8">
      <w:pPr>
        <w:pStyle w:val="Heading3"/>
        <w:rPr>
          <w:lang w:val="es-ES"/>
        </w:rPr>
      </w:pPr>
      <w:bookmarkStart w:id="40" w:name="_Toc466209628"/>
      <w:bookmarkStart w:id="41" w:name="_Toc466435362"/>
      <w:r>
        <w:rPr>
          <w:lang w:val="es-ES"/>
        </w:rPr>
        <w:t>Đặc điểm chuỗi cung ứng rau</w:t>
      </w:r>
      <w:bookmarkEnd w:id="40"/>
      <w:bookmarkEnd w:id="41"/>
    </w:p>
    <w:p w:rsidR="00E70AE8" w:rsidRDefault="00E70AE8" w:rsidP="00E70AE8">
      <w:pPr>
        <w:rPr>
          <w:color w:val="000000"/>
          <w:spacing w:val="-6"/>
          <w:lang w:val="sv-SE"/>
        </w:rPr>
      </w:pPr>
      <w:r>
        <w:rPr>
          <w:lang w:val="sv-SE"/>
        </w:rPr>
        <w:t xml:space="preserve">Thành phố Đà Nẵng </w:t>
      </w:r>
      <w:r w:rsidRPr="00681F82">
        <w:rPr>
          <w:lang w:val="sv-SE"/>
        </w:rPr>
        <w:t>mỗi ngày tiêu thụ khoảng 178 tấn rau tươi các loại trong đó lượng rau do thành phố tự sản xuất chiếm từ 5-8%, còn lại là nhập từ ngoại tỉnh.</w:t>
      </w:r>
      <w:r w:rsidRPr="00B22DA2">
        <w:t xml:space="preserve"> Theo báo cáo của Sở NN&amp;PTNT, thành phố có 1650 ha sản xuất rau với sản lượng 25.000 tấn/năm</w:t>
      </w:r>
      <w:r>
        <w:rPr>
          <w:rStyle w:val="FootnoteReference"/>
        </w:rPr>
        <w:footnoteReference w:id="7"/>
      </w:r>
      <w:r>
        <w:t xml:space="preserve">, trong đó có </w:t>
      </w:r>
      <w:r w:rsidRPr="00B22DA2">
        <w:t xml:space="preserve">80 ha đất chuyên canh </w:t>
      </w:r>
      <w:r>
        <w:t xml:space="preserve">đã được quy hoạch cho </w:t>
      </w:r>
      <w:r w:rsidRPr="00B22DA2">
        <w:t xml:space="preserve">sản xuất rau. Đặc biệt, Thành </w:t>
      </w:r>
      <w:r w:rsidRPr="00B22DA2">
        <w:lastRenderedPageBreak/>
        <w:t>phố đã đầu tư gần 90 tỷ (dự án Qseap) để hình thành các vùng sản xuất rau an toàn tại Cẩm Nê (13,7 ha), Yến Nê (2 ha)- Hòa Tiến Túy Loan Tây- Hòa Phong (20 ha); Thạch Nham Tây- Hòa Nhơn (9 ha); Phú Sơn 2, 3 (13 ha), Phú Sơn Nam (17,5 ha) và cánh đồng 19/8– Hòa Khương, trong đó có 13 ha đạt chuẩn V</w:t>
      </w:r>
      <w:r w:rsidRPr="00CE1B99">
        <w:t>ietGAP. Tuy nhiên, cho tới nay số diện tích thực hiện sản xuất chỉ đạt khoảng 30 ha</w:t>
      </w:r>
      <w:r w:rsidRPr="00CE1B99">
        <w:rPr>
          <w:rStyle w:val="FootnoteReference"/>
        </w:rPr>
        <w:footnoteReference w:id="8"/>
      </w:r>
      <w:r w:rsidRPr="00CE1B99">
        <w:t xml:space="preserve"> với 220 hộ dân, chiếm 27% so với kế hoạch là 794 hộ.</w:t>
      </w:r>
      <w:r w:rsidR="002A4D51">
        <w:t xml:space="preserve"> </w:t>
      </w:r>
      <w:r w:rsidR="001547EA">
        <w:rPr>
          <w:color w:val="000000"/>
          <w:spacing w:val="-6"/>
          <w:lang w:val="sv-SE"/>
        </w:rPr>
        <w:t>Về phân phối, đối với rau sản xuất tại Đà Nẵng, nông dân và người kinh doanh có thể đem tới bất kì điểm bán nào để kinh doanh. Mạng lưới này tập  hợp nhiều chủ thể sản xuất và kinh doanh nhỏ lẻ, phân tán trên diện rộng, hiện tại không thể kiểm soát.</w:t>
      </w:r>
    </w:p>
    <w:p w:rsidR="00E70AE8" w:rsidRPr="00B22DA2" w:rsidRDefault="00E70AE8" w:rsidP="00E70AE8">
      <w:pPr>
        <w:pStyle w:val="Caption"/>
      </w:pPr>
      <w:bookmarkStart w:id="42" w:name="_Toc466210240"/>
      <w:r w:rsidRPr="00B22DA2">
        <w:t xml:space="preserve">Sơ đồ </w:t>
      </w:r>
      <w:r>
        <w:fldChar w:fldCharType="begin"/>
      </w:r>
      <w:r w:rsidRPr="00B22DA2">
        <w:instrText xml:space="preserve"> SEQ Sơ_đồ \* ARABIC </w:instrText>
      </w:r>
      <w:r>
        <w:fldChar w:fldCharType="separate"/>
      </w:r>
      <w:r w:rsidR="000411C8">
        <w:rPr>
          <w:noProof/>
        </w:rPr>
        <w:t>6</w:t>
      </w:r>
      <w:r>
        <w:fldChar w:fldCharType="end"/>
      </w:r>
      <w:r w:rsidRPr="00B22DA2">
        <w:t xml:space="preserve">: Chuỗi cung ứng rau hiện tại tại </w:t>
      </w:r>
      <w:r>
        <w:t>Đà Nẵng</w:t>
      </w:r>
      <w:bookmarkEnd w:id="42"/>
    </w:p>
    <w:p w:rsidR="00E70AE8" w:rsidRDefault="00E70AE8" w:rsidP="00E70AE8">
      <w:r>
        <w:rPr>
          <w:noProof/>
          <w:lang w:val="en-US"/>
        </w:rPr>
        <mc:AlternateContent>
          <mc:Choice Requires="wpc">
            <w:drawing>
              <wp:inline distT="0" distB="0" distL="0" distR="0" wp14:anchorId="77CD20FE" wp14:editId="1377A23E">
                <wp:extent cx="6659592" cy="3916392"/>
                <wp:effectExtent l="0" t="38100" r="0" b="8255"/>
                <wp:docPr id="396" name="Canvas 3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6" name="Rectangle 356"/>
                        <wps:cNvSpPr/>
                        <wps:spPr>
                          <a:xfrm>
                            <a:off x="155270" y="66"/>
                            <a:ext cx="707372" cy="675329"/>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Nhà SX V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7" name="Rectangle 357"/>
                        <wps:cNvSpPr/>
                        <wps:spPr>
                          <a:xfrm>
                            <a:off x="991963" y="21"/>
                            <a:ext cx="1052496" cy="50035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Nhà PP/bán sỉ V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8" name="Rectangle 358"/>
                        <wps:cNvSpPr/>
                        <wps:spPr>
                          <a:xfrm>
                            <a:off x="2199663" y="67"/>
                            <a:ext cx="1052496" cy="50035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Cửa hàng bán lẻ VT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991954" y="741434"/>
                            <a:ext cx="629769" cy="500355"/>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 xml:space="preserve">Nông dâ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991869" y="1526566"/>
                            <a:ext cx="712240" cy="500355"/>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3F1615" w:rsidRDefault="008A2300" w:rsidP="00E70AE8">
                              <w:pPr>
                                <w:spacing w:before="0" w:after="0" w:line="240" w:lineRule="auto"/>
                                <w:jc w:val="center"/>
                                <w:rPr>
                                  <w:sz w:val="24"/>
                                  <w:szCs w:val="24"/>
                                </w:rPr>
                              </w:pPr>
                              <w:r w:rsidRPr="003F1615">
                                <w:rPr>
                                  <w:sz w:val="24"/>
                                  <w:szCs w:val="24"/>
                                </w:rPr>
                                <w:t>DN SX</w:t>
                              </w:r>
                            </w:p>
                            <w:p w:rsidR="008A2300" w:rsidRPr="003F1615" w:rsidRDefault="008A2300" w:rsidP="00E70AE8">
                              <w:pPr>
                                <w:spacing w:before="0" w:after="0" w:line="240" w:lineRule="auto"/>
                                <w:jc w:val="center"/>
                                <w:rPr>
                                  <w:sz w:val="24"/>
                                  <w:szCs w:val="24"/>
                                </w:rPr>
                              </w:pPr>
                              <w:r w:rsidRPr="003F1615">
                                <w:rPr>
                                  <w:sz w:val="24"/>
                                  <w:szCs w:val="24"/>
                                </w:rPr>
                                <w:t>Đ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2743201" y="1181275"/>
                            <a:ext cx="776272" cy="50035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Thương lá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2" name="Rectangle 362"/>
                        <wps:cNvSpPr/>
                        <wps:spPr>
                          <a:xfrm>
                            <a:off x="3709199" y="1181394"/>
                            <a:ext cx="629888" cy="50035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Bán sỉ</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3" name="Rectangle 363"/>
                        <wps:cNvSpPr/>
                        <wps:spPr>
                          <a:xfrm>
                            <a:off x="4502829" y="1181275"/>
                            <a:ext cx="629888" cy="50035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Bán lẻ</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2967079" y="3329139"/>
                            <a:ext cx="742116" cy="50035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DN kinh doa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5490668" y="1922535"/>
                            <a:ext cx="629888" cy="50035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KH cá nh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5565253" y="3329251"/>
                            <a:ext cx="629888" cy="500355"/>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KH tổ chứ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7" name="Straight Arrow Connector 367"/>
                        <wps:cNvCnPr>
                          <a:stCxn id="356" idx="3"/>
                          <a:endCxn id="357" idx="1"/>
                        </wps:cNvCnPr>
                        <wps:spPr>
                          <a:xfrm flipV="1">
                            <a:off x="862642" y="250199"/>
                            <a:ext cx="129321" cy="8753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68" name="Straight Arrow Connector 368"/>
                        <wps:cNvCnPr>
                          <a:stCxn id="357" idx="3"/>
                          <a:endCxn id="358" idx="1"/>
                        </wps:cNvCnPr>
                        <wps:spPr>
                          <a:xfrm>
                            <a:off x="2044459" y="250199"/>
                            <a:ext cx="155204" cy="4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69" name="Straight Arrow Connector 369"/>
                        <wps:cNvCnPr>
                          <a:stCxn id="358" idx="2"/>
                          <a:endCxn id="359" idx="0"/>
                        </wps:cNvCnPr>
                        <wps:spPr>
                          <a:xfrm flipH="1">
                            <a:off x="1306839" y="500422"/>
                            <a:ext cx="1419072" cy="24101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70" name="Elbow Connector 370"/>
                        <wps:cNvCnPr>
                          <a:stCxn id="356" idx="2"/>
                          <a:endCxn id="360" idx="1"/>
                        </wps:cNvCnPr>
                        <wps:spPr>
                          <a:xfrm rot="16200000" flipH="1">
                            <a:off x="199753" y="984597"/>
                            <a:ext cx="1101318" cy="482913"/>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71" name="Elbow Connector 371"/>
                        <wps:cNvCnPr>
                          <a:stCxn id="357" idx="2"/>
                        </wps:cNvCnPr>
                        <wps:spPr>
                          <a:xfrm rot="5400000">
                            <a:off x="476933" y="735542"/>
                            <a:ext cx="1276444" cy="806112"/>
                          </a:xfrm>
                          <a:prstGeom prst="bentConnector3">
                            <a:avLst>
                              <a:gd name="adj1" fmla="val 6889"/>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72" name="Straight Arrow Connector 372"/>
                        <wps:cNvCnPr>
                          <a:stCxn id="359" idx="3"/>
                          <a:endCxn id="395" idx="1"/>
                        </wps:cNvCnPr>
                        <wps:spPr>
                          <a:xfrm>
                            <a:off x="1621723" y="991581"/>
                            <a:ext cx="1121455" cy="126596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73" name="Elbow Connector 373"/>
                        <wps:cNvCnPr/>
                        <wps:spPr>
                          <a:xfrm>
                            <a:off x="1621717" y="991848"/>
                            <a:ext cx="1509620" cy="189427"/>
                          </a:xfrm>
                          <a:prstGeom prst="bentConnector2">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74" name="Elbow Connector 374"/>
                        <wps:cNvCnPr>
                          <a:stCxn id="359" idx="3"/>
                          <a:endCxn id="362" idx="0"/>
                        </wps:cNvCnPr>
                        <wps:spPr>
                          <a:xfrm>
                            <a:off x="1621723" y="991581"/>
                            <a:ext cx="2402420" cy="189813"/>
                          </a:xfrm>
                          <a:prstGeom prst="bentConnector2">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75" name="Elbow Connector 375"/>
                        <wps:cNvCnPr>
                          <a:stCxn id="360" idx="2"/>
                          <a:endCxn id="362" idx="2"/>
                        </wps:cNvCnPr>
                        <wps:spPr>
                          <a:xfrm rot="5400000" flipH="1" flipV="1">
                            <a:off x="2513511" y="516227"/>
                            <a:ext cx="345110" cy="2676154"/>
                          </a:xfrm>
                          <a:prstGeom prst="bentConnector3">
                            <a:avLst>
                              <a:gd name="adj1" fmla="val -66240"/>
                            </a:avLst>
                          </a:pr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76" name="Elbow Connector 376"/>
                        <wps:cNvCnPr/>
                        <wps:spPr>
                          <a:xfrm>
                            <a:off x="1621717" y="991745"/>
                            <a:ext cx="3196056" cy="189530"/>
                          </a:xfrm>
                          <a:prstGeom prst="bentConnector2">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77" name="Straight Arrow Connector 377"/>
                        <wps:cNvCnPr>
                          <a:stCxn id="361" idx="3"/>
                          <a:endCxn id="362" idx="1"/>
                        </wps:cNvCnPr>
                        <wps:spPr>
                          <a:xfrm>
                            <a:off x="3519473" y="1431453"/>
                            <a:ext cx="189726" cy="1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78" name="Straight Arrow Connector 378"/>
                        <wps:cNvCnPr>
                          <a:stCxn id="362" idx="3"/>
                          <a:endCxn id="363" idx="1"/>
                        </wps:cNvCnPr>
                        <wps:spPr>
                          <a:xfrm flipV="1">
                            <a:off x="4339087" y="1431453"/>
                            <a:ext cx="163742" cy="1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79" name="Elbow Connector 379"/>
                        <wps:cNvCnPr>
                          <a:stCxn id="361" idx="2"/>
                          <a:endCxn id="363" idx="2"/>
                        </wps:cNvCnPr>
                        <wps:spPr>
                          <a:xfrm rot="16200000" flipH="1">
                            <a:off x="3974555" y="838412"/>
                            <a:ext cx="12700" cy="1686436"/>
                          </a:xfrm>
                          <a:prstGeom prst="bentConnector3">
                            <a:avLst>
                              <a:gd name="adj1" fmla="val 180000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0" name="Elbow Connector 380"/>
                        <wps:cNvCnPr>
                          <a:stCxn id="395" idx="3"/>
                          <a:endCxn id="363" idx="2"/>
                        </wps:cNvCnPr>
                        <wps:spPr>
                          <a:xfrm flipV="1">
                            <a:off x="3373066" y="1681630"/>
                            <a:ext cx="1444707" cy="575911"/>
                          </a:xfrm>
                          <a:prstGeom prst="bentConnector2">
                            <a:avLst/>
                          </a:prstGeom>
                          <a:ln w="12700">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81" name="Straight Arrow Connector 381"/>
                        <wps:cNvCnPr>
                          <a:stCxn id="362" idx="2"/>
                          <a:endCxn id="364" idx="0"/>
                        </wps:cNvCnPr>
                        <wps:spPr>
                          <a:xfrm flipH="1">
                            <a:off x="3338137" y="1681749"/>
                            <a:ext cx="686006" cy="164739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2" name="Straight Arrow Connector 382"/>
                        <wps:cNvCnPr>
                          <a:stCxn id="364" idx="3"/>
                          <a:endCxn id="366" idx="1"/>
                        </wps:cNvCnPr>
                        <wps:spPr>
                          <a:xfrm>
                            <a:off x="3709195" y="3579317"/>
                            <a:ext cx="1856058" cy="11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3" name="Elbow Connector 383"/>
                        <wps:cNvCnPr>
                          <a:endCxn id="366" idx="0"/>
                        </wps:cNvCnPr>
                        <wps:spPr>
                          <a:xfrm rot="16200000" flipH="1">
                            <a:off x="4531351" y="1980405"/>
                            <a:ext cx="1641430" cy="1056261"/>
                          </a:xfrm>
                          <a:prstGeom prst="bentConnector3">
                            <a:avLst>
                              <a:gd name="adj1" fmla="val 81038"/>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4" name="Elbow Connector 384"/>
                        <wps:cNvCnPr>
                          <a:stCxn id="362" idx="2"/>
                          <a:endCxn id="366" idx="0"/>
                        </wps:cNvCnPr>
                        <wps:spPr>
                          <a:xfrm rot="16200000" flipH="1">
                            <a:off x="4128419" y="1577472"/>
                            <a:ext cx="1647502" cy="1856054"/>
                          </a:xfrm>
                          <a:prstGeom prst="bentConnector3">
                            <a:avLst>
                              <a:gd name="adj1" fmla="val 74550"/>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5" name="Straight Arrow Connector 385"/>
                        <wps:cNvCnPr>
                          <a:stCxn id="363" idx="3"/>
                          <a:endCxn id="365" idx="0"/>
                        </wps:cNvCnPr>
                        <wps:spPr>
                          <a:xfrm>
                            <a:off x="5132717" y="1431453"/>
                            <a:ext cx="672895" cy="49108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6" name="Elbow Connector 386"/>
                        <wps:cNvCnPr/>
                        <wps:spPr>
                          <a:xfrm rot="16200000" flipH="1">
                            <a:off x="4544168" y="661063"/>
                            <a:ext cx="741141" cy="1781469"/>
                          </a:xfrm>
                          <a:prstGeom prst="bentConnector3">
                            <a:avLst>
                              <a:gd name="adj1" fmla="val -55974"/>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87" name="Straight Arrow Connector 387"/>
                        <wps:cNvCnPr>
                          <a:stCxn id="360" idx="3"/>
                          <a:endCxn id="361" idx="1"/>
                        </wps:cNvCnPr>
                        <wps:spPr>
                          <a:xfrm flipV="1">
                            <a:off x="1704109" y="1431453"/>
                            <a:ext cx="1039092" cy="345260"/>
                          </a:xfrm>
                          <a:prstGeom prst="straightConnector1">
                            <a:avLst/>
                          </a:pr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388" name="Rectangle 388"/>
                        <wps:cNvSpPr/>
                        <wps:spPr>
                          <a:xfrm>
                            <a:off x="232796" y="2282928"/>
                            <a:ext cx="629888" cy="500355"/>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Nông d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232796" y="3067932"/>
                            <a:ext cx="629888" cy="500355"/>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3F1615" w:rsidRDefault="008A2300" w:rsidP="00E70AE8">
                              <w:pPr>
                                <w:spacing w:before="0" w:after="0" w:line="240" w:lineRule="auto"/>
                                <w:jc w:val="center"/>
                                <w:rPr>
                                  <w:sz w:val="24"/>
                                  <w:szCs w:val="24"/>
                                </w:rPr>
                              </w:pPr>
                              <w:r w:rsidRPr="003F1615">
                                <w:rPr>
                                  <w:sz w:val="24"/>
                                  <w:szCs w:val="24"/>
                                </w:rPr>
                                <w:t>DN S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Elbow Connector 390"/>
                        <wps:cNvCnPr>
                          <a:stCxn id="359" idx="3"/>
                          <a:endCxn id="365" idx="0"/>
                        </wps:cNvCnPr>
                        <wps:spPr>
                          <a:xfrm>
                            <a:off x="1621723" y="991581"/>
                            <a:ext cx="4183889" cy="930954"/>
                          </a:xfrm>
                          <a:prstGeom prst="bentConnector2">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91" name="Rectangle 391"/>
                        <wps:cNvSpPr/>
                        <wps:spPr>
                          <a:xfrm>
                            <a:off x="1306899" y="2792547"/>
                            <a:ext cx="776272" cy="500355"/>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Thương lá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Arrow Connector 392"/>
                        <wps:cNvCnPr>
                          <a:stCxn id="388" idx="3"/>
                          <a:endCxn id="391" idx="1"/>
                        </wps:cNvCnPr>
                        <wps:spPr>
                          <a:xfrm>
                            <a:off x="862684" y="2533106"/>
                            <a:ext cx="444215" cy="50961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3" name="Straight Arrow Connector 393"/>
                        <wps:cNvCnPr>
                          <a:stCxn id="389" idx="3"/>
                          <a:endCxn id="391" idx="1"/>
                        </wps:cNvCnPr>
                        <wps:spPr>
                          <a:xfrm flipV="1">
                            <a:off x="862684" y="3042725"/>
                            <a:ext cx="444215" cy="2753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4" name="Elbow Connector 394"/>
                        <wps:cNvCnPr>
                          <a:stCxn id="391" idx="3"/>
                          <a:endCxn id="362" idx="2"/>
                        </wps:cNvCnPr>
                        <wps:spPr>
                          <a:xfrm flipV="1">
                            <a:off x="2083171" y="1681749"/>
                            <a:ext cx="1940972" cy="1360976"/>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5" name="Rectangle 395"/>
                        <wps:cNvSpPr/>
                        <wps:spPr>
                          <a:xfrm>
                            <a:off x="2743178" y="2007363"/>
                            <a:ext cx="629888" cy="50035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1615" w:rsidRDefault="008A2300" w:rsidP="00E70AE8">
                              <w:pPr>
                                <w:spacing w:before="0" w:line="240" w:lineRule="auto"/>
                                <w:jc w:val="center"/>
                                <w:rPr>
                                  <w:sz w:val="24"/>
                                  <w:szCs w:val="24"/>
                                </w:rPr>
                              </w:pPr>
                              <w:r w:rsidRPr="003F1615">
                                <w:rPr>
                                  <w:sz w:val="24"/>
                                  <w:szCs w:val="24"/>
                                </w:rPr>
                                <w:t>H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7CD20FE" id="Canvas 396" o:spid="_x0000_s1155" editas="canvas" style="width:524.4pt;height:308.4pt;mso-position-horizontal-relative:char;mso-position-vertical-relative:line" coordsize="66592,39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">
                <v:shape id="_x0000_s1156" type="#_x0000_t75" style="position:absolute;width:66592;height:39160;visibility:visible;mso-wrap-style:square">
                  <v:fill o:detectmouseclick="t"/>
                  <v:path o:connecttype="none"/>
                </v:shape>
                <v:rect id="Rectangle 356" o:spid="_x0000_s1157" style="position:absolute;left:1552;width:7074;height:6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bE5MgA&#10;AADcAAAADwAAAGRycy9kb3ducmV2LnhtbESPT2vCQBTE70K/w/IKvYjZaDVImlVKrWDxUP8Venxk&#10;X5Ng9m3IbjX203cFweMwM79hsnlnanGi1lWWFQyjGARxbnXFhYLDfjmYgnAeWWNtmRRcyMF89tDL&#10;MNX2zFs67XwhAoRdigpK75tUSpeXZNBFtiEO3o9tDfog20LqFs8Bbmo5iuNEGqw4LJTY0FtJ+XH3&#10;axQ0OI5Hn4vjx9fh+325XvSH679NrdTTY/f6AsJT5+/hW3ulFTxPErieCUdAzv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mJsTkyAAAANwAAAAPAAAAAAAAAAAAAAAAAJgCAABk&#10;cnMvZG93bnJldi54bWxQSwUGAAAAAAQABAD1AAAAjQMAAAAA&#10;" fillcolor="#a7bfde [1620]" strokecolor="#4579b8 [3044]">
                  <v:fill color2="#e4ecf5 [500]" rotate="t" angle="180" colors="0 #a3c4ff;22938f #bfd5ff;1 #e5eeff"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Nhà SX VTNN</w:t>
                        </w:r>
                      </w:p>
                    </w:txbxContent>
                  </v:textbox>
                </v:rect>
                <v:rect id="Rectangle 357" o:spid="_x0000_s1158" style="position:absolute;left:9919;width:10525;height:5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phf8gA&#10;AADcAAAADwAAAGRycy9kb3ducmV2LnhtbESPT2vCQBTE74V+h+UJvRTdqNVK6kZKVWjx4J8q9PjI&#10;PpOQ7NuQXTX66d1CocdhZn7DTGetqcSZGldYVtDvRSCIU6sLzhTsv5fdCQjnkTVWlknBlRzMkseH&#10;KcbaXnhL553PRICwi1FB7n0dS+nSnAy6nq2Jg3e0jUEfZJNJ3eAlwE0lB1E0lgYLDgs51vSRU1ru&#10;TkZBjS/RYD0vvw77n8VyNX/ur26bSqmnTvv+BsJT6//Df+1PrWA4eoXfM+EIyOQO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JamF/yAAAANwAAAAPAAAAAAAAAAAAAAAAAJgCAABk&#10;cnMvZG93bnJldi54bWxQSwUGAAAAAAQABAD1AAAAjQMAAAAA&#10;" fillcolor="#a7bfde [1620]" strokecolor="#4579b8 [3044]">
                  <v:fill color2="#e4ecf5 [500]" rotate="t" angle="180" colors="0 #a3c4ff;22938f #bfd5ff;1 #e5eeff"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Nhà PP/bán sỉ VTNN</w:t>
                        </w:r>
                      </w:p>
                    </w:txbxContent>
                  </v:textbox>
                </v:rect>
                <v:rect id="Rectangle 358" o:spid="_x0000_s1159" style="position:absolute;left:21996;width:10525;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X1DcUA&#10;AADcAAAADwAAAGRycy9kb3ducmV2LnhtbERPTWvCQBC9C/6HZQq9iG6MtZTUVaRpwOKhVi30OGSn&#10;STA7G7LbGP313YPg8fG+F6ve1KKj1lWWFUwnEQji3OqKCwXHQzZ+AeE8ssbaMim4kIPVcjhYYKLt&#10;mb+o2/tChBB2CSoovW8SKV1ekkE3sQ1x4H5ta9AH2BZSt3gO4aaWcRQ9S4MVh4YSG3orKT/t/4yC&#10;Bp+i+DM9fXwff96zbTqabq+7WqnHh379CsJT7+/im3ujFczmYW04E46AX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9fUNxQAAANwAAAAPAAAAAAAAAAAAAAAAAJgCAABkcnMv&#10;ZG93bnJldi54bWxQSwUGAAAAAAQABAD1AAAAigMAAAAA&#10;" fillcolor="#a7bfde [1620]" strokecolor="#4579b8 [3044]">
                  <v:fill color2="#e4ecf5 [500]" rotate="t" angle="180" colors="0 #a3c4ff;22938f #bfd5ff;1 #e5eeff"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Cửa hàng bán lẻ VTNN</w:t>
                        </w:r>
                      </w:p>
                    </w:txbxContent>
                  </v:textbox>
                </v:rect>
                <v:rect id="Rectangle 359" o:spid="_x0000_s1160" style="position:absolute;left:9919;top:7414;width:6298;height:5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QT2MYA&#10;AADcAAAADwAAAGRycy9kb3ducmV2LnhtbESPW2sCMRSE3wv+h3CEvohmvXTR1SjFUuqLBW/vh81x&#10;d3Fzsk2irv++KQh9HGbmG2axak0tbuR8ZVnBcJCAIM6trrhQcDx89qcgfEDWWFsmBQ/ysFp2XhaY&#10;aXvnHd32oRARwj5DBWUITSalz0sy6Ae2IY7e2TqDIUpXSO3wHuGmlqMkSaXBiuNCiQ2tS8ov+6tR&#10;sJ14N+pdTr3i+2ecfrRf62u6fSj12m3f5yACteE//GxvtILx2wz+zsQjIJ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0QT2MYAAADcAAAADwAAAAAAAAAAAAAAAACYAgAAZHJz&#10;L2Rvd25yZXYueG1sUEsFBgAAAAAEAAQA9QAAAIsDAAAAAA==&#10;" fillcolor="#dfa7a6 [1621]" strokecolor="#bc4542 [3045]">
                  <v:fill color2="#f5e4e4 [501]" rotate="t" angle="180" colors="0 #ffa2a1;22938f #ffbebd;1 #ffe5e5"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 xml:space="preserve">Nông dân </w:t>
                        </w:r>
                      </w:p>
                    </w:txbxContent>
                  </v:textbox>
                </v:rect>
                <v:rect id="Rectangle 360" o:spid="_x0000_s1161" style="position:absolute;left:9918;top:15265;width:7123;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Jw+MIA&#10;AADcAAAADwAAAGRycy9kb3ducmV2LnhtbERPz2vCMBS+D/wfwhO8iE1XR5GuUcQh28XBnN4fzVtb&#10;bF5qEm3975fDYMeP73e5GU0n7uR8a1nBc5KCIK6sbrlWcPreL1YgfEDW2FkmBQ/ysFlPnkostB34&#10;i+7HUIsYwr5ABU0IfSGlrxoy6BPbE0fuxzqDIUJXS+1wiOGmk1ma5tJgy7GhwZ52DVWX480oOLx4&#10;l80v53n9eV3mb+P77pYfHkrNpuP2FUSgMfyL/9wfWsEyj/PjmXgE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EnD4wgAAANw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textbox>
                    <w:txbxContent>
                      <w:p w:rsidR="008A2300" w:rsidRPr="003F1615" w:rsidRDefault="008A2300" w:rsidP="00E70AE8">
                        <w:pPr>
                          <w:spacing w:before="0" w:after="0" w:line="240" w:lineRule="auto"/>
                          <w:jc w:val="center"/>
                          <w:rPr>
                            <w:sz w:val="24"/>
                            <w:szCs w:val="24"/>
                          </w:rPr>
                        </w:pPr>
                        <w:r w:rsidRPr="003F1615">
                          <w:rPr>
                            <w:sz w:val="24"/>
                            <w:szCs w:val="24"/>
                          </w:rPr>
                          <w:t>DN SX</w:t>
                        </w:r>
                      </w:p>
                      <w:p w:rsidR="008A2300" w:rsidRPr="003F1615" w:rsidRDefault="008A2300" w:rsidP="00E70AE8">
                        <w:pPr>
                          <w:spacing w:before="0" w:after="0" w:line="240" w:lineRule="auto"/>
                          <w:jc w:val="center"/>
                          <w:rPr>
                            <w:sz w:val="24"/>
                            <w:szCs w:val="24"/>
                          </w:rPr>
                        </w:pPr>
                        <w:r w:rsidRPr="003F1615">
                          <w:rPr>
                            <w:sz w:val="24"/>
                            <w:szCs w:val="24"/>
                          </w:rPr>
                          <w:t>ĐN</w:t>
                        </w:r>
                      </w:p>
                    </w:txbxContent>
                  </v:textbox>
                </v:rect>
                <v:rect id="Rectangle 361" o:spid="_x0000_s1162" style="position:absolute;left:27432;top:11812;width:7762;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WQ/8cA&#10;AADcAAAADwAAAGRycy9kb3ducmV2LnhtbESPT2vCQBTE7wW/w/IEb3WTFqyN2UgbKuRgwT8t9vjI&#10;PpPQ7NuQXTV+e1co9DjMzG+YdDmYVpypd41lBfE0AkFcWt1wpeBrv3qcg3AeWWNrmRRcycEyGz2k&#10;mGh74S2dd74SAcIuQQW1910ipStrMuimtiMO3tH2Bn2QfSV1j5cAN618iqKZNNhwWKixo7ym8nd3&#10;MgryQxHnm8/V5lD8vKzNN713H69bpSbj4W0BwtPg/8N/7UIreJ7FcD8TjoDM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dFkP/HAAAA3AAAAA8AAAAAAAAAAAAAAAAAmAIAAGRy&#10;cy9kb3ducmV2LnhtbFBLBQYAAAAABAAEAPUAAACMAwAAAAA=&#10;" fillcolor="#cdddac [1622]" strokecolor="#94b64e [3046]">
                  <v:fill color2="#f0f4e6 [502]" rotate="t" angle="180" colors="0 #dafda7;22938f #e4fdc2;1 #f5ffe6"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Thương lái</w:t>
                        </w:r>
                      </w:p>
                    </w:txbxContent>
                  </v:textbox>
                </v:rect>
                <v:rect id="Rectangle 362" o:spid="_x0000_s1163" style="position:absolute;left:37091;top:11813;width:6299;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cOiMUA&#10;AADcAAAADwAAAGRycy9kb3ducmV2LnhtbESPQWvCQBSE7wX/w/IEb3WjgrXRVdqgkIMFtS16fGSf&#10;STD7NmRXjf/eFQSPw8x8w8wWranEhRpXWlYw6EcgiDOrS84V/P2u3icgnEfWWFkmBTdysJh33mYY&#10;a3vlLV12PhcBwi5GBYX3dSylywoy6Pq2Jg7e0TYGfZBNLnWD1wA3lRxG0VgaLDksFFhTUlB22p2N&#10;gmSfDpLNz2qzTw8fa/NP3/Xyc6tUr9t+TUF4av0r/GynWsFoPITHmXA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lw6IxQAAANw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Bán sỉ</w:t>
                        </w:r>
                      </w:p>
                    </w:txbxContent>
                  </v:textbox>
                </v:rect>
                <v:rect id="Rectangle 363" o:spid="_x0000_s1164" style="position:absolute;left:45028;top:11812;width:6299;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urE8YA&#10;AADcAAAADwAAAGRycy9kb3ducmV2LnhtbESPW2vCQBSE34X+h+UUfNONCl5SV2mDQh4UvGIfD9nT&#10;JDR7NmRXjf++WxB8HGbmG2a+bE0lbtS40rKCQT8CQZxZXXKu4HRc96YgnEfWWFkmBQ9ysFy8deYY&#10;a3vnPd0OPhcBwi5GBYX3dSylywoy6Pq2Jg7ej20M+iCbXOoG7wFuKjmMorE0WHJYKLCmpKDs93A1&#10;CpJLOkh22/Xukn5PNuZMX/Vqtleq+95+foDw1PpX+NlOtYLReAT/Z8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urE8YAAADcAAAADwAAAAAAAAAAAAAAAACYAgAAZHJz&#10;L2Rvd25yZXYueG1sUEsFBgAAAAAEAAQA9QAAAIsDAAAAAA==&#10;" fillcolor="#cdddac [1622]" strokecolor="#94b64e [3046]">
                  <v:fill color2="#f0f4e6 [502]" rotate="t" angle="180" colors="0 #dafda7;22938f #e4fdc2;1 #f5ffe6"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Bán lẻ</w:t>
                        </w:r>
                      </w:p>
                    </w:txbxContent>
                  </v:textbox>
                </v:rect>
                <v:rect id="Rectangle 364" o:spid="_x0000_s1165" style="position:absolute;left:29670;top:33291;width:7421;height:5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IzZ8cA&#10;AADcAAAADwAAAGRycy9kb3ducmV2LnhtbESPQWvCQBSE70L/w/IK3nQTLdqmWUWDQg4V1LbY4yP7&#10;mgSzb0N21fTfdwsFj8PMfMOky9404kqdqy0riMcRCOLC6ppLBR/v29EzCOeRNTaWScEPOVguHgYp&#10;Jtre+EDXoy9FgLBLUEHlfZtI6YqKDLqxbYmD9207gz7IrpS6w1uAm0ZOomgmDdYcFipsKauoOB8v&#10;RkF2yuNsv9vuT/nX/M180rrdvByUGj72q1cQnnp/D/+3c61gOnuCvzPhCMjF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cyM2fHAAAA3AAAAA8AAAAAAAAAAAAAAAAAmAIAAGRy&#10;cy9kb3ducmV2LnhtbFBLBQYAAAAABAAEAPUAAACMAwAAAAA=&#10;" fillcolor="#cdddac [1622]" strokecolor="#94b64e [3046]">
                  <v:fill color2="#f0f4e6 [502]" rotate="t" angle="180" colors="0 #dafda7;22938f #e4fdc2;1 #f5ffe6"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DN kinh doanh</w:t>
                        </w:r>
                      </w:p>
                    </w:txbxContent>
                  </v:textbox>
                </v:rect>
                <v:rect id="Rectangle 365" o:spid="_x0000_s1166" style="position:absolute;left:54906;top:19225;width:6299;height:5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pCH8UA&#10;AADcAAAADwAAAGRycy9kb3ducmV2LnhtbESPT2vCQBTE70K/w/IEb7qxtiKpawiVgvQg1r/XR/Y1&#10;CWbfht1tTL+9KxR6HGbmN8wy600jOnK+tqxgOklAEBdW11wqOB4+xgsQPiBrbCyTgl/ykK2eBktM&#10;tb3xF3X7UIoIYZ+igiqENpXSFxUZ9BPbEkfv2zqDIUpXSu3wFuGmkc9JMpcGa44LFbb0XlFx3f8Y&#10;Bdv+/HlpvHcv7e5U5FdedxuzVmo07PM3EIH68B/+a2+0gtn8FR5n4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akIfxQAAANwAAAAPAAAAAAAAAAAAAAAAAJgCAABkcnMv&#10;ZG93bnJldi54bWxQSwUGAAAAAAQABAD1AAAAigMAAAAA&#10;" fillcolor="#a5d5e2 [1624]" strokecolor="#40a7c2 [3048]">
                  <v:fill color2="#e4f2f6 [504]" rotate="t" angle="180" colors="0 #9eeaff;22938f #bbefff;1 #e4f9ff"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KH cá nhân</w:t>
                        </w:r>
                      </w:p>
                    </w:txbxContent>
                  </v:textbox>
                </v:rect>
                <v:rect id="Rectangle 366" o:spid="_x0000_s1167" style="position:absolute;left:55652;top:33292;width:6299;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jcaMQA&#10;AADcAAAADwAAAGRycy9kb3ducmV2LnhtbESPzWrDMBCE74W8g9hAb42cppjgRDEhoRB6KG1+r4u1&#10;sY2tlZEUx337qlDIcZiZb5hlPphW9OR8bVnBdJKAIC6srrlUcDy8v8xB+ICssbVMCn7IQ74aPS0x&#10;0/bO39TvQykihH2GCqoQukxKX1Rk0E9sRxy9q3UGQ5SulNrhPcJNK1+TJJUGa44LFXa0qaho9jej&#10;4HM4f1xa791b93Uq1g1v+53ZKvU8HtYLEIGG8Aj/t3dawSxN4e9MPA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43GjEAAAA3AAAAA8AAAAAAAAAAAAAAAAAmAIAAGRycy9k&#10;b3ducmV2LnhtbFBLBQYAAAAABAAEAPUAAACJAwAAAAA=&#10;" fillcolor="#a5d5e2 [1624]" strokecolor="#40a7c2 [3048]">
                  <v:fill color2="#e4f2f6 [504]" rotate="t" angle="180" colors="0 #9eeaff;22938f #bbefff;1 #e4f9ff"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KH tổ chức</w:t>
                        </w:r>
                      </w:p>
                    </w:txbxContent>
                  </v:textbox>
                </v:rect>
                <v:shape id="Straight Arrow Connector 367" o:spid="_x0000_s1168" type="#_x0000_t32" style="position:absolute;left:8626;top:2501;width:1293;height:8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H3ysUAAADcAAAADwAAAGRycy9kb3ducmV2LnhtbESPX2vCMBTF34V9h3CFvWnqdCqdUWQy&#10;mAhK3UB8uzZ3bVlzU5LM1m+/DAY+Hs6fH2ex6kwtruR8ZVnBaJiAIM6trrhQ8PnxNpiD8AFZY22Z&#10;FNzIw2r50Ftgqm3LGV2PoRBxhH2KCsoQmlRKn5dk0A9tQxy9L+sMhihdIbXDNo6bWj4lyVQarDgS&#10;SmzotaT8+/hjImQzyZ53p91lQtn60F62531wZ6Ue+936BUSgLtzD/+13rWA8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4H3ysUAAADcAAAADwAAAAAAAAAA&#10;AAAAAAChAgAAZHJzL2Rvd25yZXYueG1sUEsFBgAAAAAEAAQA+QAAAJMDAAAAAA==&#10;" strokecolor="#4579b8 [3044]">
                  <v:stroke endarrow="open"/>
                </v:shape>
                <v:shape id="Straight Arrow Connector 368" o:spid="_x0000_s1169" type="#_x0000_t32" style="position:absolute;left:20444;top:2501;width:155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e4XcAAAADcAAAADwAAAGRycy9kb3ducmV2LnhtbERPS2vCQBC+F/oflin0VjdWIiF1FRFC&#10;vdYH6G2aHZNgdjZkN5r++85B8PjxvRer0bXqRn1oPBuYThJQxKW3DVcGDvviIwMVIrLF1jMZ+KMA&#10;q+XrywJz6+/8Q7ddrJSEcMjRQB1jl2sdypochonviIW7+N5hFNhX2vZ4l3DX6s8kmWuHDUtDjR1t&#10;aiqvu8EZmF1+x+8srnVWnPxmGNI0PRZnY97fxvUXqEhjfIof7q0V31zWyhk5Anr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mXuF3AAAAA3AAAAA8AAAAAAAAAAAAAAAAA&#10;oQIAAGRycy9kb3ducmV2LnhtbFBLBQYAAAAABAAEAPkAAACOAwAAAAA=&#10;" strokecolor="#4579b8 [3044]">
                  <v:stroke endarrow="open"/>
                </v:shape>
                <v:shape id="Straight Arrow Connector 369" o:spid="_x0000_s1170" type="#_x0000_t32" style="position:absolute;left:13068;top:5004;width:14191;height:24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LGI8UAAADcAAAADwAAAGRycy9kb3ducmV2LnhtbESPX2vCMBTF34V9h3CFvWnqdKKdUWQy&#10;mAhK3UB8uzZ3bVlzU5LM1m+/DAY+Hs6fH2ex6kwtruR8ZVnBaJiAIM6trrhQ8PnxNpiB8AFZY22Z&#10;FNzIw2r50Ftgqm3LGV2PoRBxhH2KCsoQmlRKn5dk0A9tQxy9L+sMhihdIbXDNo6bWj4lyVQarDgS&#10;SmzotaT8+/hjImQzyZ53p91lQtn60F62531wZ6Ue+936BUSgLtzD/+13rWA8ncP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VLGI8UAAADcAAAADwAAAAAAAAAA&#10;AAAAAAChAgAAZHJzL2Rvd25yZXYueG1sUEsFBgAAAAAEAAQA+QAAAJMDAAAAAA==&#10;" strokecolor="#4579b8 [3044]">
                  <v:stroke endarrow="open"/>
                </v:shape>
                <v:shape id="Elbow Connector 370" o:spid="_x0000_s1171" type="#_x0000_t33" style="position:absolute;left:1997;top:9845;width:11014;height:482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YlsIAAADcAAAADwAAAGRycy9kb3ducmV2LnhtbERPz2vCMBS+C/4P4Q12m2mdTO1MRQYb&#10;soFg9eDxrXlri81LSbK2/vfLYeDx4/u92Y6mFT0531hWkM4SEMSl1Q1XCs6n96cVCB+QNbaWScGN&#10;PGzz6WSDmbYDH6kvQiViCPsMFdQhdJmUvqzJoJ/ZjjhyP9YZDBG6SmqHQww3rZwnyYs02HBsqLGj&#10;t5rKa/FrFNhLU9D6Y4cLvh6W35/pl+SbU+rxYdy9ggg0hrv4373XCp6XcX48E4+Az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CYlsIAAADcAAAADwAAAAAAAAAAAAAA&#10;AAChAgAAZHJzL2Rvd25yZXYueG1sUEsFBgAAAAAEAAQA+QAAAJADAAAAAA==&#10;" strokecolor="#4579b8 [3044]">
                  <v:stroke endarrow="open"/>
                </v:shape>
                <v:shape id="Elbow Connector 371" o:spid="_x0000_s1172" type="#_x0000_t34" style="position:absolute;left:4768;top:7355;width:12765;height:806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F7CsQAAADcAAAADwAAAGRycy9kb3ducmV2LnhtbESP3UoDMRSE7wXfIRzBO5tdFS3bpkVa&#10;BC+kYOsDHDanydLNyZpkf/r2plDo5TAz3zDL9eRaMVCIjWcF5awAQVx73bBR8Hv4fJqDiAlZY+uZ&#10;FJwpwnp1f7fESvuRf2jYJyMyhGOFCmxKXSVlrC05jDPfEWfv6IPDlGUwUgccM9y18rko3qTDhvOC&#10;xY42lurTvncKRlvutrTZnv/6Vg/htTeD+zZKPT5MHwsQiaZ0C1/bX1rBy3sJlzP5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sXsKxAAAANwAAAAPAAAAAAAAAAAA&#10;AAAAAKECAABkcnMvZG93bnJldi54bWxQSwUGAAAAAAQABAD5AAAAkgMAAAAA&#10;" adj="1488" strokecolor="#4579b8 [3044]">
                  <v:stroke endarrow="open"/>
                </v:shape>
                <v:shape id="Straight Arrow Connector 372" o:spid="_x0000_s1173" type="#_x0000_t32" style="position:absolute;left:16217;top:9915;width:11214;height:126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BLMYAAADcAAAADwAAAGRycy9kb3ducmV2LnhtbESPQWsCMRSE7wX/Q3hCbzWrUrWrUVq3&#10;ghdBrZQeH5vnbnDzsmxSXf31plDwOMzMN8xs0dpKnKnxxrGCfi8BQZw7bbhQcPhavUxA+ICssXJM&#10;Cq7kYTHvPM0w1e7COzrvQyEihH2KCsoQ6lRKn5dk0fdcTRy9o2sshiibQuoGLxFuKzlIkpG0aDgu&#10;lFjTsqT8tP+1Csz3+GNiDttM/mxf7Sb73Nyy/E2p5277PgURqA2P8H97rRUMxwP4OxOP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ePwSzGAAAA3AAAAA8AAAAAAAAA&#10;AAAAAAAAoQIAAGRycy9kb3ducmV2LnhtbFBLBQYAAAAABAAEAPkAAACUAwAAAAA=&#10;" strokecolor="#bc4542 [3045]">
                  <v:stroke endarrow="open"/>
                </v:shape>
                <v:shape id="Elbow Connector 373" o:spid="_x0000_s1174" type="#_x0000_t33" style="position:absolute;left:16217;top:9918;width:15096;height:189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XRa8QAAADcAAAADwAAAGRycy9kb3ducmV2LnhtbESPQWvCQBSE7wX/w/IKvemmijWNriIF&#10;ocdWredH9pmkzb4Xs6uJ/vpuQehxmJlvmMWqd7W6UOsrYQPPowQUcS624sLAfrcZpqB8QLZYC5OB&#10;K3lYLQcPC8ysdPxJl20oVISwz9BAGUKTae3zkhz6kTTE0TtK6zBE2RbatthFuKv1OEletMOK40KJ&#10;Db2VlP9sz87Aq4hPu/OBb5tw7Q5fH418n6bGPD326zmoQH34D9/b79bAZDaBvzPxCO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5dFrxAAAANwAAAAPAAAAAAAAAAAA&#10;AAAAAKECAABkcnMvZG93bnJldi54bWxQSwUGAAAAAAQABAD5AAAAkgMAAAAA&#10;" strokecolor="#bc4542 [3045]">
                  <v:stroke endarrow="open"/>
                </v:shape>
                <v:shape id="Elbow Connector 374" o:spid="_x0000_s1175" type="#_x0000_t33" style="position:absolute;left:16217;top:9915;width:24024;height:189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xJH8QAAADcAAAADwAAAGRycy9kb3ducmV2LnhtbESPS2/CMBCE75X6H6xF6q04lJZHwKAK&#10;CanHltd5FS9JIN5NY0NCf31dCanH0cx8o5kvO1epKzW+FDYw6CegiDOxJecGdtv18wSUD8gWK2Ey&#10;cCMPy8XjwxxTKy1/0XUTchUh7FM0UIRQp1r7rCCHvi81cfSO0jgMUTa5tg22Ee4q/ZIkI+2w5LhQ&#10;YE2rgrLz5uIMTEX8pL0c+Gcdbu1h/1nL6fvNmKde9z4DFagL/+F7+8MaGI5f4e9MPAJ6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DEkfxAAAANwAAAAPAAAAAAAAAAAA&#10;AAAAAKECAABkcnMvZG93bnJldi54bWxQSwUGAAAAAAQABAD5AAAAkgMAAAAA&#10;" strokecolor="#bc4542 [3045]">
                  <v:stroke endarrow="open"/>
                </v:shape>
                <v:shape id="Elbow Connector 375" o:spid="_x0000_s1176" type="#_x0000_t34" style="position:absolute;left:25134;top:5162;width:3451;height:26762;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LaMIAAADcAAAADwAAAGRycy9kb3ducmV2LnhtbESPzYrCMBSF9wO+Q7iCGxlTFbV0TIuI&#10;ittRN+4uzZ22THNTmlTr2xtBcHk4Px9nnfWmFjdqXWVZwXQSgSDOra64UHA5779jEM4ja6wtk4IH&#10;OcjSwdcaE23v/Eu3ky9EGGGXoILS+yaR0uUlGXQT2xAH78+2Bn2QbSF1i/cwbmo5i6KlNFhxIJTY&#10;0Lak/P/UmQC5VsfuPD1Yv1iOd7Ibxzre5EqNhv3mB4Sn3n/C7/ZRK5ivFvA6E46AT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ILaMIAAADcAAAADwAAAAAAAAAAAAAA&#10;AAChAgAAZHJzL2Rvd25yZXYueG1sUEsFBgAAAAAEAAQA+QAAAJADAAAAAA==&#10;" adj="-14308" strokecolor="red" strokeweight="1pt">
                  <v:stroke endarrow="open"/>
                </v:shape>
                <v:shape id="Elbow Connector 376" o:spid="_x0000_s1177" type="#_x0000_t33" style="position:absolute;left:16217;top:9917;width:31960;height:189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Jy88QAAADcAAAADwAAAGRycy9kb3ducmV2LnhtbESPQWvCQBSE7wX/w/IKvemmlmoaXUUK&#10;Qo+tWs+P7DNJm30vZlcT/fVuQehxmJlvmPmyd7U6U+srYQPPowQUcS624sLAbrsepqB8QLZYC5OB&#10;C3lYLgYPc8ysdPxF500oVISwz9BAGUKTae3zkhz6kTTE0TtI6zBE2RbatthFuKv1OEkm2mHFcaHE&#10;ht5Lyn83J2fgTcSn3WnP13W4dPvvz0Z+jq/GPD32qxmoQH34D9/bH9bAy3QCf2fiEdC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nLzxAAAANwAAAAPAAAAAAAAAAAA&#10;AAAAAKECAABkcnMvZG93bnJldi54bWxQSwUGAAAAAAQABAD5AAAAkgMAAAAA&#10;" strokecolor="#bc4542 [3045]">
                  <v:stroke endarrow="open"/>
                </v:shape>
                <v:shape id="Straight Arrow Connector 377" o:spid="_x0000_s1178" type="#_x0000_t32" style="position:absolute;left:35194;top:14314;width:1897;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G68sQAAADcAAAADwAAAGRycy9kb3ducmV2LnhtbESPzWrDMBCE74W8g9hAbo2cFDfGjWxC&#10;wDTXpgmkt621sU2tlbHkn759VSj0OMx8M8w+n00rRupdY1nBZh2BIC6tbrhScHkvHhMQziNrbC2T&#10;gm9ykGeLhz2m2k78RuPZVyKUsEtRQe19l0rpypoMurXtiIN3t71BH2RfSd3jFMpNK7dR9CwNNhwW&#10;auzoWFP5dR6Mgqf75/ya+INMips9DkMcx9fiQ6nVcj68gPA0+//wH33Sgdvt4PdMOAIy+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0bryxAAAANwAAAAPAAAAAAAAAAAA&#10;AAAAAKECAABkcnMvZG93bnJldi54bWxQSwUGAAAAAAQABAD5AAAAkgMAAAAA&#10;" strokecolor="#4579b8 [3044]">
                  <v:stroke endarrow="open"/>
                </v:shape>
                <v:shape id="Straight Arrow Connector 378" o:spid="_x0000_s1179" type="#_x0000_t32" style="position:absolute;left:43390;top:14314;width:1638;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f1ZcQAAADcAAAADwAAAGRycy9kb3ducmV2LnhtbERPTUvDQBC9C/6HZQq92U1rqxK7LaVS&#10;UApKqiC9TbNjEszOht21if++cxA8Pt73cj24Vp0pxMazgekkA0VcettwZeDjfXfzAComZIutZzLw&#10;SxHWq+urJebW91zQ+ZAqJSEcczRQp9TlWseyJodx4jti4b58cJgEhkrbgL2Eu1bPsuxOO2xYGmrs&#10;aFtT+X34cVLyNC8W+8/9aU7F5q0/vRxfUzgaMx4Nm0dQiYb0L/5zP1sDt/eyVs7IEdCr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x/VlxAAAANwAAAAPAAAAAAAAAAAA&#10;AAAAAKECAABkcnMvZG93bnJldi54bWxQSwUGAAAAAAQABAD5AAAAkgMAAAAA&#10;" strokecolor="#4579b8 [3044]">
                  <v:stroke endarrow="open"/>
                </v:shape>
                <v:shape id="Elbow Connector 379" o:spid="_x0000_s1180" type="#_x0000_t34" style="position:absolute;left:39745;top:8383;width:127;height:1686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u9e8UAAADcAAAADwAAAGRycy9kb3ducmV2LnhtbESP3WoCMRSE74W+QzgF72q2WqyuRlFB&#10;EESLf/eHzenutpuTZRM19emNUPBymJlvmPE0mEpcqHGlZQXvnQQEcWZ1ybmC42H5NgDhPLLGyjIp&#10;+CMH08lLa4yptlfe0WXvcxEh7FJUUHhfp1K6rCCDrmNr4uh928agj7LJpW7wGuGmkt0k6UuDJceF&#10;AmtaFJT97s9GwW2+3mxP68Uw+fq59fJQzT+kCUq1X8NsBMJT8M/wf3ulFfQ+h/A4E4+An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iu9e8UAAADcAAAADwAAAAAAAAAA&#10;AAAAAAChAgAAZHJzL2Rvd25yZXYueG1sUEsFBgAAAAAEAAQA+QAAAJMDAAAAAA==&#10;" adj="388800" strokecolor="#4579b8 [3044]">
                  <v:stroke endarrow="open"/>
                </v:shape>
                <v:shape id="Elbow Connector 380" o:spid="_x0000_s1181" type="#_x0000_t33" style="position:absolute;left:33730;top:16816;width:14447;height:5759;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QG5sEAAADcAAAADwAAAGRycy9kb3ducmV2LnhtbERP3WqDMBS+L+wdwhnsrsZZGM4ZS1nZ&#10;3E2hdXuAgzlVqTmRJK327ZeLwS4/vv9yu5hR3Mj5wbKC5yQFQdxaPXCn4Of7Y52D8AFZ42iZFNzJ&#10;w7Z6WJVYaDvziW5N6EQMYV+ggj6EqZDStz0Z9ImdiCN3ts5giNB1UjucY7gZZZamL9LgwLGhx4ne&#10;e2ovzdUo2M87bvJjVuf+1Ryyz7q+L3aj1NPjsnsDEWgJ/+I/95dWsMnj/HgmHgFZ/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1dAbmwQAAANwAAAAPAAAAAAAAAAAAAAAA&#10;AKECAABkcnMvZG93bnJldi54bWxQSwUGAAAAAAQABAD5AAAAjwMAAAAA&#10;" strokecolor="#00b050" strokeweight="1pt">
                  <v:stroke endarrow="open"/>
                </v:shape>
                <v:shape id="Straight Arrow Connector 381" o:spid="_x0000_s1182" type="#_x0000_t32" style="position:absolute;left:33381;top:16817;width:6860;height:1647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gs38UAAADcAAAADwAAAGRycy9kb3ducmV2LnhtbESPX2vCMBTF34V9h3AHe9PUTUWqUcQx&#10;2BAmrYPh27W5tsXmpiSZ7b79MhB8PJw/P85y3ZtGXMn52rKC8SgBQVxYXXOp4OvwNpyD8AFZY2OZ&#10;FPySh/XqYbDEVNuOM7rmoRRxhH2KCqoQ2lRKX1Rk0I9sSxy9s3UGQ5SulNphF8dNI5+TZCYN1hwJ&#10;Fba0rai45D8mQl4n2XT3vTtNKNvsu9PH8TO4o1JPj/1mASJQH+7hW/tdK3iZj+H/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ygs38UAAADcAAAADwAAAAAAAAAA&#10;AAAAAAChAgAAZHJzL2Rvd25yZXYueG1sUEsFBgAAAAAEAAQA+QAAAJMDAAAAAA==&#10;" strokecolor="#4579b8 [3044]">
                  <v:stroke endarrow="open"/>
                </v:shape>
                <v:shape id="Straight Arrow Connector 382" o:spid="_x0000_s1183" type="#_x0000_t32" style="position:absolute;left:37091;top:35793;width:1856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NpTcIAAADcAAAADwAAAGRycy9kb3ducmV2LnhtbESPQYvCMBSE7wv+h/AEb2uqS5dSjSJC&#10;ca/qCnp7Ns+22LyUJtX6740geBxmvhlmvuxNLW7Uusqygsk4AkGcW11xoeB/n30nIJxH1lhbJgUP&#10;crBcDL7mmGp75y3ddr4QoYRdigpK75tUSpeXZNCNbUMcvIttDfog20LqFu+h3NRyGkW/0mDFYaHE&#10;htYl5dddZxT8XM79JvErmWRHu+66OI4P2Ump0bBfzUB46v0n/Kb/dOCSKbzOhCM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HNpTcIAAADcAAAADwAAAAAAAAAAAAAA&#10;AAChAgAAZHJzL2Rvd25yZXYueG1sUEsFBgAAAAAEAAQA+QAAAJADAAAAAA==&#10;" strokecolor="#4579b8 [3044]">
                  <v:stroke endarrow="open"/>
                </v:shape>
                <v:shape id="Elbow Connector 383" o:spid="_x0000_s1184" type="#_x0000_t34" style="position:absolute;left:45313;top:19804;width:16414;height:1056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VENsMAAADcAAAADwAAAGRycy9kb3ducmV2LnhtbESPT4vCMBTE74LfITzBm6YqLFJNRQTR&#10;o+sqxduzef2DzUtpUtv99puFhT0OM/MbZrsbTC3e1LrKsoLFPAJBnFldcaHg9nWcrUE4j6yxtkwK&#10;vsnBLhmPthhr2/Mnva++EAHCLkYFpfdNLKXLSjLo5rYhDl5uW4M+yLaQusU+wE0tl1H0IQ1WHBZK&#10;bOhQUva6dkbBCZ+HR/98pPfjLe8ude9eXeqUmk6G/QaEp8H/h//aZ61gtV7B75lwBGTy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VRDbDAAAA3AAAAA8AAAAAAAAAAAAA&#10;AAAAoQIAAGRycy9kb3ducmV2LnhtbFBLBQYAAAAABAAEAPkAAACRAwAAAAA=&#10;" adj="17504" strokecolor="#4579b8 [3044]">
                  <v:stroke endarrow="open"/>
                </v:shape>
                <v:shape id="Elbow Connector 384" o:spid="_x0000_s1185" type="#_x0000_t34" style="position:absolute;left:41283;top:15775;width:16475;height:185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HOVUsUAAADcAAAADwAAAGRycy9kb3ducmV2LnhtbESP0WrCQBRE3wX/YblC33TTWmpIXSUI&#10;BbEgNOkH3GZvs6HZuzG7TdK/7wqCj8PMnGG2+8m2YqDeN44VPK4SEMSV0w3XCj7Lt2UKwgdkja1j&#10;UvBHHva7+WyLmXYjf9BQhFpECPsMFZgQukxKXxmy6FeuI47et+sthij7Wuoexwi3rXxKkhdpseG4&#10;YLCjg6Hqp/i1CkpzHjf55NKvvBjXxftwOTank1IPiyl/BRFoCvfwrX3UCtbpM1zPxCMg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HOVUsUAAADcAAAADwAAAAAAAAAA&#10;AAAAAAChAgAAZHJzL2Rvd25yZXYueG1sUEsFBgAAAAAEAAQA+QAAAJMDAAAAAA==&#10;" adj="16103" strokecolor="#4579b8 [3044]">
                  <v:stroke endarrow="open"/>
                </v:shape>
                <v:shape id="Straight Arrow Connector 385" o:spid="_x0000_s1186" type="#_x0000_t32" style="position:absolute;left:51327;top:14314;width:6729;height:49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5rxOcMAAADcAAAADwAAAGRycy9kb3ducmV2LnhtbESPS2vDMBCE74X8B7GB3Bo5KS7GsRJC&#10;wKTXpg20t421fhBrZSz5kX9fFQo9DjPfDJMdZtOKkXrXWFawWUcgiAurG64UfH7kzwkI55E1tpZJ&#10;wYMcHPaLpwxTbSd+p/HiKxFK2KWooPa+S6V0RU0G3dp2xMErbW/QB9lXUvc4hXLTym0UvUqDDYeF&#10;Gjs61VTcL4NR8FLe5nPijzLJv+xpGOI4vubfSq2W83EHwtPs/8N/9JsOXBLD75lwBOT+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ea8TnDAAAA3AAAAA8AAAAAAAAAAAAA&#10;AAAAoQIAAGRycy9kb3ducmV2LnhtbFBLBQYAAAAABAAEAPkAAACRAwAAAAA=&#10;" strokecolor="#4579b8 [3044]">
                  <v:stroke endarrow="open"/>
                </v:shape>
                <v:shape id="Elbow Connector 386" o:spid="_x0000_s1187" type="#_x0000_t34" style="position:absolute;left:45441;top:6611;width:7411;height:1781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2RuR8QAAADcAAAADwAAAGRycy9kb3ducmV2LnhtbESPT4vCMBTE74LfIbwFL6KpfxDpGkUE&#10;xRU8VAWvj+ZtW7Z5KU202W+/WRA8DjPzG2a1CaYWT2pdZVnBZJyAIM6trrhQcLvuR0sQziNrrC2T&#10;gl9ysFn3eytMte04o+fFFyJC2KWooPS+SaV0eUkG3dg2xNH7tq1BH2VbSN1iF+GmltMkWUiDFceF&#10;EhvalZT/XB4mUk4h6MQfZl97edJZd54P7w+r1OAjbD9BeAr+HX61j1rBbLmA/zPxCM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ZG5HxAAAANwAAAAPAAAAAAAAAAAA&#10;AAAAAKECAABkcnMvZG93bnJldi54bWxQSwUGAAAAAAQABAD5AAAAkgMAAAAA&#10;" adj="-12090" strokecolor="#4579b8 [3044]">
                  <v:stroke endarrow="open"/>
                </v:shape>
                <v:shape id="Straight Arrow Connector 387" o:spid="_x0000_s1188" type="#_x0000_t32" style="position:absolute;left:17041;top:14314;width:10391;height:34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EZUcMAAADcAAAADwAAAGRycy9kb3ducmV2LnhtbESPQWvCQBSE7wX/w/KE3urGClaiq2ip&#10;IPbUtOD1kX1mo9n3Qnar6b93C4LHYWa+YRar3jfqQl2ohQ2MRxko4lJszZWBn+/tywxUiMgWG2Ey&#10;8EcBVsvB0wJzK1f+oksRK5UgHHI04GJsc61D6chjGElLnLyjdB5jkl2lbYfXBPeNfs2yqfZYc1pw&#10;2NK7o/Jc/HoDQvsou1OxmX6UY31wn1xIdjDmediv56Ai9fERvrd31sBk9gb/Z9IR0M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LhGVHDAAAA3AAAAA8AAAAAAAAAAAAA&#10;AAAAoQIAAGRycy9kb3ducmV2LnhtbFBLBQYAAAAABAAEAPkAAACRAwAAAAA=&#10;" strokecolor="red" strokeweight="1pt">
                  <v:stroke endarrow="open"/>
                </v:shape>
                <v:rect id="Rectangle 388" o:spid="_x0000_s1189" style="position:absolute;left:2327;top:22829;width:6299;height:5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AXg8QA&#10;AADcAAAADwAAAGRycy9kb3ducmV2LnhtbESPwW7CMAyG75N4h8hIu410TGKsIyA0DYR6mQZ7AKsx&#10;TbXGKU2AwtPjAxJH6/f/+fNs0ftGnaiLdWADr6MMFHEZbM2Vgb/d6mUKKiZki01gMnChCIv54GmG&#10;uQ1n/qXTNlVKIBxzNOBSanOtY+nIYxyFlliyfeg8Jhm7StsOzwL3jR5n2UR7rFkuOGzpy1H5vz16&#10;0RjvJ9X6vcDio7l+a/7ZFe5wNeZ52C8/QSXq02P53t5YA29TsZVnhAB6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6gF4PEAAAA3A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Nông dân</w:t>
                        </w:r>
                      </w:p>
                    </w:txbxContent>
                  </v:textbox>
                </v:rect>
                <v:rect id="Rectangle 389" o:spid="_x0000_s1190" style="position:absolute;left:2327;top:30679;width:6299;height:50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yyGMUA&#10;AADcAAAADwAAAGRycy9kb3ducmV2LnhtbESPUWsCMRCE34X+h7AF3zSngj2vRimipdxLqfYHLJf1&#10;cphsrpeo1/v1TaHQx2F2vtlZb3tnxY260HhWMJtmIIgrrxuuFXyeDpMcRIjIGq1nUvBNAbabh9Ea&#10;C+3v/EG3Y6xFgnAoUIGJsS2kDJUhh2HqW+LknX3nMCbZ1VJ3eE9wZ+U8y5bSYcOpwWBLO0PV5Xh1&#10;6Y35eVm/PpVYruywl/x+Ks3XoNT4sX95BhGpj//Hf+k3rWCRr+B3TCK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7LIYxQAAANw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8A2300" w:rsidRPr="003F1615" w:rsidRDefault="008A2300" w:rsidP="00E70AE8">
                        <w:pPr>
                          <w:spacing w:before="0" w:after="0" w:line="240" w:lineRule="auto"/>
                          <w:jc w:val="center"/>
                          <w:rPr>
                            <w:sz w:val="24"/>
                            <w:szCs w:val="24"/>
                          </w:rPr>
                        </w:pPr>
                        <w:r w:rsidRPr="003F1615">
                          <w:rPr>
                            <w:sz w:val="24"/>
                            <w:szCs w:val="24"/>
                          </w:rPr>
                          <w:t>DN SX</w:t>
                        </w:r>
                      </w:p>
                    </w:txbxContent>
                  </v:textbox>
                </v:rect>
                <v:shape id="Elbow Connector 390" o:spid="_x0000_s1191" type="#_x0000_t33" style="position:absolute;left:16217;top:9915;width:41839;height:931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up5sEAAADcAAAADwAAAGRycy9kb3ducmV2LnhtbERPTWvCQBC9C/0PyxR6MxstFo1uQhGE&#10;HltrPQ/ZaRLNzqTZ1cT+evdQ6PHxvjfF6Fp1pd43wgZmSQqKuBTbcGXg8LmbLkH5gGyxFSYDN/JQ&#10;5A+TDWZWBv6g6z5UKoawz9BAHUKXae3Lmhz6RDriyH1L7zBE2Ffa9jjEcNfqeZq+aIcNx4YaO9rW&#10;VJ73F2dgJeKXw+XIv7twG45f752cfhbGPD2Or2tQgcbwL/5zv1kDz6s4P56JR0Dn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O6nmwQAAANwAAAAPAAAAAAAAAAAAAAAA&#10;AKECAABkcnMvZG93bnJldi54bWxQSwUGAAAAAAQABAD5AAAAjwMAAAAA&#10;" strokecolor="#bc4542 [3045]">
                  <v:stroke endarrow="open"/>
                </v:shape>
                <v:rect id="Rectangle 391" o:spid="_x0000_s1192" style="position:absolute;left:13068;top:27925;width:7763;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Mow8UA&#10;AADcAAAADwAAAGRycy9kb3ducmV2LnhtbESPUWvCQBCE3wv+h2OFvtWLCmmNniJFS8lLaeIPWHJr&#10;LpjbS3Onpvn1vUKhj8PsfLOz2Q22FTfqfeNYwXyWgCCunG64VnAqj08vIHxA1tg6JgXf5GG3nTxs&#10;MNPuzp90K0ItIoR9hgpMCF0mpa8MWfQz1xFH7+x6iyHKvpa6x3uE21YukiSVFhuODQY7ejVUXYqr&#10;jW8szmn99pxjvmrHg+SPMjdfo1KP02G/BhFoCP/Hf+l3rWC5msPvmEgA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QyjDxQAAANw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Thương lái</w:t>
                        </w:r>
                      </w:p>
                    </w:txbxContent>
                  </v:textbox>
                </v:rect>
                <v:shape id="Straight Arrow Connector 392" o:spid="_x0000_s1193" type="#_x0000_t32" style="position:absolute;left:8626;top:25331;width:4442;height: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r/kMMAAADcAAAADwAAAGRycy9kb3ducmV2LnhtbESPT4vCMBTE78J+h/AWvGmqS6VbjSJC&#10;Wa/+Wdi9PZtnW2xeSpNq/fZGEDwOM78ZZrHqTS2u1LrKsoLJOAJBnFtdcaHgeMhGCQjnkTXWlknB&#10;nRyslh+DBaba3nhH170vRChhl6KC0vsmldLlJRl0Y9sQB+9sW4M+yLaQusVbKDe1nEbRTBqsOCyU&#10;2NCmpPyy74yCr/Op/0n8WibZn910XRzHv9m/UsPPfj0H4an37/CL3urAfU/heSYcAb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2q/5DDAAAA3AAAAA8AAAAAAAAAAAAA&#10;AAAAoQIAAGRycy9kb3ducmV2LnhtbFBLBQYAAAAABAAEAPkAAACRAwAAAAA=&#10;" strokecolor="#4579b8 [3044]">
                  <v:stroke endarrow="open"/>
                </v:shape>
                <v:shape id="Straight Arrow Connector 393" o:spid="_x0000_s1194" type="#_x0000_t32" style="position:absolute;left:8626;top:30427;width:4442;height:275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B7sUAAADcAAAADwAAAGRycy9kb3ducmV2LnhtbESPX2vCMBTF34V9h3AHvs106kQ7o4gi&#10;bAgbdQPx7drctWXNTUmird/eDAY+Hs6fH2e+7EwtLuR8ZVnB8yABQZxbXXGh4Ptr+zQF4QOyxtoy&#10;KbiSh+XioTfHVNuWM7rsQyHiCPsUFZQhNKmUPi/JoB/Yhjh6P9YZDFG6QmqHbRw3tRwmyUQarDgS&#10;SmxoXVL+uz+bCNmMs5fdYXcaU7b6bE/vx4/gjkr1H7vVK4hAXbiH/9tvWsFoNoK/M/EI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W+B7sUAAADcAAAADwAAAAAAAAAA&#10;AAAAAAChAgAAZHJzL2Rvd25yZXYueG1sUEsFBgAAAAAEAAQA+QAAAJMDAAAAAA==&#10;" strokecolor="#4579b8 [3044]">
                  <v:stroke endarrow="open"/>
                </v:shape>
                <v:shape id="Elbow Connector 394" o:spid="_x0000_s1195" type="#_x0000_t33" style="position:absolute;left:20831;top:16817;width:19410;height:1361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cdwJ8cAAADcAAAADwAAAGRycy9kb3ducmV2LnhtbESPT2sCMRTE74LfITzBi9SsfxC7NYot&#10;FKReWlsLvb1unrurm5clibr77ZuC4HGYmd8wi1VjKnEh50vLCkbDBARxZnXJuYKvz9eHOQgfkDVW&#10;lklBSx5Wy25ngam2V/6gyy7kIkLYp6igCKFOpfRZQQb90NbE0TtYZzBE6XKpHV4j3FRynCQzabDk&#10;uFBgTS8FZafd2SjYl/v3n+OIB2+/7Ob4PWifz9tWqX6vWT+BCNSEe/jW3mgFk8cp/J+JR0Au/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1x3AnxwAAANwAAAAPAAAAAAAA&#10;AAAAAAAAAKECAABkcnMvZG93bnJldi54bWxQSwUGAAAAAAQABAD5AAAAlQMAAAAA&#10;" strokecolor="#4579b8 [3044]">
                  <v:stroke endarrow="open"/>
                </v:shape>
                <v:rect id="Rectangle 395" o:spid="_x0000_s1196" style="position:absolute;left:27431;top:20073;width:6299;height:5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vm28YA&#10;AADcAAAADwAAAGRycy9kb3ducmV2LnhtbESPQWvCQBSE7wX/w/IEb3VjpbVGV6lBIQcFtS16fGSf&#10;STD7NmS3Gv+9KxQ8DjPzDTOdt6YSF2pcaVnBoB+BIM6sLjlX8PO9ev0E4TyyxsoyKbiRg/ms8zLF&#10;WNsr7+iy97kIEHYxKii8r2MpXVaQQde3NXHwTrYx6INscqkbvAa4qeRbFH1IgyWHhQJrSgrKzvs/&#10;oyA5pINku1ltD+lxtDa/tKiX451SvW77NQHhqfXP8H871QqG43d4nAlHQM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avm28YAAADcAAAADwAAAAAAAAAAAAAAAACYAgAAZHJz&#10;L2Rvd25yZXYueG1sUEsFBgAAAAAEAAQA9QAAAIsDAAAAAA==&#10;" fillcolor="#cdddac [1622]" strokecolor="#94b64e [3046]">
                  <v:fill color2="#f0f4e6 [502]" rotate="t" angle="180" colors="0 #dafda7;22938f #e4fdc2;1 #f5ffe6" focus="100%" type="gradient"/>
                  <v:shadow on="t" color="black" opacity="24903f" origin=",.5" offset="0,.55556mm"/>
                  <v:textbox>
                    <w:txbxContent>
                      <w:p w:rsidR="008A2300" w:rsidRPr="003F1615" w:rsidRDefault="008A2300" w:rsidP="00E70AE8">
                        <w:pPr>
                          <w:spacing w:before="0" w:line="240" w:lineRule="auto"/>
                          <w:jc w:val="center"/>
                          <w:rPr>
                            <w:sz w:val="24"/>
                            <w:szCs w:val="24"/>
                          </w:rPr>
                        </w:pPr>
                        <w:r w:rsidRPr="003F1615">
                          <w:rPr>
                            <w:sz w:val="24"/>
                            <w:szCs w:val="24"/>
                          </w:rPr>
                          <w:t>HTX</w:t>
                        </w:r>
                      </w:p>
                    </w:txbxContent>
                  </v:textbox>
                </v:rect>
                <w10:anchorlock/>
              </v:group>
            </w:pict>
          </mc:Fallback>
        </mc:AlternateContent>
      </w:r>
    </w:p>
    <w:p w:rsidR="00E651DC" w:rsidRDefault="001547EA" w:rsidP="00E70AE8">
      <w:r>
        <w:lastRenderedPageBreak/>
        <w:t>Lượng rau nhập từ ngoại tỉnh thì được tập trung chính tại chợ Đầu mối Hòa Cường. Tại đây, năm 2015 thành phố đã chi 6 tỷ để thực hiện đề án test nhanh rau củ quả nhập về chợ.</w:t>
      </w:r>
      <w:r w:rsidR="000553CA">
        <w:t xml:space="preserve">  </w:t>
      </w:r>
      <w:r>
        <w:t>So với thịt và thủy sản, trong chuỗi cung ứng rau đã xuất hiện chuỗi cung ứng rau an toàn (RAT). Tại tất cả các siêu thị, hệ thống bán lẻ hiện đại đều có sản phẩm RAT</w:t>
      </w:r>
      <w:r w:rsidR="00E651DC">
        <w:t xml:space="preserve">. Tuy nhiên,  </w:t>
      </w:r>
      <w:r>
        <w:t xml:space="preserve">tới 10.2016 thành phố mới cấp chứng nhận cho 2 chuỗi RAT đó là chuỗi </w:t>
      </w:r>
      <w:r w:rsidR="00F41795">
        <w:t xml:space="preserve">RAT của Sài Gòn Coop và </w:t>
      </w:r>
      <w:r w:rsidR="00967A32">
        <w:t>Cửa hàng Khoa Hưng Thịnh</w:t>
      </w:r>
      <w:r w:rsidR="00E651DC">
        <w:t>, số còn lại vẫn đang nằm ngoài sự kiểm tra, xác nhận của cơ quan quản lý nhà nước.</w:t>
      </w:r>
      <w:r w:rsidR="000553CA">
        <w:t xml:space="preserve">  </w:t>
      </w:r>
      <w:r w:rsidR="00E651DC">
        <w:t>So với thịt và cá, chuỗi cung ứng rau dài hơn, nhiều thành viên nhỏ lẻ tham gia vào chuỗi. Trên toàn chuỗi chưa có hoạt động sơ chế, đóng gói vì vậy rất khó khăn trong việc truy xuất nguồn gốc và quản  lý chuỗi thực phẩm từ trang trại tới bàn ăn.</w:t>
      </w:r>
    </w:p>
    <w:p w:rsidR="00E70AE8" w:rsidRDefault="00E70AE8" w:rsidP="00E70AE8">
      <w:pPr>
        <w:pStyle w:val="Heading2"/>
        <w:rPr>
          <w:lang w:val="es-ES"/>
        </w:rPr>
      </w:pPr>
      <w:bookmarkStart w:id="43" w:name="_Ref466128334"/>
      <w:bookmarkStart w:id="44" w:name="_Toc466209629"/>
      <w:bookmarkStart w:id="45" w:name="_Toc466435363"/>
      <w:r>
        <w:rPr>
          <w:lang w:val="es-ES"/>
        </w:rPr>
        <w:t>Phân tích chuỗi giá trị thực phẩm tươi sống tại Đà Nẵng</w:t>
      </w:r>
      <w:bookmarkEnd w:id="43"/>
      <w:bookmarkEnd w:id="44"/>
      <w:bookmarkEnd w:id="45"/>
    </w:p>
    <w:p w:rsidR="00E70AE8" w:rsidRDefault="00E70AE8" w:rsidP="00E70AE8">
      <w:pPr>
        <w:pStyle w:val="Heading3"/>
        <w:rPr>
          <w:lang w:val="sv-SE"/>
        </w:rPr>
      </w:pPr>
      <w:bookmarkStart w:id="46" w:name="_Toc464445522"/>
      <w:bookmarkStart w:id="47" w:name="_Toc466209630"/>
      <w:bookmarkStart w:id="48" w:name="_Toc466435364"/>
      <w:r>
        <w:rPr>
          <w:lang w:val="sv-SE"/>
        </w:rPr>
        <w:t xml:space="preserve">Phân tích </w:t>
      </w:r>
      <w:bookmarkEnd w:id="46"/>
      <w:r w:rsidR="00E651DC">
        <w:rPr>
          <w:lang w:val="sv-SE"/>
        </w:rPr>
        <w:t>chuỗi giá trị thịt gia cầm</w:t>
      </w:r>
      <w:bookmarkEnd w:id="47"/>
      <w:bookmarkEnd w:id="48"/>
    </w:p>
    <w:p w:rsidR="00DF0011" w:rsidRPr="00542BFE" w:rsidRDefault="00DF0011" w:rsidP="00DF0011">
      <w:pPr>
        <w:rPr>
          <w:rFonts w:asciiTheme="minorHAnsi" w:eastAsiaTheme="minorHAnsi" w:hAnsiTheme="minorHAnsi" w:cstheme="minorBidi"/>
          <w:sz w:val="22"/>
          <w:szCs w:val="22"/>
          <w:lang w:val="vi-VN"/>
        </w:rPr>
      </w:pPr>
      <w:r w:rsidRPr="000553CA">
        <w:rPr>
          <w:lang w:val="sv-SE"/>
        </w:rPr>
        <w:t xml:space="preserve">Những phân tích ở </w:t>
      </w:r>
      <w:r w:rsidRPr="000553CA">
        <w:rPr>
          <w:lang w:val="sv-SE"/>
        </w:rPr>
        <w:fldChar w:fldCharType="begin"/>
      </w:r>
      <w:r w:rsidRPr="000553CA">
        <w:rPr>
          <w:lang w:val="sv-SE"/>
        </w:rPr>
        <w:instrText xml:space="preserve"> REF _Ref466178914 \h </w:instrText>
      </w:r>
      <w:r w:rsidRPr="000553CA">
        <w:rPr>
          <w:lang w:val="sv-SE"/>
        </w:rPr>
      </w:r>
      <w:r w:rsidRPr="000553CA">
        <w:rPr>
          <w:lang w:val="sv-SE"/>
        </w:rPr>
        <w:fldChar w:fldCharType="separate"/>
      </w:r>
      <w:r w:rsidR="000411C8" w:rsidRPr="00083C28">
        <w:rPr>
          <w:lang w:val="de-DE"/>
        </w:rPr>
        <w:t xml:space="preserve">Bảng </w:t>
      </w:r>
      <w:r w:rsidR="000411C8">
        <w:rPr>
          <w:noProof/>
          <w:lang w:val="de-DE"/>
        </w:rPr>
        <w:t>1</w:t>
      </w:r>
      <w:r w:rsidRPr="000553CA">
        <w:rPr>
          <w:lang w:val="sv-SE"/>
        </w:rPr>
        <w:fldChar w:fldCharType="end"/>
      </w:r>
      <w:r w:rsidRPr="000553CA">
        <w:rPr>
          <w:lang w:val="sv-SE"/>
        </w:rPr>
        <w:t xml:space="preserve"> trên cho thấy:</w:t>
      </w:r>
      <w:r>
        <w:rPr>
          <w:lang w:val="sv-SE"/>
        </w:rPr>
        <w:t xml:space="preserve">  Lợi nhuận thu được từ chăn nuôi nhỏ lẻ của người nông dân là thấp nhất, mặc dù tỷ suất sinh lợi cao nhưng cho sản lượng nhỏ nên lợi nhuận thu được là không đáng kể. Và n</w:t>
      </w:r>
      <w:r w:rsidRPr="00542BFE">
        <w:rPr>
          <w:lang w:val="vi-VN"/>
        </w:rPr>
        <w:t>goại trừ nông hộ sản xuất nhỏ lẻ, các mắt xích còn lại đều có lợi nhuận lớn, thậm chí là rất lớn</w:t>
      </w:r>
    </w:p>
    <w:p w:rsidR="00E70AE8" w:rsidRDefault="00E70AE8" w:rsidP="00E70AE8">
      <w:pPr>
        <w:pStyle w:val="Caption"/>
        <w:rPr>
          <w:lang w:val="de-DE"/>
        </w:rPr>
      </w:pPr>
      <w:bookmarkStart w:id="49" w:name="_Ref466178914"/>
      <w:bookmarkStart w:id="50" w:name="_Toc466210185"/>
      <w:r w:rsidRPr="00083C28">
        <w:rPr>
          <w:lang w:val="de-DE"/>
        </w:rPr>
        <w:t xml:space="preserve">Bảng </w:t>
      </w:r>
      <w:r>
        <w:fldChar w:fldCharType="begin"/>
      </w:r>
      <w:r w:rsidRPr="00083C28">
        <w:rPr>
          <w:lang w:val="de-DE"/>
        </w:rPr>
        <w:instrText xml:space="preserve"> SEQ Bảng \* ARABIC </w:instrText>
      </w:r>
      <w:r>
        <w:fldChar w:fldCharType="separate"/>
      </w:r>
      <w:r w:rsidR="000411C8">
        <w:rPr>
          <w:noProof/>
          <w:lang w:val="de-DE"/>
        </w:rPr>
        <w:t>1</w:t>
      </w:r>
      <w:r>
        <w:fldChar w:fldCharType="end"/>
      </w:r>
      <w:bookmarkEnd w:id="49"/>
      <w:r w:rsidRPr="00083C28">
        <w:rPr>
          <w:lang w:val="de-DE"/>
        </w:rPr>
        <w:t> : Phân tích giá trị gia tăng trên mỗi mắt</w:t>
      </w:r>
      <w:r>
        <w:rPr>
          <w:lang w:val="de-DE"/>
        </w:rPr>
        <w:t xml:space="preserve"> xích trong chuỗi phân phối phân phối gà ta</w:t>
      </w:r>
      <w:bookmarkEnd w:id="50"/>
    </w:p>
    <w:tbl>
      <w:tblPr>
        <w:tblStyle w:val="TableGrid"/>
        <w:tblW w:w="9775" w:type="dxa"/>
        <w:tblLook w:val="04A0" w:firstRow="1" w:lastRow="0" w:firstColumn="1" w:lastColumn="0" w:noHBand="0" w:noVBand="1"/>
      </w:tblPr>
      <w:tblGrid>
        <w:gridCol w:w="2376"/>
        <w:gridCol w:w="996"/>
        <w:gridCol w:w="996"/>
        <w:gridCol w:w="1721"/>
        <w:gridCol w:w="1379"/>
        <w:gridCol w:w="1192"/>
        <w:gridCol w:w="1398"/>
      </w:tblGrid>
      <w:tr w:rsidR="00DF0011" w:rsidRPr="00DF0011" w:rsidTr="00DF0011">
        <w:trPr>
          <w:trHeight w:val="300"/>
        </w:trPr>
        <w:tc>
          <w:tcPr>
            <w:tcW w:w="2376" w:type="dxa"/>
            <w:noWrap/>
            <w:hideMark/>
          </w:tcPr>
          <w:p w:rsidR="00DF0011" w:rsidRPr="00DF0011" w:rsidRDefault="00DF0011" w:rsidP="00DF0011">
            <w:pPr>
              <w:spacing w:before="0" w:after="0" w:line="240" w:lineRule="auto"/>
              <w:jc w:val="center"/>
              <w:rPr>
                <w:b/>
                <w:lang w:val="vi-VN"/>
              </w:rPr>
            </w:pPr>
            <w:r w:rsidRPr="00DF0011">
              <w:rPr>
                <w:b/>
                <w:lang w:val="vi-VN"/>
              </w:rPr>
              <w:t>Mắt xích</w:t>
            </w:r>
          </w:p>
        </w:tc>
        <w:tc>
          <w:tcPr>
            <w:tcW w:w="713" w:type="dxa"/>
            <w:noWrap/>
            <w:hideMark/>
          </w:tcPr>
          <w:p w:rsidR="00DF0011" w:rsidRPr="00DF0011" w:rsidRDefault="00DF0011" w:rsidP="00DF0011">
            <w:pPr>
              <w:spacing w:before="0" w:after="0" w:line="240" w:lineRule="auto"/>
              <w:jc w:val="center"/>
              <w:rPr>
                <w:b/>
                <w:lang w:val="vi-VN"/>
              </w:rPr>
            </w:pPr>
            <w:r w:rsidRPr="00DF0011">
              <w:rPr>
                <w:b/>
                <w:lang w:val="vi-VN"/>
              </w:rPr>
              <w:t>Giá mua</w:t>
            </w:r>
          </w:p>
        </w:tc>
        <w:tc>
          <w:tcPr>
            <w:tcW w:w="996" w:type="dxa"/>
            <w:noWrap/>
            <w:hideMark/>
          </w:tcPr>
          <w:p w:rsidR="00DF0011" w:rsidRPr="00DF0011" w:rsidRDefault="00DF0011" w:rsidP="00DF0011">
            <w:pPr>
              <w:spacing w:before="0" w:after="0" w:line="240" w:lineRule="auto"/>
              <w:jc w:val="center"/>
              <w:rPr>
                <w:b/>
                <w:lang w:val="vi-VN"/>
              </w:rPr>
            </w:pPr>
            <w:r w:rsidRPr="00DF0011">
              <w:rPr>
                <w:b/>
                <w:lang w:val="vi-VN"/>
              </w:rPr>
              <w:t>Giá bán</w:t>
            </w:r>
          </w:p>
        </w:tc>
        <w:tc>
          <w:tcPr>
            <w:tcW w:w="1721" w:type="dxa"/>
            <w:noWrap/>
            <w:hideMark/>
          </w:tcPr>
          <w:p w:rsidR="00DF0011" w:rsidRPr="00DF0011" w:rsidRDefault="00DF0011" w:rsidP="00DF0011">
            <w:pPr>
              <w:spacing w:before="0" w:after="0" w:line="240" w:lineRule="auto"/>
              <w:jc w:val="center"/>
              <w:rPr>
                <w:b/>
                <w:lang w:val="vi-VN"/>
              </w:rPr>
            </w:pPr>
            <w:r w:rsidRPr="00DF0011">
              <w:rPr>
                <w:b/>
                <w:lang w:val="vi-VN"/>
              </w:rPr>
              <w:t>Tổng chi phí</w:t>
            </w:r>
          </w:p>
        </w:tc>
        <w:tc>
          <w:tcPr>
            <w:tcW w:w="1379" w:type="dxa"/>
            <w:noWrap/>
            <w:hideMark/>
          </w:tcPr>
          <w:p w:rsidR="00DF0011" w:rsidRPr="00DF0011" w:rsidRDefault="00DF0011" w:rsidP="00DF0011">
            <w:pPr>
              <w:spacing w:before="0" w:after="0" w:line="240" w:lineRule="auto"/>
              <w:jc w:val="center"/>
              <w:rPr>
                <w:b/>
                <w:lang w:val="vi-VN"/>
              </w:rPr>
            </w:pPr>
            <w:r w:rsidRPr="00DF0011">
              <w:rPr>
                <w:b/>
                <w:lang w:val="vi-VN"/>
              </w:rPr>
              <w:t>Lợi nhuận,</w:t>
            </w:r>
          </w:p>
        </w:tc>
        <w:tc>
          <w:tcPr>
            <w:tcW w:w="1192" w:type="dxa"/>
            <w:noWrap/>
            <w:hideMark/>
          </w:tcPr>
          <w:p w:rsidR="00DF0011" w:rsidRPr="00DF0011" w:rsidRDefault="00DF0011" w:rsidP="00DF0011">
            <w:pPr>
              <w:spacing w:before="0" w:after="0" w:line="240" w:lineRule="auto"/>
              <w:jc w:val="center"/>
              <w:rPr>
                <w:b/>
                <w:lang w:val="vi-VN"/>
              </w:rPr>
            </w:pPr>
            <w:r w:rsidRPr="00DF0011">
              <w:rPr>
                <w:b/>
                <w:lang w:val="vi-VN"/>
              </w:rPr>
              <w:t>Tỷ suất</w:t>
            </w:r>
            <w:r w:rsidRPr="00DF0011">
              <w:rPr>
                <w:b/>
                <w:lang w:val="vi-VN"/>
              </w:rPr>
              <w:br/>
              <w:t>LN</w:t>
            </w:r>
          </w:p>
        </w:tc>
        <w:tc>
          <w:tcPr>
            <w:tcW w:w="1398" w:type="dxa"/>
            <w:noWrap/>
            <w:hideMark/>
          </w:tcPr>
          <w:p w:rsidR="00DF0011" w:rsidRPr="00DF0011" w:rsidRDefault="00DF0011" w:rsidP="00DF0011">
            <w:pPr>
              <w:spacing w:before="0" w:after="0" w:line="240" w:lineRule="auto"/>
              <w:jc w:val="center"/>
              <w:rPr>
                <w:b/>
                <w:lang w:val="vi-VN"/>
              </w:rPr>
            </w:pPr>
            <w:r w:rsidRPr="00DF0011">
              <w:rPr>
                <w:b/>
                <w:lang w:val="vi-VN"/>
              </w:rPr>
              <w:t>LN/ngày</w:t>
            </w:r>
          </w:p>
        </w:tc>
      </w:tr>
      <w:tr w:rsidR="00DF0011" w:rsidRPr="00DF0011" w:rsidTr="00DF0011">
        <w:trPr>
          <w:trHeight w:val="300"/>
        </w:trPr>
        <w:tc>
          <w:tcPr>
            <w:tcW w:w="2376" w:type="dxa"/>
            <w:noWrap/>
            <w:hideMark/>
          </w:tcPr>
          <w:p w:rsidR="00DF0011" w:rsidRPr="00DF0011" w:rsidRDefault="00DF0011" w:rsidP="00DF0011">
            <w:pPr>
              <w:spacing w:before="0" w:after="0" w:line="240" w:lineRule="auto"/>
              <w:rPr>
                <w:lang w:val="vi-VN"/>
              </w:rPr>
            </w:pPr>
            <w:r w:rsidRPr="00DF0011">
              <w:rPr>
                <w:lang w:val="vi-VN"/>
              </w:rPr>
              <w:t>Hộ dân</w:t>
            </w:r>
          </w:p>
        </w:tc>
        <w:tc>
          <w:tcPr>
            <w:tcW w:w="713" w:type="dxa"/>
            <w:noWrap/>
            <w:hideMark/>
          </w:tcPr>
          <w:p w:rsidR="00DF0011" w:rsidRPr="00DF0011" w:rsidRDefault="00DF0011" w:rsidP="00DF0011">
            <w:pPr>
              <w:spacing w:before="0" w:after="0" w:line="240" w:lineRule="auto"/>
              <w:rPr>
                <w:lang w:val="vi-VN"/>
              </w:rPr>
            </w:pPr>
            <w:r w:rsidRPr="00DF0011">
              <w:rPr>
                <w:lang w:val="vi-VN"/>
              </w:rPr>
              <w:t>-</w:t>
            </w:r>
          </w:p>
        </w:tc>
        <w:tc>
          <w:tcPr>
            <w:tcW w:w="996" w:type="dxa"/>
            <w:noWrap/>
            <w:hideMark/>
          </w:tcPr>
          <w:p w:rsidR="00DF0011" w:rsidRPr="00DF0011" w:rsidRDefault="00DF0011" w:rsidP="00DF0011">
            <w:pPr>
              <w:spacing w:before="0" w:after="0" w:line="240" w:lineRule="auto"/>
              <w:rPr>
                <w:lang w:val="vi-VN"/>
              </w:rPr>
            </w:pPr>
            <w:r w:rsidRPr="00DF0011">
              <w:rPr>
                <w:lang w:val="vi-VN"/>
              </w:rPr>
              <w:t>90000</w:t>
            </w:r>
          </w:p>
        </w:tc>
        <w:tc>
          <w:tcPr>
            <w:tcW w:w="1721" w:type="dxa"/>
            <w:noWrap/>
            <w:hideMark/>
          </w:tcPr>
          <w:p w:rsidR="00DF0011" w:rsidRPr="00DF0011" w:rsidRDefault="00DF0011" w:rsidP="00DF0011">
            <w:pPr>
              <w:spacing w:before="0" w:after="0" w:line="240" w:lineRule="auto"/>
              <w:rPr>
                <w:lang w:val="vi-VN"/>
              </w:rPr>
            </w:pPr>
            <w:r w:rsidRPr="00DF0011">
              <w:rPr>
                <w:lang w:val="vi-VN"/>
              </w:rPr>
              <w:t>77458,33</w:t>
            </w:r>
          </w:p>
        </w:tc>
        <w:tc>
          <w:tcPr>
            <w:tcW w:w="1379" w:type="dxa"/>
            <w:noWrap/>
            <w:hideMark/>
          </w:tcPr>
          <w:p w:rsidR="00DF0011" w:rsidRPr="00DF0011" w:rsidRDefault="00DF0011" w:rsidP="00DF0011">
            <w:pPr>
              <w:spacing w:before="0" w:after="0" w:line="240" w:lineRule="auto"/>
              <w:rPr>
                <w:lang w:val="vi-VN"/>
              </w:rPr>
            </w:pPr>
            <w:r w:rsidRPr="00DF0011">
              <w:rPr>
                <w:lang w:val="vi-VN"/>
              </w:rPr>
              <w:t>12541,66</w:t>
            </w:r>
          </w:p>
        </w:tc>
        <w:tc>
          <w:tcPr>
            <w:tcW w:w="1192" w:type="dxa"/>
            <w:noWrap/>
            <w:hideMark/>
          </w:tcPr>
          <w:p w:rsidR="00DF0011" w:rsidRPr="00DF0011" w:rsidRDefault="00DF0011" w:rsidP="00DF0011">
            <w:pPr>
              <w:spacing w:before="0" w:after="0" w:line="240" w:lineRule="auto"/>
              <w:rPr>
                <w:lang w:val="vi-VN"/>
              </w:rPr>
            </w:pPr>
            <w:r w:rsidRPr="00DF0011">
              <w:rPr>
                <w:lang w:val="vi-VN"/>
              </w:rPr>
              <w:t>13,93</w:t>
            </w:r>
          </w:p>
        </w:tc>
        <w:tc>
          <w:tcPr>
            <w:tcW w:w="1398" w:type="dxa"/>
            <w:noWrap/>
            <w:hideMark/>
          </w:tcPr>
          <w:p w:rsidR="00DF0011" w:rsidRPr="00DF0011" w:rsidRDefault="00DF0011" w:rsidP="00DF0011">
            <w:pPr>
              <w:spacing w:before="0" w:after="0" w:line="240" w:lineRule="auto"/>
              <w:rPr>
                <w:lang w:val="vi-VN"/>
              </w:rPr>
            </w:pPr>
            <w:r w:rsidRPr="00DF0011">
              <w:rPr>
                <w:lang w:val="vi-VN"/>
              </w:rPr>
              <w:t>10451,39</w:t>
            </w:r>
          </w:p>
        </w:tc>
      </w:tr>
      <w:tr w:rsidR="00DF0011" w:rsidRPr="00DF0011" w:rsidTr="00DF0011">
        <w:trPr>
          <w:trHeight w:val="300"/>
        </w:trPr>
        <w:tc>
          <w:tcPr>
            <w:tcW w:w="2376" w:type="dxa"/>
            <w:noWrap/>
            <w:hideMark/>
          </w:tcPr>
          <w:p w:rsidR="00DF0011" w:rsidRPr="00DF0011" w:rsidRDefault="00DF0011" w:rsidP="00DF0011">
            <w:pPr>
              <w:spacing w:before="0" w:after="0" w:line="240" w:lineRule="auto"/>
              <w:rPr>
                <w:lang w:val="vi-VN"/>
              </w:rPr>
            </w:pPr>
            <w:r w:rsidRPr="00DF0011">
              <w:rPr>
                <w:lang w:val="vi-VN"/>
              </w:rPr>
              <w:t>Trang trại gà ta</w:t>
            </w:r>
          </w:p>
        </w:tc>
        <w:tc>
          <w:tcPr>
            <w:tcW w:w="713" w:type="dxa"/>
            <w:noWrap/>
            <w:hideMark/>
          </w:tcPr>
          <w:p w:rsidR="00DF0011" w:rsidRPr="00DF0011" w:rsidRDefault="00DF0011" w:rsidP="00DF0011">
            <w:pPr>
              <w:spacing w:before="0" w:after="0" w:line="240" w:lineRule="auto"/>
              <w:rPr>
                <w:lang w:val="vi-VN"/>
              </w:rPr>
            </w:pPr>
            <w:r w:rsidRPr="00DF0011">
              <w:rPr>
                <w:lang w:val="vi-VN"/>
              </w:rPr>
              <w:t>-</w:t>
            </w:r>
          </w:p>
        </w:tc>
        <w:tc>
          <w:tcPr>
            <w:tcW w:w="996" w:type="dxa"/>
            <w:noWrap/>
            <w:hideMark/>
          </w:tcPr>
          <w:p w:rsidR="00DF0011" w:rsidRPr="00DF0011" w:rsidRDefault="00DF0011" w:rsidP="00DF0011">
            <w:pPr>
              <w:spacing w:before="0" w:after="0" w:line="240" w:lineRule="auto"/>
              <w:rPr>
                <w:lang w:val="vi-VN"/>
              </w:rPr>
            </w:pPr>
            <w:r w:rsidRPr="00DF0011">
              <w:rPr>
                <w:lang w:val="vi-VN"/>
              </w:rPr>
              <w:t>90000</w:t>
            </w:r>
          </w:p>
        </w:tc>
        <w:tc>
          <w:tcPr>
            <w:tcW w:w="1721" w:type="dxa"/>
            <w:noWrap/>
            <w:hideMark/>
          </w:tcPr>
          <w:p w:rsidR="00DF0011" w:rsidRPr="00DF0011" w:rsidRDefault="00DF0011" w:rsidP="00DF0011">
            <w:pPr>
              <w:spacing w:before="0" w:after="0" w:line="240" w:lineRule="auto"/>
              <w:rPr>
                <w:lang w:val="vi-VN"/>
              </w:rPr>
            </w:pPr>
            <w:r w:rsidRPr="00DF0011">
              <w:rPr>
                <w:lang w:val="vi-VN"/>
              </w:rPr>
              <w:t>69458,33</w:t>
            </w:r>
          </w:p>
        </w:tc>
        <w:tc>
          <w:tcPr>
            <w:tcW w:w="1379" w:type="dxa"/>
            <w:noWrap/>
            <w:hideMark/>
          </w:tcPr>
          <w:p w:rsidR="00DF0011" w:rsidRPr="00DF0011" w:rsidRDefault="00DF0011" w:rsidP="00DF0011">
            <w:pPr>
              <w:spacing w:before="0" w:after="0" w:line="240" w:lineRule="auto"/>
              <w:rPr>
                <w:lang w:val="vi-VN"/>
              </w:rPr>
            </w:pPr>
            <w:r w:rsidRPr="00DF0011">
              <w:rPr>
                <w:lang w:val="vi-VN"/>
              </w:rPr>
              <w:t>20541,66</w:t>
            </w:r>
          </w:p>
        </w:tc>
        <w:tc>
          <w:tcPr>
            <w:tcW w:w="1192" w:type="dxa"/>
            <w:noWrap/>
            <w:hideMark/>
          </w:tcPr>
          <w:p w:rsidR="00DF0011" w:rsidRPr="00DF0011" w:rsidRDefault="00DF0011" w:rsidP="00DF0011">
            <w:pPr>
              <w:spacing w:before="0" w:after="0" w:line="240" w:lineRule="auto"/>
              <w:rPr>
                <w:lang w:val="vi-VN"/>
              </w:rPr>
            </w:pPr>
            <w:r w:rsidRPr="00DF0011">
              <w:rPr>
                <w:lang w:val="vi-VN"/>
              </w:rPr>
              <w:t>22,82</w:t>
            </w:r>
          </w:p>
        </w:tc>
        <w:tc>
          <w:tcPr>
            <w:tcW w:w="1398" w:type="dxa"/>
            <w:noWrap/>
            <w:hideMark/>
          </w:tcPr>
          <w:p w:rsidR="00DF0011" w:rsidRPr="00DF0011" w:rsidRDefault="00DF0011" w:rsidP="00DF0011">
            <w:pPr>
              <w:spacing w:before="0" w:after="0" w:line="240" w:lineRule="auto"/>
              <w:rPr>
                <w:lang w:val="vi-VN"/>
              </w:rPr>
            </w:pPr>
            <w:r w:rsidRPr="00DF0011">
              <w:rPr>
                <w:lang w:val="vi-VN"/>
              </w:rPr>
              <w:t>171180,6</w:t>
            </w:r>
          </w:p>
        </w:tc>
      </w:tr>
      <w:tr w:rsidR="00DF0011" w:rsidRPr="00DF0011" w:rsidTr="00DF0011">
        <w:trPr>
          <w:trHeight w:val="300"/>
        </w:trPr>
        <w:tc>
          <w:tcPr>
            <w:tcW w:w="2376" w:type="dxa"/>
            <w:noWrap/>
            <w:hideMark/>
          </w:tcPr>
          <w:p w:rsidR="00DF0011" w:rsidRPr="00DF0011" w:rsidRDefault="00DF0011" w:rsidP="00DF0011">
            <w:pPr>
              <w:spacing w:before="0" w:after="0" w:line="240" w:lineRule="auto"/>
              <w:rPr>
                <w:lang w:val="vi-VN"/>
              </w:rPr>
            </w:pPr>
            <w:r w:rsidRPr="00DF0011">
              <w:rPr>
                <w:lang w:val="vi-VN"/>
              </w:rPr>
              <w:t>Thương lái phân phối đến lò mổ</w:t>
            </w:r>
          </w:p>
        </w:tc>
        <w:tc>
          <w:tcPr>
            <w:tcW w:w="713" w:type="dxa"/>
            <w:noWrap/>
            <w:hideMark/>
          </w:tcPr>
          <w:p w:rsidR="00DF0011" w:rsidRPr="00DF0011" w:rsidRDefault="00DF0011" w:rsidP="00DF0011">
            <w:pPr>
              <w:spacing w:before="0" w:after="0" w:line="240" w:lineRule="auto"/>
              <w:rPr>
                <w:lang w:val="vi-VN"/>
              </w:rPr>
            </w:pPr>
            <w:r w:rsidRPr="00DF0011">
              <w:rPr>
                <w:lang w:val="vi-VN"/>
              </w:rPr>
              <w:t>90000</w:t>
            </w:r>
          </w:p>
        </w:tc>
        <w:tc>
          <w:tcPr>
            <w:tcW w:w="996" w:type="dxa"/>
            <w:noWrap/>
            <w:hideMark/>
          </w:tcPr>
          <w:p w:rsidR="00DF0011" w:rsidRPr="00DF0011" w:rsidRDefault="00DF0011" w:rsidP="00DF0011">
            <w:pPr>
              <w:spacing w:before="0" w:after="0" w:line="240" w:lineRule="auto"/>
              <w:rPr>
                <w:lang w:val="vi-VN"/>
              </w:rPr>
            </w:pPr>
            <w:r w:rsidRPr="00DF0011">
              <w:rPr>
                <w:lang w:val="vi-VN"/>
              </w:rPr>
              <w:t>110000</w:t>
            </w:r>
          </w:p>
        </w:tc>
        <w:tc>
          <w:tcPr>
            <w:tcW w:w="1721" w:type="dxa"/>
            <w:noWrap/>
            <w:hideMark/>
          </w:tcPr>
          <w:p w:rsidR="00DF0011" w:rsidRPr="00DF0011" w:rsidRDefault="00DF0011" w:rsidP="00DF0011">
            <w:pPr>
              <w:spacing w:before="0" w:after="0" w:line="240" w:lineRule="auto"/>
              <w:rPr>
                <w:lang w:val="vi-VN"/>
              </w:rPr>
            </w:pPr>
            <w:r w:rsidRPr="00DF0011">
              <w:rPr>
                <w:lang w:val="vi-VN"/>
              </w:rPr>
              <w:t>2500</w:t>
            </w:r>
          </w:p>
        </w:tc>
        <w:tc>
          <w:tcPr>
            <w:tcW w:w="1379" w:type="dxa"/>
            <w:noWrap/>
            <w:hideMark/>
          </w:tcPr>
          <w:p w:rsidR="00DF0011" w:rsidRPr="00DF0011" w:rsidRDefault="00DF0011" w:rsidP="00DF0011">
            <w:pPr>
              <w:spacing w:before="0" w:after="0" w:line="240" w:lineRule="auto"/>
              <w:rPr>
                <w:lang w:val="vi-VN"/>
              </w:rPr>
            </w:pPr>
            <w:r w:rsidRPr="00DF0011">
              <w:rPr>
                <w:lang w:val="vi-VN"/>
              </w:rPr>
              <w:t>17500</w:t>
            </w:r>
          </w:p>
        </w:tc>
        <w:tc>
          <w:tcPr>
            <w:tcW w:w="1192" w:type="dxa"/>
            <w:noWrap/>
            <w:hideMark/>
          </w:tcPr>
          <w:p w:rsidR="00DF0011" w:rsidRPr="00DF0011" w:rsidRDefault="00DF0011" w:rsidP="00DF0011">
            <w:pPr>
              <w:spacing w:before="0" w:after="0" w:line="240" w:lineRule="auto"/>
              <w:rPr>
                <w:lang w:val="vi-VN"/>
              </w:rPr>
            </w:pPr>
            <w:r w:rsidRPr="00DF0011">
              <w:rPr>
                <w:lang w:val="vi-VN"/>
              </w:rPr>
              <w:t>18,91</w:t>
            </w:r>
          </w:p>
        </w:tc>
        <w:tc>
          <w:tcPr>
            <w:tcW w:w="1398" w:type="dxa"/>
            <w:noWrap/>
            <w:hideMark/>
          </w:tcPr>
          <w:p w:rsidR="00DF0011" w:rsidRPr="00DF0011" w:rsidRDefault="00DF0011" w:rsidP="00DF0011">
            <w:pPr>
              <w:spacing w:before="0" w:after="0" w:line="240" w:lineRule="auto"/>
              <w:rPr>
                <w:lang w:val="vi-VN"/>
              </w:rPr>
            </w:pPr>
            <w:r w:rsidRPr="00DF0011">
              <w:rPr>
                <w:lang w:val="vi-VN"/>
              </w:rPr>
              <w:t>3500000</w:t>
            </w:r>
          </w:p>
        </w:tc>
      </w:tr>
      <w:tr w:rsidR="00DF0011" w:rsidRPr="00DF0011" w:rsidTr="00DF0011">
        <w:trPr>
          <w:trHeight w:val="300"/>
        </w:trPr>
        <w:tc>
          <w:tcPr>
            <w:tcW w:w="2376" w:type="dxa"/>
            <w:noWrap/>
            <w:hideMark/>
          </w:tcPr>
          <w:p w:rsidR="00DF0011" w:rsidRPr="00DF0011" w:rsidRDefault="00DF0011" w:rsidP="00DF0011">
            <w:pPr>
              <w:spacing w:before="0" w:after="0" w:line="240" w:lineRule="auto"/>
              <w:rPr>
                <w:lang w:val="vi-VN"/>
              </w:rPr>
            </w:pPr>
            <w:r w:rsidRPr="00DF0011">
              <w:rPr>
                <w:lang w:val="vi-VN"/>
              </w:rPr>
              <w:t xml:space="preserve">DN phân phối </w:t>
            </w:r>
          </w:p>
        </w:tc>
        <w:tc>
          <w:tcPr>
            <w:tcW w:w="713" w:type="dxa"/>
            <w:noWrap/>
            <w:hideMark/>
          </w:tcPr>
          <w:p w:rsidR="00DF0011" w:rsidRPr="00DF0011" w:rsidRDefault="00DF0011" w:rsidP="00DF0011">
            <w:pPr>
              <w:spacing w:before="0" w:after="0" w:line="240" w:lineRule="auto"/>
              <w:rPr>
                <w:lang w:val="vi-VN"/>
              </w:rPr>
            </w:pPr>
            <w:r w:rsidRPr="00DF0011">
              <w:rPr>
                <w:lang w:val="vi-VN"/>
              </w:rPr>
              <w:t>110000</w:t>
            </w:r>
          </w:p>
        </w:tc>
        <w:tc>
          <w:tcPr>
            <w:tcW w:w="996" w:type="dxa"/>
            <w:noWrap/>
            <w:hideMark/>
          </w:tcPr>
          <w:p w:rsidR="00DF0011" w:rsidRPr="00DF0011" w:rsidRDefault="00DF0011" w:rsidP="00DF0011">
            <w:pPr>
              <w:spacing w:before="0" w:after="0" w:line="240" w:lineRule="auto"/>
              <w:rPr>
                <w:lang w:val="vi-VN"/>
              </w:rPr>
            </w:pPr>
            <w:r w:rsidRPr="00DF0011">
              <w:rPr>
                <w:lang w:val="vi-VN"/>
              </w:rPr>
              <w:t>160000</w:t>
            </w:r>
          </w:p>
        </w:tc>
        <w:tc>
          <w:tcPr>
            <w:tcW w:w="1721" w:type="dxa"/>
            <w:noWrap/>
            <w:hideMark/>
          </w:tcPr>
          <w:p w:rsidR="00DF0011" w:rsidRPr="00DF0011" w:rsidRDefault="00DF0011" w:rsidP="00DF0011">
            <w:pPr>
              <w:spacing w:before="0" w:after="0" w:line="240" w:lineRule="auto"/>
              <w:rPr>
                <w:lang w:val="vi-VN"/>
              </w:rPr>
            </w:pPr>
            <w:r w:rsidRPr="00DF0011">
              <w:rPr>
                <w:lang w:val="vi-VN"/>
              </w:rPr>
              <w:t>23500</w:t>
            </w:r>
          </w:p>
        </w:tc>
        <w:tc>
          <w:tcPr>
            <w:tcW w:w="1379" w:type="dxa"/>
            <w:noWrap/>
            <w:hideMark/>
          </w:tcPr>
          <w:p w:rsidR="00DF0011" w:rsidRPr="00DF0011" w:rsidRDefault="00DF0011" w:rsidP="00DF0011">
            <w:pPr>
              <w:spacing w:before="0" w:after="0" w:line="240" w:lineRule="auto"/>
              <w:rPr>
                <w:lang w:val="vi-VN"/>
              </w:rPr>
            </w:pPr>
            <w:r w:rsidRPr="00DF0011">
              <w:rPr>
                <w:lang w:val="vi-VN"/>
              </w:rPr>
              <w:t>26500</w:t>
            </w:r>
          </w:p>
        </w:tc>
        <w:tc>
          <w:tcPr>
            <w:tcW w:w="1192" w:type="dxa"/>
            <w:noWrap/>
            <w:hideMark/>
          </w:tcPr>
          <w:p w:rsidR="00DF0011" w:rsidRPr="00DF0011" w:rsidRDefault="00DF0011" w:rsidP="00DF0011">
            <w:pPr>
              <w:spacing w:before="0" w:after="0" w:line="240" w:lineRule="auto"/>
              <w:rPr>
                <w:lang w:val="vi-VN"/>
              </w:rPr>
            </w:pPr>
            <w:r w:rsidRPr="00DF0011">
              <w:rPr>
                <w:lang w:val="vi-VN"/>
              </w:rPr>
              <w:t>19,85</w:t>
            </w:r>
          </w:p>
        </w:tc>
        <w:tc>
          <w:tcPr>
            <w:tcW w:w="1398" w:type="dxa"/>
            <w:noWrap/>
            <w:hideMark/>
          </w:tcPr>
          <w:p w:rsidR="00DF0011" w:rsidRPr="00DF0011" w:rsidRDefault="00DF0011" w:rsidP="00DF0011">
            <w:pPr>
              <w:spacing w:before="0" w:after="0" w:line="240" w:lineRule="auto"/>
              <w:rPr>
                <w:lang w:val="vi-VN"/>
              </w:rPr>
            </w:pPr>
            <w:r w:rsidRPr="00DF0011">
              <w:rPr>
                <w:lang w:val="vi-VN"/>
              </w:rPr>
              <w:t>7950000</w:t>
            </w:r>
          </w:p>
        </w:tc>
      </w:tr>
      <w:tr w:rsidR="00DF0011" w:rsidRPr="00DF0011" w:rsidTr="00DF0011">
        <w:trPr>
          <w:trHeight w:val="300"/>
        </w:trPr>
        <w:tc>
          <w:tcPr>
            <w:tcW w:w="2376" w:type="dxa"/>
            <w:noWrap/>
            <w:hideMark/>
          </w:tcPr>
          <w:p w:rsidR="00DF0011" w:rsidRPr="00DF0011" w:rsidRDefault="00DF0011" w:rsidP="00DF0011">
            <w:pPr>
              <w:spacing w:before="0" w:after="0" w:line="240" w:lineRule="auto"/>
              <w:rPr>
                <w:lang w:val="vi-VN"/>
              </w:rPr>
            </w:pPr>
            <w:r w:rsidRPr="00DF0011">
              <w:rPr>
                <w:lang w:val="vi-VN"/>
              </w:rPr>
              <w:t>Tiểu thương ở chợ</w:t>
            </w:r>
          </w:p>
        </w:tc>
        <w:tc>
          <w:tcPr>
            <w:tcW w:w="713" w:type="dxa"/>
            <w:noWrap/>
            <w:hideMark/>
          </w:tcPr>
          <w:p w:rsidR="00DF0011" w:rsidRPr="00DF0011" w:rsidRDefault="00DF0011" w:rsidP="00DF0011">
            <w:pPr>
              <w:spacing w:before="0" w:after="0" w:line="240" w:lineRule="auto"/>
              <w:rPr>
                <w:lang w:val="vi-VN"/>
              </w:rPr>
            </w:pPr>
            <w:r w:rsidRPr="00DF0011">
              <w:rPr>
                <w:lang w:val="vi-VN"/>
              </w:rPr>
              <w:t>160000</w:t>
            </w:r>
          </w:p>
        </w:tc>
        <w:tc>
          <w:tcPr>
            <w:tcW w:w="996" w:type="dxa"/>
            <w:noWrap/>
            <w:hideMark/>
          </w:tcPr>
          <w:p w:rsidR="00DF0011" w:rsidRPr="00DF0011" w:rsidRDefault="00DF0011" w:rsidP="00DF0011">
            <w:pPr>
              <w:spacing w:before="0" w:after="0" w:line="240" w:lineRule="auto"/>
              <w:rPr>
                <w:lang w:val="vi-VN"/>
              </w:rPr>
            </w:pPr>
            <w:r w:rsidRPr="00DF0011">
              <w:rPr>
                <w:lang w:val="vi-VN"/>
              </w:rPr>
              <w:t>180000</w:t>
            </w:r>
          </w:p>
        </w:tc>
        <w:tc>
          <w:tcPr>
            <w:tcW w:w="1721" w:type="dxa"/>
            <w:noWrap/>
            <w:hideMark/>
          </w:tcPr>
          <w:p w:rsidR="00DF0011" w:rsidRPr="00DF0011" w:rsidRDefault="00DF0011" w:rsidP="00DF0011">
            <w:pPr>
              <w:spacing w:before="0" w:after="0" w:line="240" w:lineRule="auto"/>
              <w:rPr>
                <w:lang w:val="vi-VN"/>
              </w:rPr>
            </w:pPr>
            <w:r w:rsidRPr="00DF0011">
              <w:rPr>
                <w:lang w:val="vi-VN"/>
              </w:rPr>
              <w:t>1000</w:t>
            </w:r>
          </w:p>
        </w:tc>
        <w:tc>
          <w:tcPr>
            <w:tcW w:w="1379" w:type="dxa"/>
            <w:noWrap/>
            <w:hideMark/>
          </w:tcPr>
          <w:p w:rsidR="00DF0011" w:rsidRPr="00DF0011" w:rsidRDefault="00DF0011" w:rsidP="00DF0011">
            <w:pPr>
              <w:spacing w:before="0" w:after="0" w:line="240" w:lineRule="auto"/>
              <w:rPr>
                <w:lang w:val="vi-VN"/>
              </w:rPr>
            </w:pPr>
            <w:r w:rsidRPr="00DF0011">
              <w:rPr>
                <w:lang w:val="vi-VN"/>
              </w:rPr>
              <w:t>19000</w:t>
            </w:r>
          </w:p>
        </w:tc>
        <w:tc>
          <w:tcPr>
            <w:tcW w:w="1192" w:type="dxa"/>
            <w:noWrap/>
            <w:hideMark/>
          </w:tcPr>
          <w:p w:rsidR="00DF0011" w:rsidRPr="00DF0011" w:rsidRDefault="00DF0011" w:rsidP="00DF0011">
            <w:pPr>
              <w:spacing w:before="0" w:after="0" w:line="240" w:lineRule="auto"/>
              <w:rPr>
                <w:lang w:val="vi-VN"/>
              </w:rPr>
            </w:pPr>
            <w:r w:rsidRPr="00DF0011">
              <w:rPr>
                <w:lang w:val="vi-VN"/>
              </w:rPr>
              <w:t>11,80</w:t>
            </w:r>
          </w:p>
        </w:tc>
        <w:tc>
          <w:tcPr>
            <w:tcW w:w="1398" w:type="dxa"/>
            <w:noWrap/>
            <w:hideMark/>
          </w:tcPr>
          <w:p w:rsidR="00DF0011" w:rsidRPr="00DF0011" w:rsidRDefault="00DF0011" w:rsidP="00DF0011">
            <w:pPr>
              <w:spacing w:before="0" w:after="0" w:line="240" w:lineRule="auto"/>
              <w:rPr>
                <w:lang w:val="vi-VN"/>
              </w:rPr>
            </w:pPr>
            <w:r w:rsidRPr="00DF0011">
              <w:rPr>
                <w:lang w:val="vi-VN"/>
              </w:rPr>
              <w:t>190000</w:t>
            </w:r>
          </w:p>
        </w:tc>
      </w:tr>
    </w:tbl>
    <w:p w:rsidR="000553CA" w:rsidRDefault="000553CA" w:rsidP="000553CA">
      <w:pPr>
        <w:rPr>
          <w:lang w:val="de-DE"/>
        </w:rPr>
      </w:pPr>
      <w:bookmarkStart w:id="51" w:name="_Toc464445528"/>
      <w:r w:rsidRPr="00DD58F0">
        <w:rPr>
          <w:b/>
          <w:lang w:val="de-DE"/>
        </w:rPr>
        <w:t>Ghi chú</w:t>
      </w:r>
      <w:r>
        <w:rPr>
          <w:lang w:val="de-DE"/>
        </w:rPr>
        <w:t>: Lợi nhuận bình quân/ngày = LN*sản lượng bình quân</w:t>
      </w:r>
    </w:p>
    <w:p w:rsidR="000553CA" w:rsidRDefault="000553CA" w:rsidP="000553CA">
      <w:pPr>
        <w:pStyle w:val="ListParagraph"/>
        <w:numPr>
          <w:ilvl w:val="0"/>
          <w:numId w:val="12"/>
        </w:numPr>
        <w:rPr>
          <w:lang w:val="de-DE"/>
        </w:rPr>
      </w:pPr>
      <w:r>
        <w:rPr>
          <w:lang w:val="de-DE"/>
        </w:rPr>
        <w:t>Hộ chăn nuôi ước tính xuất chuồng 100 con gà trong 4 tháng (120 ngày)</w:t>
      </w:r>
    </w:p>
    <w:p w:rsidR="000553CA" w:rsidRDefault="000553CA" w:rsidP="000553CA">
      <w:pPr>
        <w:pStyle w:val="ListParagraph"/>
        <w:numPr>
          <w:ilvl w:val="0"/>
          <w:numId w:val="12"/>
        </w:numPr>
        <w:rPr>
          <w:lang w:val="de-DE"/>
        </w:rPr>
      </w:pPr>
      <w:r>
        <w:rPr>
          <w:lang w:val="de-DE"/>
        </w:rPr>
        <w:t>Trang trại ước tính xuất chuồng 1000 con gà trong 4 tháng (120 ngày)</w:t>
      </w:r>
    </w:p>
    <w:p w:rsidR="000553CA" w:rsidRPr="00D11951" w:rsidRDefault="000553CA" w:rsidP="000553CA">
      <w:pPr>
        <w:pStyle w:val="ListParagraph"/>
        <w:numPr>
          <w:ilvl w:val="0"/>
          <w:numId w:val="12"/>
        </w:numPr>
        <w:rPr>
          <w:lang w:val="sv-SE"/>
        </w:rPr>
      </w:pPr>
      <w:r w:rsidRPr="00D11951">
        <w:rPr>
          <w:lang w:val="de-DE"/>
        </w:rPr>
        <w:lastRenderedPageBreak/>
        <w:t>Đà Nẵng ước tính tiêu thụ 5000 con gia cầm/ngày trong đó có khoảng 1000 con gà ta, vì vậy bình quân mỗi thương lái tiêu thụ 200kg/ngày, và mỗi doanh nghiệp phân phối tiêu thụ 300 kg/ngày</w:t>
      </w:r>
    </w:p>
    <w:p w:rsidR="000553CA" w:rsidRPr="00967A32" w:rsidRDefault="000553CA" w:rsidP="000553CA">
      <w:pPr>
        <w:pStyle w:val="ListParagraph"/>
        <w:numPr>
          <w:ilvl w:val="0"/>
          <w:numId w:val="12"/>
        </w:numPr>
        <w:rPr>
          <w:lang w:val="sv-SE"/>
        </w:rPr>
      </w:pPr>
      <w:r w:rsidRPr="00D11951">
        <w:rPr>
          <w:lang w:val="de-DE"/>
        </w:rPr>
        <w:t>Mỗi điểm bán lẻ bán bình quân 10 con gà ta/ngày</w:t>
      </w:r>
    </w:p>
    <w:p w:rsidR="00967A32" w:rsidRPr="00967A32" w:rsidRDefault="00967A32" w:rsidP="00967A32">
      <w:pPr>
        <w:pStyle w:val="ListParagraph"/>
        <w:numPr>
          <w:ilvl w:val="0"/>
          <w:numId w:val="12"/>
        </w:numPr>
        <w:rPr>
          <w:lang w:val="sv-SE"/>
        </w:rPr>
      </w:pPr>
      <w:r w:rsidRPr="00967A32">
        <w:rPr>
          <w:lang w:val="sv-SE"/>
        </w:rPr>
        <w:t xml:space="preserve">Theo phân tích tại </w:t>
      </w:r>
      <w:r w:rsidRPr="00967A32">
        <w:rPr>
          <w:lang w:val="sv-SE"/>
        </w:rPr>
        <w:fldChar w:fldCharType="begin"/>
      </w:r>
      <w:r w:rsidRPr="00967A32">
        <w:rPr>
          <w:lang w:val="sv-SE"/>
        </w:rPr>
        <w:instrText xml:space="preserve"> REF _Ref466127494 \h </w:instrText>
      </w:r>
      <w:r w:rsidRPr="00967A32">
        <w:rPr>
          <w:lang w:val="sv-SE"/>
        </w:rPr>
      </w:r>
      <w:r w:rsidRPr="00967A32">
        <w:rPr>
          <w:lang w:val="sv-SE"/>
        </w:rPr>
        <w:fldChar w:fldCharType="separate"/>
      </w:r>
      <w:r w:rsidR="000411C8">
        <w:t xml:space="preserve">Bảng </w:t>
      </w:r>
      <w:r w:rsidR="000411C8">
        <w:rPr>
          <w:noProof/>
        </w:rPr>
        <w:t>2</w:t>
      </w:r>
      <w:r w:rsidRPr="00967A32">
        <w:rPr>
          <w:lang w:val="sv-SE"/>
        </w:rPr>
        <w:fldChar w:fldCharType="end"/>
      </w:r>
      <w:r w:rsidRPr="00967A32">
        <w:rPr>
          <w:lang w:val="sv-SE"/>
        </w:rPr>
        <w:t xml:space="preserve">. </w:t>
      </w:r>
      <w:r w:rsidRPr="00967A32">
        <w:rPr>
          <w:lang w:val="vi-VN"/>
        </w:rPr>
        <w:t>Số các mắt xích trên chuỗi nhỏ. Vì đặc trưng không ổn định của chăn nuôi nên trên chuỗi đương nhiên phải xuất hiện tiểu thương hoặc doanh nghiệp phân phối với vai trò điều tiết sản lượng và thực hiện dịch vụ giết mổ tại lò mổ tập trung. Mặc dù việc phân phối trực tiếp từ nông hộ tới người tiêu dùng đem lại tỷ lệ lợi nhuận cao cho nông dân, nhưng thực gia với sản lượng nhỏ, bấp bênh, nông dân không thể duy trì thường xuyên hình thức cung ứng này. Do đó độ dài kênh đối với chuỗi cung ứng gia cầm đã là tối ưu.</w:t>
      </w: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Default="00967A32" w:rsidP="00967A32">
      <w:pPr>
        <w:rPr>
          <w:lang w:val="sv-SE"/>
        </w:rPr>
      </w:pPr>
    </w:p>
    <w:p w:rsidR="00967A32" w:rsidRPr="00967A32" w:rsidRDefault="00967A32" w:rsidP="00967A32">
      <w:pPr>
        <w:rPr>
          <w:lang w:val="sv-SE"/>
        </w:rPr>
      </w:pPr>
    </w:p>
    <w:p w:rsidR="00DF0011" w:rsidRDefault="00DF0011" w:rsidP="00DF0011">
      <w:pPr>
        <w:pStyle w:val="Caption"/>
        <w:ind w:left="927"/>
        <w:jc w:val="both"/>
        <w:rPr>
          <w:lang w:val="de-DE"/>
        </w:rPr>
      </w:pPr>
      <w:bookmarkStart w:id="52" w:name="_Ref466127494"/>
      <w:bookmarkStart w:id="53" w:name="_Toc466210186"/>
      <w:r>
        <w:lastRenderedPageBreak/>
        <w:t xml:space="preserve">Bảng </w:t>
      </w:r>
      <w:r>
        <w:fldChar w:fldCharType="begin"/>
      </w:r>
      <w:r>
        <w:instrText xml:space="preserve"> SEQ Bảng \* ARABIC </w:instrText>
      </w:r>
      <w:r>
        <w:fldChar w:fldCharType="separate"/>
      </w:r>
      <w:r w:rsidR="000411C8">
        <w:rPr>
          <w:noProof/>
        </w:rPr>
        <w:t>2</w:t>
      </w:r>
      <w:r>
        <w:fldChar w:fldCharType="end"/>
      </w:r>
      <w:bookmarkEnd w:id="52"/>
      <w:r>
        <w:t xml:space="preserve"> : </w:t>
      </w:r>
      <w:r w:rsidRPr="00083C28">
        <w:rPr>
          <w:lang w:val="de-DE"/>
        </w:rPr>
        <w:t xml:space="preserve">Phân tích </w:t>
      </w:r>
      <w:r>
        <w:rPr>
          <w:lang w:val="de-DE"/>
        </w:rPr>
        <w:t>tỷ trọng đóng góp giá trị vào chuỗi cung ứng gà ta đối với hộ chăn nuôi 100 con</w:t>
      </w:r>
      <w:bookmarkEnd w:id="53"/>
    </w:p>
    <w:tbl>
      <w:tblPr>
        <w:tblW w:w="10070" w:type="dxa"/>
        <w:tblInd w:w="103" w:type="dxa"/>
        <w:tblLook w:val="04A0" w:firstRow="1" w:lastRow="0" w:firstColumn="1" w:lastColumn="0" w:noHBand="0" w:noVBand="1"/>
      </w:tblPr>
      <w:tblGrid>
        <w:gridCol w:w="1281"/>
        <w:gridCol w:w="1440"/>
        <w:gridCol w:w="1253"/>
        <w:gridCol w:w="1373"/>
        <w:gridCol w:w="1052"/>
        <w:gridCol w:w="1320"/>
        <w:gridCol w:w="1217"/>
        <w:gridCol w:w="1371"/>
      </w:tblGrid>
      <w:tr w:rsidR="00DF0011" w:rsidRPr="00EC3AD9" w:rsidTr="00967A32">
        <w:trPr>
          <w:trHeight w:val="300"/>
        </w:trPr>
        <w:tc>
          <w:tcPr>
            <w:tcW w:w="1281" w:type="dxa"/>
            <w:tcBorders>
              <w:top w:val="single" w:sz="4" w:space="0" w:color="auto"/>
              <w:left w:val="single" w:sz="4" w:space="0" w:color="auto"/>
              <w:bottom w:val="single" w:sz="4" w:space="0" w:color="auto"/>
              <w:right w:val="single" w:sz="4" w:space="0" w:color="auto"/>
            </w:tcBorders>
            <w:shd w:val="clear" w:color="000000" w:fill="FFE699"/>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Mắt xích</w:t>
            </w:r>
          </w:p>
        </w:tc>
        <w:tc>
          <w:tcPr>
            <w:tcW w:w="1440" w:type="dxa"/>
            <w:tcBorders>
              <w:top w:val="single" w:sz="4" w:space="0" w:color="auto"/>
              <w:left w:val="nil"/>
              <w:bottom w:val="single" w:sz="4" w:space="0" w:color="auto"/>
              <w:right w:val="single" w:sz="4" w:space="0" w:color="auto"/>
            </w:tcBorders>
            <w:shd w:val="clear" w:color="000000" w:fill="FFE699"/>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Hộ dân</w:t>
            </w:r>
          </w:p>
        </w:tc>
        <w:tc>
          <w:tcPr>
            <w:tcW w:w="1253" w:type="dxa"/>
            <w:tcBorders>
              <w:top w:val="single" w:sz="4" w:space="0" w:color="auto"/>
              <w:left w:val="nil"/>
              <w:bottom w:val="single" w:sz="4" w:space="0" w:color="auto"/>
              <w:right w:val="single" w:sz="4" w:space="0" w:color="auto"/>
            </w:tcBorders>
            <w:shd w:val="clear" w:color="000000" w:fill="FFE699"/>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hương lái</w:t>
            </w:r>
          </w:p>
        </w:tc>
        <w:tc>
          <w:tcPr>
            <w:tcW w:w="1373" w:type="dxa"/>
            <w:tcBorders>
              <w:top w:val="single" w:sz="4" w:space="0" w:color="auto"/>
              <w:left w:val="nil"/>
              <w:bottom w:val="single" w:sz="4" w:space="0" w:color="auto"/>
              <w:right w:val="single" w:sz="4" w:space="0" w:color="auto"/>
            </w:tcBorders>
            <w:shd w:val="clear" w:color="000000" w:fill="FFE699"/>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DN phân phối</w:t>
            </w:r>
          </w:p>
        </w:tc>
        <w:tc>
          <w:tcPr>
            <w:tcW w:w="1052" w:type="dxa"/>
            <w:tcBorders>
              <w:top w:val="single" w:sz="4" w:space="0" w:color="auto"/>
              <w:left w:val="nil"/>
              <w:bottom w:val="single" w:sz="4" w:space="0" w:color="auto"/>
              <w:right w:val="single" w:sz="4" w:space="0" w:color="auto"/>
            </w:tcBorders>
            <w:shd w:val="clear" w:color="000000" w:fill="FFE699"/>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Siêu thị</w:t>
            </w:r>
          </w:p>
        </w:tc>
        <w:tc>
          <w:tcPr>
            <w:tcW w:w="1320" w:type="dxa"/>
            <w:tcBorders>
              <w:top w:val="single" w:sz="4" w:space="0" w:color="auto"/>
              <w:left w:val="nil"/>
              <w:bottom w:val="single" w:sz="4" w:space="0" w:color="auto"/>
              <w:right w:val="single" w:sz="4" w:space="0" w:color="auto"/>
            </w:tcBorders>
            <w:shd w:val="clear" w:color="000000" w:fill="FFE699"/>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iểu thương</w:t>
            </w:r>
          </w:p>
        </w:tc>
        <w:tc>
          <w:tcPr>
            <w:tcW w:w="1217" w:type="dxa"/>
            <w:tcBorders>
              <w:top w:val="single" w:sz="4" w:space="0" w:color="auto"/>
              <w:left w:val="nil"/>
              <w:bottom w:val="single" w:sz="4" w:space="0" w:color="auto"/>
              <w:right w:val="single" w:sz="4" w:space="0" w:color="auto"/>
            </w:tcBorders>
            <w:shd w:val="clear" w:color="000000" w:fill="FFE699"/>
            <w:noWrap/>
            <w:vAlign w:val="center"/>
            <w:hideMark/>
          </w:tcPr>
          <w:p w:rsidR="00DF0011" w:rsidRPr="00967A32" w:rsidRDefault="00967A32" w:rsidP="00D32FDD">
            <w:pPr>
              <w:spacing w:before="0" w:after="0" w:line="240" w:lineRule="auto"/>
              <w:jc w:val="center"/>
              <w:rPr>
                <w:color w:val="000000"/>
                <w:sz w:val="22"/>
                <w:szCs w:val="22"/>
                <w:lang w:val="en-US" w:eastAsia="vi-VN"/>
              </w:rPr>
            </w:pPr>
            <w:r>
              <w:rPr>
                <w:color w:val="000000"/>
                <w:sz w:val="22"/>
                <w:szCs w:val="22"/>
                <w:lang w:val="en-US" w:eastAsia="vi-VN"/>
              </w:rPr>
              <w:t>Khách hàng</w:t>
            </w:r>
          </w:p>
        </w:tc>
        <w:tc>
          <w:tcPr>
            <w:tcW w:w="1134" w:type="dxa"/>
            <w:tcBorders>
              <w:top w:val="single" w:sz="4" w:space="0" w:color="auto"/>
              <w:left w:val="nil"/>
              <w:bottom w:val="single" w:sz="4" w:space="0" w:color="auto"/>
              <w:right w:val="single" w:sz="4" w:space="0" w:color="auto"/>
            </w:tcBorders>
            <w:shd w:val="clear" w:color="000000" w:fill="FFE699"/>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oàn chuỗi</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mua</w:t>
            </w:r>
          </w:p>
        </w:tc>
        <w:tc>
          <w:tcPr>
            <w:tcW w:w="1440"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0</w:t>
            </w:r>
          </w:p>
        </w:tc>
        <w:tc>
          <w:tcPr>
            <w:tcW w:w="1253"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0000</w:t>
            </w:r>
          </w:p>
        </w:tc>
        <w:tc>
          <w:tcPr>
            <w:tcW w:w="1373"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10000</w:t>
            </w:r>
          </w:p>
        </w:tc>
        <w:tc>
          <w:tcPr>
            <w:tcW w:w="1052"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60000,0</w:t>
            </w:r>
          </w:p>
        </w:tc>
        <w:tc>
          <w:tcPr>
            <w:tcW w:w="1320"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60000,0</w:t>
            </w:r>
          </w:p>
        </w:tc>
        <w:tc>
          <w:tcPr>
            <w:tcW w:w="1217"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134"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ổng cp</w:t>
            </w:r>
          </w:p>
        </w:tc>
        <w:tc>
          <w:tcPr>
            <w:tcW w:w="1440"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7458,3</w:t>
            </w:r>
          </w:p>
        </w:tc>
        <w:tc>
          <w:tcPr>
            <w:tcW w:w="1253"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500,0</w:t>
            </w:r>
          </w:p>
        </w:tc>
        <w:tc>
          <w:tcPr>
            <w:tcW w:w="1373"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3500,0</w:t>
            </w:r>
          </w:p>
        </w:tc>
        <w:tc>
          <w:tcPr>
            <w:tcW w:w="1052"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0</w:t>
            </w:r>
          </w:p>
        </w:tc>
        <w:tc>
          <w:tcPr>
            <w:tcW w:w="1320"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00,0</w:t>
            </w:r>
          </w:p>
        </w:tc>
        <w:tc>
          <w:tcPr>
            <w:tcW w:w="1217"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bán</w:t>
            </w:r>
          </w:p>
        </w:tc>
        <w:tc>
          <w:tcPr>
            <w:tcW w:w="1440"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0000</w:t>
            </w:r>
          </w:p>
        </w:tc>
        <w:tc>
          <w:tcPr>
            <w:tcW w:w="1253"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10000</w:t>
            </w:r>
          </w:p>
        </w:tc>
        <w:tc>
          <w:tcPr>
            <w:tcW w:w="1373"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60000,0</w:t>
            </w:r>
          </w:p>
        </w:tc>
        <w:tc>
          <w:tcPr>
            <w:tcW w:w="1052"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320"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217"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D9E1F2"/>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14"/>
        </w:trPr>
        <w:tc>
          <w:tcPr>
            <w:tcW w:w="1281" w:type="dxa"/>
            <w:tcBorders>
              <w:top w:val="nil"/>
              <w:left w:val="single" w:sz="4" w:space="0" w:color="auto"/>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44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Hộ dân</w:t>
            </w:r>
          </w:p>
        </w:tc>
        <w:tc>
          <w:tcPr>
            <w:tcW w:w="125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217" w:type="dxa"/>
            <w:tcBorders>
              <w:top w:val="nil"/>
              <w:left w:val="nil"/>
              <w:bottom w:val="single" w:sz="4" w:space="0" w:color="auto"/>
              <w:right w:val="single" w:sz="4" w:space="0" w:color="auto"/>
            </w:tcBorders>
            <w:shd w:val="clear" w:color="000000" w:fill="B4C6E7"/>
            <w:noWrap/>
            <w:vAlign w:val="center"/>
            <w:hideMark/>
          </w:tcPr>
          <w:p w:rsidR="00DF0011" w:rsidRPr="00967A32" w:rsidRDefault="00967A32" w:rsidP="00967A32">
            <w:pPr>
              <w:spacing w:before="0" w:after="0" w:line="240" w:lineRule="auto"/>
              <w:jc w:val="center"/>
              <w:rPr>
                <w:color w:val="000000"/>
                <w:sz w:val="22"/>
                <w:szCs w:val="22"/>
                <w:lang w:val="en-US" w:eastAsia="vi-VN"/>
              </w:rPr>
            </w:pPr>
            <w:r>
              <w:rPr>
                <w:color w:val="000000"/>
                <w:sz w:val="22"/>
                <w:szCs w:val="22"/>
                <w:lang w:val="vi-VN" w:eastAsia="vi-VN"/>
              </w:rPr>
              <w:t>K</w:t>
            </w:r>
            <w:r>
              <w:rPr>
                <w:color w:val="000000"/>
                <w:sz w:val="22"/>
                <w:szCs w:val="22"/>
                <w:lang w:val="en-US" w:eastAsia="vi-VN"/>
              </w:rPr>
              <w:t>H</w:t>
            </w:r>
          </w:p>
        </w:tc>
        <w:tc>
          <w:tcPr>
            <w:tcW w:w="1134"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mua</w:t>
            </w:r>
          </w:p>
        </w:tc>
        <w:tc>
          <w:tcPr>
            <w:tcW w:w="144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0</w:t>
            </w:r>
          </w:p>
        </w:tc>
        <w:tc>
          <w:tcPr>
            <w:tcW w:w="125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217"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134"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ổng cp</w:t>
            </w:r>
          </w:p>
        </w:tc>
        <w:tc>
          <w:tcPr>
            <w:tcW w:w="144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8458,3</w:t>
            </w:r>
          </w:p>
        </w:tc>
        <w:tc>
          <w:tcPr>
            <w:tcW w:w="125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217"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8458,3</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bán</w:t>
            </w:r>
          </w:p>
        </w:tc>
        <w:tc>
          <w:tcPr>
            <w:tcW w:w="144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25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217"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w:t>
            </w:r>
          </w:p>
        </w:tc>
        <w:tc>
          <w:tcPr>
            <w:tcW w:w="144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1541,7</w:t>
            </w:r>
          </w:p>
        </w:tc>
        <w:tc>
          <w:tcPr>
            <w:tcW w:w="125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217"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1541,7</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 trên chuỗi</w:t>
            </w:r>
          </w:p>
        </w:tc>
        <w:tc>
          <w:tcPr>
            <w:tcW w:w="144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0,00</w:t>
            </w:r>
          </w:p>
        </w:tc>
        <w:tc>
          <w:tcPr>
            <w:tcW w:w="125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217"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4C6E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0,0</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44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Hộ dân</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iểu thương</w:t>
            </w:r>
          </w:p>
        </w:tc>
        <w:tc>
          <w:tcPr>
            <w:tcW w:w="1217" w:type="dxa"/>
            <w:tcBorders>
              <w:top w:val="nil"/>
              <w:left w:val="nil"/>
              <w:bottom w:val="single" w:sz="4" w:space="0" w:color="auto"/>
              <w:right w:val="single" w:sz="4" w:space="0" w:color="auto"/>
            </w:tcBorders>
            <w:shd w:val="clear" w:color="000000" w:fill="8EA9DB"/>
            <w:noWrap/>
            <w:vAlign w:val="center"/>
            <w:hideMark/>
          </w:tcPr>
          <w:p w:rsidR="00DF0011" w:rsidRPr="00967A32" w:rsidRDefault="00967A32" w:rsidP="00D32FDD">
            <w:pPr>
              <w:spacing w:before="0" w:after="0" w:line="240" w:lineRule="auto"/>
              <w:jc w:val="center"/>
              <w:rPr>
                <w:color w:val="000000"/>
                <w:sz w:val="22"/>
                <w:szCs w:val="22"/>
                <w:lang w:val="en-US" w:eastAsia="vi-VN"/>
              </w:rPr>
            </w:pPr>
            <w:r>
              <w:rPr>
                <w:color w:val="000000"/>
                <w:sz w:val="22"/>
                <w:szCs w:val="22"/>
                <w:lang w:val="en-US" w:eastAsia="vi-VN"/>
              </w:rPr>
              <w:t>KH</w:t>
            </w:r>
          </w:p>
        </w:tc>
        <w:tc>
          <w:tcPr>
            <w:tcW w:w="1134"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mua</w:t>
            </w:r>
          </w:p>
        </w:tc>
        <w:tc>
          <w:tcPr>
            <w:tcW w:w="144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0</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50000</w:t>
            </w:r>
          </w:p>
        </w:tc>
        <w:tc>
          <w:tcPr>
            <w:tcW w:w="1217"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134"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ổng cp</w:t>
            </w:r>
          </w:p>
        </w:tc>
        <w:tc>
          <w:tcPr>
            <w:tcW w:w="144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1666,7</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00</w:t>
            </w:r>
          </w:p>
        </w:tc>
        <w:tc>
          <w:tcPr>
            <w:tcW w:w="1217"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2666,66667</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bán</w:t>
            </w:r>
          </w:p>
        </w:tc>
        <w:tc>
          <w:tcPr>
            <w:tcW w:w="144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50000</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217"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w:t>
            </w:r>
          </w:p>
        </w:tc>
        <w:tc>
          <w:tcPr>
            <w:tcW w:w="144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8333,3</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9000,0</w:t>
            </w:r>
          </w:p>
        </w:tc>
        <w:tc>
          <w:tcPr>
            <w:tcW w:w="1217"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7333,3333</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 trên chuỗi</w:t>
            </w:r>
          </w:p>
        </w:tc>
        <w:tc>
          <w:tcPr>
            <w:tcW w:w="144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2,98</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7,02</w:t>
            </w:r>
          </w:p>
        </w:tc>
        <w:tc>
          <w:tcPr>
            <w:tcW w:w="1217"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0</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440"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Hộ dân</w:t>
            </w:r>
          </w:p>
        </w:tc>
        <w:tc>
          <w:tcPr>
            <w:tcW w:w="125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hương lái</w:t>
            </w:r>
          </w:p>
        </w:tc>
        <w:tc>
          <w:tcPr>
            <w:tcW w:w="137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DN phân phối</w:t>
            </w:r>
          </w:p>
        </w:tc>
        <w:tc>
          <w:tcPr>
            <w:tcW w:w="2372" w:type="dxa"/>
            <w:gridSpan w:val="2"/>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217" w:type="dxa"/>
            <w:tcBorders>
              <w:top w:val="nil"/>
              <w:left w:val="nil"/>
              <w:bottom w:val="single" w:sz="4" w:space="0" w:color="auto"/>
              <w:right w:val="single" w:sz="4" w:space="0" w:color="auto"/>
            </w:tcBorders>
            <w:shd w:val="clear" w:color="000000" w:fill="DDEBF7"/>
            <w:noWrap/>
            <w:vAlign w:val="center"/>
            <w:hideMark/>
          </w:tcPr>
          <w:p w:rsidR="00DF0011" w:rsidRPr="00967A32" w:rsidRDefault="00967A32" w:rsidP="00D32FDD">
            <w:pPr>
              <w:spacing w:before="0" w:after="0" w:line="240" w:lineRule="auto"/>
              <w:jc w:val="center"/>
              <w:rPr>
                <w:color w:val="000000"/>
                <w:sz w:val="22"/>
                <w:szCs w:val="22"/>
                <w:lang w:val="en-US" w:eastAsia="vi-VN"/>
              </w:rPr>
            </w:pPr>
            <w:r>
              <w:rPr>
                <w:color w:val="000000"/>
                <w:sz w:val="22"/>
                <w:szCs w:val="22"/>
                <w:lang w:val="en-US" w:eastAsia="vi-VN"/>
              </w:rPr>
              <w:t>KH</w:t>
            </w:r>
          </w:p>
        </w:tc>
        <w:tc>
          <w:tcPr>
            <w:tcW w:w="1134"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mua</w:t>
            </w:r>
          </w:p>
        </w:tc>
        <w:tc>
          <w:tcPr>
            <w:tcW w:w="1440"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w:t>
            </w:r>
          </w:p>
        </w:tc>
        <w:tc>
          <w:tcPr>
            <w:tcW w:w="125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0000</w:t>
            </w:r>
          </w:p>
        </w:tc>
        <w:tc>
          <w:tcPr>
            <w:tcW w:w="137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10000</w:t>
            </w:r>
          </w:p>
        </w:tc>
        <w:tc>
          <w:tcPr>
            <w:tcW w:w="2372" w:type="dxa"/>
            <w:gridSpan w:val="2"/>
            <w:vMerge/>
            <w:tcBorders>
              <w:top w:val="nil"/>
              <w:left w:val="nil"/>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134"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ổng cp</w:t>
            </w:r>
          </w:p>
        </w:tc>
        <w:tc>
          <w:tcPr>
            <w:tcW w:w="1440"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1666,7</w:t>
            </w:r>
          </w:p>
        </w:tc>
        <w:tc>
          <w:tcPr>
            <w:tcW w:w="125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500</w:t>
            </w:r>
          </w:p>
        </w:tc>
        <w:tc>
          <w:tcPr>
            <w:tcW w:w="137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4500,0</w:t>
            </w:r>
          </w:p>
        </w:tc>
        <w:tc>
          <w:tcPr>
            <w:tcW w:w="2372" w:type="dxa"/>
            <w:gridSpan w:val="2"/>
            <w:vMerge/>
            <w:tcBorders>
              <w:top w:val="nil"/>
              <w:left w:val="nil"/>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7666,7</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bán</w:t>
            </w:r>
          </w:p>
        </w:tc>
        <w:tc>
          <w:tcPr>
            <w:tcW w:w="1440"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0000</w:t>
            </w:r>
          </w:p>
        </w:tc>
        <w:tc>
          <w:tcPr>
            <w:tcW w:w="125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10000</w:t>
            </w:r>
          </w:p>
        </w:tc>
        <w:tc>
          <w:tcPr>
            <w:tcW w:w="137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0</w:t>
            </w:r>
          </w:p>
        </w:tc>
        <w:tc>
          <w:tcPr>
            <w:tcW w:w="2372" w:type="dxa"/>
            <w:gridSpan w:val="2"/>
            <w:vMerge/>
            <w:tcBorders>
              <w:top w:val="nil"/>
              <w:left w:val="nil"/>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w:t>
            </w:r>
          </w:p>
        </w:tc>
        <w:tc>
          <w:tcPr>
            <w:tcW w:w="1440"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333,3</w:t>
            </w:r>
          </w:p>
        </w:tc>
        <w:tc>
          <w:tcPr>
            <w:tcW w:w="125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500,0</w:t>
            </w:r>
          </w:p>
        </w:tc>
        <w:tc>
          <w:tcPr>
            <w:tcW w:w="137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45500,0</w:t>
            </w:r>
          </w:p>
        </w:tc>
        <w:tc>
          <w:tcPr>
            <w:tcW w:w="2372" w:type="dxa"/>
            <w:gridSpan w:val="2"/>
            <w:vMerge/>
            <w:tcBorders>
              <w:top w:val="nil"/>
              <w:left w:val="nil"/>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82333,3</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 trên chuỗi</w:t>
            </w:r>
          </w:p>
        </w:tc>
        <w:tc>
          <w:tcPr>
            <w:tcW w:w="1440"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2,27</w:t>
            </w:r>
          </w:p>
        </w:tc>
        <w:tc>
          <w:tcPr>
            <w:tcW w:w="125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2,47</w:t>
            </w:r>
          </w:p>
        </w:tc>
        <w:tc>
          <w:tcPr>
            <w:tcW w:w="1373"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55,26</w:t>
            </w:r>
          </w:p>
        </w:tc>
        <w:tc>
          <w:tcPr>
            <w:tcW w:w="2372" w:type="dxa"/>
            <w:gridSpan w:val="2"/>
            <w:vMerge/>
            <w:tcBorders>
              <w:top w:val="nil"/>
              <w:left w:val="nil"/>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DDEBF7"/>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0,0</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Hộ dân</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hương lái</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DN phân phối</w:t>
            </w:r>
          </w:p>
        </w:tc>
        <w:tc>
          <w:tcPr>
            <w:tcW w:w="1052" w:type="dxa"/>
            <w:vMerge w:val="restart"/>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32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iểu thương</w:t>
            </w: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967A32" w:rsidRDefault="00967A32" w:rsidP="00D32FDD">
            <w:pPr>
              <w:spacing w:before="0" w:after="0" w:line="240" w:lineRule="auto"/>
              <w:jc w:val="center"/>
              <w:rPr>
                <w:color w:val="000000"/>
                <w:sz w:val="22"/>
                <w:szCs w:val="22"/>
                <w:lang w:val="en-US" w:eastAsia="vi-VN"/>
              </w:rPr>
            </w:pPr>
            <w:r>
              <w:rPr>
                <w:color w:val="000000"/>
                <w:sz w:val="22"/>
                <w:szCs w:val="22"/>
                <w:lang w:val="en-US" w:eastAsia="vi-VN"/>
              </w:rPr>
              <w:t>KH</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mua</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0000</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10000</w:t>
            </w:r>
          </w:p>
        </w:tc>
        <w:tc>
          <w:tcPr>
            <w:tcW w:w="1052"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32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60000</w:t>
            </w: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ổng cp</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1666,7</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500</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3500,0</w:t>
            </w:r>
          </w:p>
        </w:tc>
        <w:tc>
          <w:tcPr>
            <w:tcW w:w="1052"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32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00</w:t>
            </w: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7666,66667</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bán</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0000</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10000</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60000</w:t>
            </w:r>
          </w:p>
        </w:tc>
        <w:tc>
          <w:tcPr>
            <w:tcW w:w="1052"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32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333,3</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500,0</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6500,0</w:t>
            </w:r>
          </w:p>
        </w:tc>
        <w:tc>
          <w:tcPr>
            <w:tcW w:w="1052"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32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9000,0</w:t>
            </w: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82333,33333</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 trên chuỗi</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2,27</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2,47</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32,19</w:t>
            </w:r>
          </w:p>
        </w:tc>
        <w:tc>
          <w:tcPr>
            <w:tcW w:w="1052"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32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3,08</w:t>
            </w: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0</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Hộ dân</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hương lái</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DN phân phối</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left"/>
              <w:rPr>
                <w:color w:val="000000"/>
                <w:sz w:val="22"/>
                <w:szCs w:val="22"/>
                <w:lang w:val="vi-VN" w:eastAsia="vi-VN"/>
              </w:rPr>
            </w:pPr>
            <w:r w:rsidRPr="00EC3AD9">
              <w:rPr>
                <w:color w:val="000000"/>
                <w:sz w:val="22"/>
                <w:szCs w:val="22"/>
                <w:lang w:val="vi-VN" w:eastAsia="vi-VN"/>
              </w:rPr>
              <w:t>Siêu thị</w:t>
            </w:r>
          </w:p>
        </w:tc>
        <w:tc>
          <w:tcPr>
            <w:tcW w:w="1320" w:type="dxa"/>
            <w:vMerge w:val="restart"/>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Kh cá nhân</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mua</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0000</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10000</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right"/>
              <w:rPr>
                <w:color w:val="000000"/>
                <w:sz w:val="22"/>
                <w:szCs w:val="22"/>
                <w:lang w:val="vi-VN" w:eastAsia="vi-VN"/>
              </w:rPr>
            </w:pPr>
            <w:r w:rsidRPr="00EC3AD9">
              <w:rPr>
                <w:color w:val="000000"/>
                <w:sz w:val="22"/>
                <w:szCs w:val="22"/>
                <w:lang w:val="vi-VN" w:eastAsia="vi-VN"/>
              </w:rPr>
              <w:t>160000</w:t>
            </w:r>
          </w:p>
        </w:tc>
        <w:tc>
          <w:tcPr>
            <w:tcW w:w="1320"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Tổng cp</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71666,7</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500</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2500,0</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right"/>
              <w:rPr>
                <w:color w:val="000000"/>
                <w:sz w:val="22"/>
                <w:szCs w:val="22"/>
                <w:lang w:val="vi-VN" w:eastAsia="vi-VN"/>
              </w:rPr>
            </w:pPr>
            <w:r w:rsidRPr="00EC3AD9">
              <w:rPr>
                <w:color w:val="000000"/>
                <w:sz w:val="22"/>
                <w:szCs w:val="22"/>
                <w:lang w:val="vi-VN" w:eastAsia="vi-VN"/>
              </w:rPr>
              <w:t>1000</w:t>
            </w:r>
          </w:p>
        </w:tc>
        <w:tc>
          <w:tcPr>
            <w:tcW w:w="1320"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6666,7</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Giá bán</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90000</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10000</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60000</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right"/>
              <w:rPr>
                <w:color w:val="000000"/>
                <w:sz w:val="22"/>
                <w:szCs w:val="22"/>
                <w:lang w:val="vi-VN" w:eastAsia="vi-VN"/>
              </w:rPr>
            </w:pPr>
            <w:r w:rsidRPr="00EC3AD9">
              <w:rPr>
                <w:color w:val="000000"/>
                <w:sz w:val="22"/>
                <w:szCs w:val="22"/>
                <w:lang w:val="vi-VN" w:eastAsia="vi-VN"/>
              </w:rPr>
              <w:t>180000</w:t>
            </w:r>
          </w:p>
        </w:tc>
        <w:tc>
          <w:tcPr>
            <w:tcW w:w="1320"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0000</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333,3</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8500,0</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7500,0</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9000,0</w:t>
            </w:r>
          </w:p>
        </w:tc>
        <w:tc>
          <w:tcPr>
            <w:tcW w:w="1320"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83333,3</w:t>
            </w:r>
          </w:p>
        </w:tc>
      </w:tr>
      <w:tr w:rsidR="00DF0011" w:rsidRPr="00EC3AD9" w:rsidTr="00967A32">
        <w:trPr>
          <w:trHeight w:val="300"/>
        </w:trPr>
        <w:tc>
          <w:tcPr>
            <w:tcW w:w="1281" w:type="dxa"/>
            <w:tcBorders>
              <w:top w:val="nil"/>
              <w:left w:val="single" w:sz="4" w:space="0" w:color="auto"/>
              <w:bottom w:val="single" w:sz="4" w:space="0" w:color="auto"/>
              <w:right w:val="single" w:sz="4" w:space="0" w:color="auto"/>
            </w:tcBorders>
            <w:shd w:val="clear" w:color="000000" w:fill="8EA9DB"/>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LN trên chuỗi</w:t>
            </w:r>
          </w:p>
        </w:tc>
        <w:tc>
          <w:tcPr>
            <w:tcW w:w="1440"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2,00</w:t>
            </w:r>
          </w:p>
        </w:tc>
        <w:tc>
          <w:tcPr>
            <w:tcW w:w="125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2,20</w:t>
            </w:r>
          </w:p>
        </w:tc>
        <w:tc>
          <w:tcPr>
            <w:tcW w:w="1373"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33,00</w:t>
            </w:r>
          </w:p>
        </w:tc>
        <w:tc>
          <w:tcPr>
            <w:tcW w:w="1052"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22,80</w:t>
            </w:r>
          </w:p>
        </w:tc>
        <w:tc>
          <w:tcPr>
            <w:tcW w:w="1320" w:type="dxa"/>
            <w:vMerge/>
            <w:tcBorders>
              <w:top w:val="nil"/>
              <w:left w:val="single" w:sz="4" w:space="0" w:color="auto"/>
              <w:bottom w:val="single" w:sz="4" w:space="0" w:color="auto"/>
              <w:right w:val="single" w:sz="4" w:space="0" w:color="auto"/>
            </w:tcBorders>
            <w:vAlign w:val="center"/>
            <w:hideMark/>
          </w:tcPr>
          <w:p w:rsidR="00DF0011" w:rsidRPr="00EC3AD9" w:rsidRDefault="00DF0011" w:rsidP="00D32FDD">
            <w:pPr>
              <w:spacing w:before="0" w:after="0" w:line="240" w:lineRule="auto"/>
              <w:jc w:val="left"/>
              <w:rPr>
                <w:color w:val="000000"/>
                <w:sz w:val="22"/>
                <w:szCs w:val="22"/>
                <w:lang w:val="vi-VN" w:eastAsia="vi-VN"/>
              </w:rPr>
            </w:pPr>
          </w:p>
        </w:tc>
        <w:tc>
          <w:tcPr>
            <w:tcW w:w="1217"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 </w:t>
            </w:r>
          </w:p>
        </w:tc>
        <w:tc>
          <w:tcPr>
            <w:tcW w:w="1134" w:type="dxa"/>
            <w:tcBorders>
              <w:top w:val="nil"/>
              <w:left w:val="nil"/>
              <w:bottom w:val="single" w:sz="4" w:space="0" w:color="auto"/>
              <w:right w:val="single" w:sz="4" w:space="0" w:color="auto"/>
            </w:tcBorders>
            <w:shd w:val="clear" w:color="000000" w:fill="BDD7EE"/>
            <w:noWrap/>
            <w:vAlign w:val="center"/>
            <w:hideMark/>
          </w:tcPr>
          <w:p w:rsidR="00DF0011" w:rsidRPr="00EC3AD9" w:rsidRDefault="00DF0011" w:rsidP="00D32FDD">
            <w:pPr>
              <w:spacing w:before="0" w:after="0" w:line="240" w:lineRule="auto"/>
              <w:jc w:val="center"/>
              <w:rPr>
                <w:color w:val="000000"/>
                <w:sz w:val="22"/>
                <w:szCs w:val="22"/>
                <w:lang w:val="vi-VN" w:eastAsia="vi-VN"/>
              </w:rPr>
            </w:pPr>
            <w:r w:rsidRPr="00EC3AD9">
              <w:rPr>
                <w:color w:val="000000"/>
                <w:sz w:val="22"/>
                <w:szCs w:val="22"/>
                <w:lang w:val="vi-VN" w:eastAsia="vi-VN"/>
              </w:rPr>
              <w:t>100,00</w:t>
            </w:r>
          </w:p>
        </w:tc>
      </w:tr>
    </w:tbl>
    <w:p w:rsidR="00E70AE8" w:rsidRDefault="00E70AE8" w:rsidP="007C4779">
      <w:pPr>
        <w:pStyle w:val="Heading3"/>
        <w:rPr>
          <w:lang w:val="sv-SE"/>
        </w:rPr>
      </w:pPr>
      <w:bookmarkStart w:id="54" w:name="_Toc466209631"/>
      <w:bookmarkStart w:id="55" w:name="_Toc466435365"/>
      <w:r w:rsidRPr="00123B0A">
        <w:rPr>
          <w:lang w:val="sv-SE"/>
        </w:rPr>
        <w:lastRenderedPageBreak/>
        <w:t xml:space="preserve">Phân tích </w:t>
      </w:r>
      <w:bookmarkEnd w:id="51"/>
      <w:r w:rsidR="007C4779">
        <w:rPr>
          <w:lang w:val="sv-SE"/>
        </w:rPr>
        <w:t>chuỗi giá trị gia súc</w:t>
      </w:r>
      <w:bookmarkEnd w:id="54"/>
      <w:bookmarkEnd w:id="55"/>
    </w:p>
    <w:p w:rsidR="00B8372C" w:rsidRDefault="00B8372C" w:rsidP="00B8372C">
      <w:pPr>
        <w:pStyle w:val="Caption"/>
        <w:rPr>
          <w:lang w:val="de-DE"/>
        </w:rPr>
      </w:pPr>
      <w:bookmarkStart w:id="56" w:name="_Toc466210187"/>
      <w:r w:rsidRPr="001B344F">
        <w:rPr>
          <w:lang w:val="de-DE"/>
        </w:rPr>
        <w:t xml:space="preserve">Bảng </w:t>
      </w:r>
      <w:r>
        <w:fldChar w:fldCharType="begin"/>
      </w:r>
      <w:r w:rsidRPr="001B344F">
        <w:rPr>
          <w:lang w:val="de-DE"/>
        </w:rPr>
        <w:instrText xml:space="preserve"> SEQ Bảng \* ARABIC </w:instrText>
      </w:r>
      <w:r>
        <w:fldChar w:fldCharType="separate"/>
      </w:r>
      <w:r w:rsidR="000411C8">
        <w:rPr>
          <w:noProof/>
          <w:lang w:val="de-DE"/>
        </w:rPr>
        <w:t>3</w:t>
      </w:r>
      <w:r>
        <w:fldChar w:fldCharType="end"/>
      </w:r>
      <w:r w:rsidRPr="001B344F">
        <w:rPr>
          <w:lang w:val="de-DE"/>
        </w:rPr>
        <w:t xml:space="preserve"> : Phân tích giá trị gia tăng trên chuỗi cung ứng </w:t>
      </w:r>
      <w:r>
        <w:rPr>
          <w:lang w:val="de-DE"/>
        </w:rPr>
        <w:t>thịt heo</w:t>
      </w:r>
      <w:bookmarkEnd w:id="56"/>
    </w:p>
    <w:tbl>
      <w:tblPr>
        <w:tblW w:w="10032" w:type="dxa"/>
        <w:tblInd w:w="103" w:type="dxa"/>
        <w:tblLook w:val="04A0" w:firstRow="1" w:lastRow="0" w:firstColumn="1" w:lastColumn="0" w:noHBand="0" w:noVBand="1"/>
      </w:tblPr>
      <w:tblGrid>
        <w:gridCol w:w="2982"/>
        <w:gridCol w:w="866"/>
        <w:gridCol w:w="1120"/>
        <w:gridCol w:w="1290"/>
        <w:gridCol w:w="1191"/>
        <w:gridCol w:w="1300"/>
        <w:gridCol w:w="1440"/>
      </w:tblGrid>
      <w:tr w:rsidR="00B8372C" w:rsidRPr="00B8372C" w:rsidTr="00B8372C">
        <w:trPr>
          <w:trHeight w:val="300"/>
        </w:trPr>
        <w:tc>
          <w:tcPr>
            <w:tcW w:w="29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center"/>
              <w:rPr>
                <w:b/>
                <w:color w:val="000000"/>
                <w:lang w:val="vi-VN" w:eastAsia="vi-VN"/>
              </w:rPr>
            </w:pPr>
            <w:r w:rsidRPr="00B8372C">
              <w:rPr>
                <w:b/>
                <w:color w:val="000000"/>
                <w:lang w:val="vi-VN" w:eastAsia="vi-VN"/>
              </w:rPr>
              <w:t>Mắt xích</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center"/>
              <w:rPr>
                <w:b/>
                <w:color w:val="000000"/>
                <w:lang w:val="vi-VN" w:eastAsia="vi-VN"/>
              </w:rPr>
            </w:pPr>
            <w:r w:rsidRPr="00B8372C">
              <w:rPr>
                <w:b/>
                <w:color w:val="000000"/>
                <w:lang w:val="vi-VN" w:eastAsia="vi-VN"/>
              </w:rPr>
              <w:t>Giá mua</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center"/>
              <w:rPr>
                <w:b/>
                <w:color w:val="000000"/>
                <w:lang w:val="vi-VN" w:eastAsia="vi-VN"/>
              </w:rPr>
            </w:pPr>
            <w:r w:rsidRPr="00B8372C">
              <w:rPr>
                <w:b/>
                <w:color w:val="000000"/>
                <w:lang w:val="vi-VN" w:eastAsia="vi-VN"/>
              </w:rPr>
              <w:t>Giá bán</w:t>
            </w:r>
          </w:p>
        </w:tc>
        <w:tc>
          <w:tcPr>
            <w:tcW w:w="129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center"/>
              <w:rPr>
                <w:b/>
                <w:color w:val="000000"/>
                <w:lang w:val="vi-VN" w:eastAsia="vi-VN"/>
              </w:rPr>
            </w:pPr>
            <w:r w:rsidRPr="00B8372C">
              <w:rPr>
                <w:b/>
                <w:color w:val="000000"/>
                <w:lang w:val="vi-VN" w:eastAsia="vi-VN"/>
              </w:rPr>
              <w:t>Tổng chi phí</w:t>
            </w:r>
          </w:p>
        </w:tc>
        <w:tc>
          <w:tcPr>
            <w:tcW w:w="1191"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center"/>
              <w:rPr>
                <w:b/>
                <w:color w:val="000000"/>
                <w:lang w:val="vi-VN" w:eastAsia="vi-VN"/>
              </w:rPr>
            </w:pPr>
            <w:r w:rsidRPr="00B8372C">
              <w:rPr>
                <w:b/>
                <w:color w:val="000000"/>
                <w:lang w:val="vi-VN" w:eastAsia="vi-VN"/>
              </w:rPr>
              <w:t>Lợi nhuậ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center"/>
              <w:rPr>
                <w:b/>
                <w:color w:val="000000"/>
                <w:lang w:val="vi-VN" w:eastAsia="vi-VN"/>
              </w:rPr>
            </w:pPr>
            <w:r w:rsidRPr="00B8372C">
              <w:rPr>
                <w:b/>
                <w:color w:val="000000"/>
                <w:lang w:val="vi-VN" w:eastAsia="vi-VN"/>
              </w:rPr>
              <w:t>Tỷ suất</w:t>
            </w:r>
            <w:r w:rsidRPr="00B8372C">
              <w:rPr>
                <w:b/>
                <w:color w:val="000000"/>
                <w:lang w:val="vi-VN" w:eastAsia="vi-VN"/>
              </w:rPr>
              <w:br/>
              <w:t>LN</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center"/>
              <w:rPr>
                <w:b/>
                <w:color w:val="000000"/>
                <w:lang w:val="vi-VN" w:eastAsia="vi-VN"/>
              </w:rPr>
            </w:pPr>
            <w:r w:rsidRPr="00B8372C">
              <w:rPr>
                <w:b/>
                <w:color w:val="000000"/>
                <w:lang w:val="vi-VN" w:eastAsia="vi-VN"/>
              </w:rPr>
              <w:t>LN/ngày</w:t>
            </w:r>
          </w:p>
        </w:tc>
      </w:tr>
      <w:tr w:rsidR="00B8372C" w:rsidRPr="00B8372C" w:rsidTr="00B8372C">
        <w:trPr>
          <w:trHeight w:val="300"/>
        </w:trPr>
        <w:tc>
          <w:tcPr>
            <w:tcW w:w="2982"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Hộ dân</w:t>
            </w:r>
          </w:p>
        </w:tc>
        <w:tc>
          <w:tcPr>
            <w:tcW w:w="709"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w:t>
            </w:r>
          </w:p>
        </w:tc>
        <w:tc>
          <w:tcPr>
            <w:tcW w:w="11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45000</w:t>
            </w:r>
          </w:p>
        </w:tc>
        <w:tc>
          <w:tcPr>
            <w:tcW w:w="129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44514,29</w:t>
            </w:r>
          </w:p>
        </w:tc>
        <w:tc>
          <w:tcPr>
            <w:tcW w:w="1191"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485,71</w:t>
            </w:r>
          </w:p>
        </w:tc>
        <w:tc>
          <w:tcPr>
            <w:tcW w:w="130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1,09</w:t>
            </w:r>
          </w:p>
        </w:tc>
        <w:tc>
          <w:tcPr>
            <w:tcW w:w="14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 xml:space="preserve">                  2.928 </w:t>
            </w:r>
          </w:p>
        </w:tc>
      </w:tr>
      <w:tr w:rsidR="00B8372C" w:rsidRPr="00B8372C" w:rsidTr="00B8372C">
        <w:trPr>
          <w:trHeight w:val="300"/>
        </w:trPr>
        <w:tc>
          <w:tcPr>
            <w:tcW w:w="2982"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Trang trại heo của nông dân</w:t>
            </w:r>
          </w:p>
        </w:tc>
        <w:tc>
          <w:tcPr>
            <w:tcW w:w="709"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w:t>
            </w:r>
          </w:p>
        </w:tc>
        <w:tc>
          <w:tcPr>
            <w:tcW w:w="11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45000</w:t>
            </w:r>
          </w:p>
        </w:tc>
        <w:tc>
          <w:tcPr>
            <w:tcW w:w="129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35764,29</w:t>
            </w:r>
          </w:p>
        </w:tc>
        <w:tc>
          <w:tcPr>
            <w:tcW w:w="1191"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9235,71</w:t>
            </w:r>
          </w:p>
        </w:tc>
        <w:tc>
          <w:tcPr>
            <w:tcW w:w="130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25,82</w:t>
            </w:r>
          </w:p>
        </w:tc>
        <w:tc>
          <w:tcPr>
            <w:tcW w:w="14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 xml:space="preserve">              278.337 </w:t>
            </w:r>
          </w:p>
        </w:tc>
      </w:tr>
      <w:tr w:rsidR="00B8372C" w:rsidRPr="00B8372C" w:rsidTr="00B8372C">
        <w:trPr>
          <w:trHeight w:val="300"/>
        </w:trPr>
        <w:tc>
          <w:tcPr>
            <w:tcW w:w="2982"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Trang trại heo nuôi gia công CP</w:t>
            </w:r>
          </w:p>
        </w:tc>
        <w:tc>
          <w:tcPr>
            <w:tcW w:w="709"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w:t>
            </w:r>
          </w:p>
        </w:tc>
        <w:tc>
          <w:tcPr>
            <w:tcW w:w="11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4000</w:t>
            </w:r>
          </w:p>
        </w:tc>
        <w:tc>
          <w:tcPr>
            <w:tcW w:w="129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2154,55</w:t>
            </w:r>
          </w:p>
        </w:tc>
        <w:tc>
          <w:tcPr>
            <w:tcW w:w="1191"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1845,45</w:t>
            </w:r>
          </w:p>
        </w:tc>
        <w:tc>
          <w:tcPr>
            <w:tcW w:w="130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85,65</w:t>
            </w:r>
          </w:p>
        </w:tc>
        <w:tc>
          <w:tcPr>
            <w:tcW w:w="14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 xml:space="preserve">              353.923 </w:t>
            </w:r>
          </w:p>
        </w:tc>
      </w:tr>
      <w:tr w:rsidR="00B8372C" w:rsidRPr="00B8372C" w:rsidTr="00B8372C">
        <w:trPr>
          <w:trHeight w:val="325"/>
        </w:trPr>
        <w:tc>
          <w:tcPr>
            <w:tcW w:w="2982"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Thương lái</w:t>
            </w:r>
          </w:p>
        </w:tc>
        <w:tc>
          <w:tcPr>
            <w:tcW w:w="709"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45000</w:t>
            </w:r>
          </w:p>
        </w:tc>
        <w:tc>
          <w:tcPr>
            <w:tcW w:w="11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48000</w:t>
            </w:r>
          </w:p>
        </w:tc>
        <w:tc>
          <w:tcPr>
            <w:tcW w:w="129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1500,00</w:t>
            </w:r>
          </w:p>
        </w:tc>
        <w:tc>
          <w:tcPr>
            <w:tcW w:w="1191"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1500,00</w:t>
            </w:r>
          </w:p>
        </w:tc>
        <w:tc>
          <w:tcPr>
            <w:tcW w:w="130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3,23</w:t>
            </w:r>
          </w:p>
        </w:tc>
        <w:tc>
          <w:tcPr>
            <w:tcW w:w="14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rPr>
                <w:color w:val="000000"/>
                <w:lang w:val="vi-VN" w:eastAsia="vi-VN"/>
              </w:rPr>
            </w:pPr>
            <w:r>
              <w:rPr>
                <w:color w:val="000000"/>
                <w:lang w:val="en-US" w:eastAsia="vi-VN"/>
              </w:rPr>
              <w:t xml:space="preserve"> </w:t>
            </w:r>
            <w:r w:rsidRPr="00B8372C">
              <w:rPr>
                <w:color w:val="000000"/>
                <w:lang w:val="vi-VN" w:eastAsia="vi-VN"/>
              </w:rPr>
              <w:t xml:space="preserve"> 1.500.000 </w:t>
            </w:r>
          </w:p>
        </w:tc>
      </w:tr>
      <w:tr w:rsidR="00B8372C" w:rsidRPr="00B8372C" w:rsidTr="00B8372C">
        <w:trPr>
          <w:trHeight w:val="300"/>
        </w:trPr>
        <w:tc>
          <w:tcPr>
            <w:tcW w:w="2982"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Kinh doanh giết mổ</w:t>
            </w:r>
          </w:p>
        </w:tc>
        <w:tc>
          <w:tcPr>
            <w:tcW w:w="709"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48000</w:t>
            </w:r>
          </w:p>
        </w:tc>
        <w:tc>
          <w:tcPr>
            <w:tcW w:w="11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73000</w:t>
            </w:r>
          </w:p>
        </w:tc>
        <w:tc>
          <w:tcPr>
            <w:tcW w:w="129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15571,43</w:t>
            </w:r>
          </w:p>
        </w:tc>
        <w:tc>
          <w:tcPr>
            <w:tcW w:w="1191"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9428,57</w:t>
            </w:r>
          </w:p>
        </w:tc>
        <w:tc>
          <w:tcPr>
            <w:tcW w:w="130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14,83</w:t>
            </w:r>
          </w:p>
        </w:tc>
        <w:tc>
          <w:tcPr>
            <w:tcW w:w="14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rPr>
                <w:color w:val="000000"/>
                <w:lang w:val="vi-VN" w:eastAsia="vi-VN"/>
              </w:rPr>
            </w:pPr>
            <w:r w:rsidRPr="00B8372C">
              <w:rPr>
                <w:color w:val="000000"/>
                <w:lang w:val="vi-VN" w:eastAsia="vi-VN"/>
              </w:rPr>
              <w:t xml:space="preserve"> </w:t>
            </w:r>
            <w:r>
              <w:rPr>
                <w:color w:val="000000"/>
                <w:lang w:val="en-US" w:eastAsia="vi-VN"/>
              </w:rPr>
              <w:t xml:space="preserve"> 1</w:t>
            </w:r>
            <w:r w:rsidRPr="00B8372C">
              <w:rPr>
                <w:color w:val="000000"/>
                <w:lang w:val="vi-VN" w:eastAsia="vi-VN"/>
              </w:rPr>
              <w:t xml:space="preserve">.428.571 </w:t>
            </w:r>
          </w:p>
        </w:tc>
      </w:tr>
      <w:tr w:rsidR="00B8372C" w:rsidRPr="00B8372C" w:rsidTr="00B8372C">
        <w:trPr>
          <w:trHeight w:val="300"/>
        </w:trPr>
        <w:tc>
          <w:tcPr>
            <w:tcW w:w="2982"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en-US" w:eastAsia="vi-VN"/>
              </w:rPr>
            </w:pPr>
            <w:r w:rsidRPr="00B8372C">
              <w:rPr>
                <w:color w:val="000000"/>
                <w:lang w:val="vi-VN" w:eastAsia="vi-VN"/>
              </w:rPr>
              <w:t xml:space="preserve">Dịch vụ vận </w:t>
            </w:r>
            <w:r>
              <w:rPr>
                <w:color w:val="000000"/>
                <w:lang w:val="vi-VN" w:eastAsia="vi-VN"/>
              </w:rPr>
              <w:t xml:space="preserve">chuyển </w:t>
            </w:r>
          </w:p>
        </w:tc>
        <w:tc>
          <w:tcPr>
            <w:tcW w:w="709"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73000</w:t>
            </w:r>
          </w:p>
        </w:tc>
        <w:tc>
          <w:tcPr>
            <w:tcW w:w="11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75000</w:t>
            </w:r>
          </w:p>
        </w:tc>
        <w:tc>
          <w:tcPr>
            <w:tcW w:w="129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500,00</w:t>
            </w:r>
          </w:p>
        </w:tc>
        <w:tc>
          <w:tcPr>
            <w:tcW w:w="1191"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1500,00</w:t>
            </w:r>
          </w:p>
        </w:tc>
        <w:tc>
          <w:tcPr>
            <w:tcW w:w="130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2,04</w:t>
            </w:r>
          </w:p>
        </w:tc>
        <w:tc>
          <w:tcPr>
            <w:tcW w:w="14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rPr>
                <w:color w:val="000000"/>
                <w:lang w:val="vi-VN" w:eastAsia="vi-VN"/>
              </w:rPr>
            </w:pPr>
            <w:r w:rsidRPr="00B8372C">
              <w:rPr>
                <w:color w:val="000000"/>
                <w:lang w:val="vi-VN" w:eastAsia="vi-VN"/>
              </w:rPr>
              <w:t xml:space="preserve">  </w:t>
            </w:r>
            <w:r>
              <w:rPr>
                <w:color w:val="000000"/>
                <w:lang w:val="en-US" w:eastAsia="vi-VN"/>
              </w:rPr>
              <w:t xml:space="preserve">  </w:t>
            </w:r>
            <w:r w:rsidRPr="00B8372C">
              <w:rPr>
                <w:color w:val="000000"/>
                <w:lang w:val="vi-VN" w:eastAsia="vi-VN"/>
              </w:rPr>
              <w:t xml:space="preserve">165.000 </w:t>
            </w:r>
          </w:p>
        </w:tc>
      </w:tr>
      <w:tr w:rsidR="00B8372C" w:rsidRPr="00B8372C" w:rsidTr="00B8372C">
        <w:trPr>
          <w:trHeight w:val="225"/>
        </w:trPr>
        <w:tc>
          <w:tcPr>
            <w:tcW w:w="2982"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 xml:space="preserve">DN phân phối </w:t>
            </w:r>
          </w:p>
        </w:tc>
        <w:tc>
          <w:tcPr>
            <w:tcW w:w="709"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45000</w:t>
            </w:r>
          </w:p>
        </w:tc>
        <w:tc>
          <w:tcPr>
            <w:tcW w:w="11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82000</w:t>
            </w:r>
          </w:p>
        </w:tc>
        <w:tc>
          <w:tcPr>
            <w:tcW w:w="129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15214,29</w:t>
            </w:r>
          </w:p>
        </w:tc>
        <w:tc>
          <w:tcPr>
            <w:tcW w:w="1191"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21785,71</w:t>
            </w:r>
          </w:p>
        </w:tc>
        <w:tc>
          <w:tcPr>
            <w:tcW w:w="130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36,18</w:t>
            </w:r>
          </w:p>
        </w:tc>
        <w:tc>
          <w:tcPr>
            <w:tcW w:w="14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rPr>
                <w:color w:val="000000"/>
                <w:lang w:val="vi-VN" w:eastAsia="vi-VN"/>
              </w:rPr>
            </w:pPr>
            <w:r w:rsidRPr="00B8372C">
              <w:rPr>
                <w:color w:val="000000"/>
                <w:lang w:val="vi-VN" w:eastAsia="vi-VN"/>
              </w:rPr>
              <w:t xml:space="preserve">21.785.714 </w:t>
            </w:r>
          </w:p>
        </w:tc>
      </w:tr>
      <w:tr w:rsidR="00B8372C" w:rsidRPr="00B8372C" w:rsidTr="00B8372C">
        <w:trPr>
          <w:trHeight w:val="300"/>
        </w:trPr>
        <w:tc>
          <w:tcPr>
            <w:tcW w:w="2982"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left"/>
              <w:rPr>
                <w:color w:val="000000"/>
                <w:lang w:val="vi-VN" w:eastAsia="vi-VN"/>
              </w:rPr>
            </w:pPr>
            <w:r w:rsidRPr="00B8372C">
              <w:rPr>
                <w:color w:val="000000"/>
                <w:lang w:val="vi-VN" w:eastAsia="vi-VN"/>
              </w:rPr>
              <w:t>Tiểu thương ở chợ</w:t>
            </w:r>
          </w:p>
        </w:tc>
        <w:tc>
          <w:tcPr>
            <w:tcW w:w="709"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75000</w:t>
            </w:r>
          </w:p>
        </w:tc>
        <w:tc>
          <w:tcPr>
            <w:tcW w:w="11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85000</w:t>
            </w:r>
          </w:p>
        </w:tc>
        <w:tc>
          <w:tcPr>
            <w:tcW w:w="129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1000,00</w:t>
            </w:r>
          </w:p>
        </w:tc>
        <w:tc>
          <w:tcPr>
            <w:tcW w:w="1191"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9000,00</w:t>
            </w:r>
          </w:p>
        </w:tc>
        <w:tc>
          <w:tcPr>
            <w:tcW w:w="130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D32FDD">
            <w:pPr>
              <w:spacing w:before="0" w:after="0" w:line="240" w:lineRule="auto"/>
              <w:jc w:val="right"/>
              <w:rPr>
                <w:color w:val="000000"/>
                <w:lang w:val="vi-VN" w:eastAsia="vi-VN"/>
              </w:rPr>
            </w:pPr>
            <w:r w:rsidRPr="00B8372C">
              <w:rPr>
                <w:color w:val="000000"/>
                <w:lang w:val="vi-VN" w:eastAsia="vi-VN"/>
              </w:rPr>
              <w:t>900,00</w:t>
            </w:r>
          </w:p>
        </w:tc>
        <w:tc>
          <w:tcPr>
            <w:tcW w:w="14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rPr>
                <w:color w:val="000000"/>
                <w:lang w:val="vi-VN" w:eastAsia="vi-VN"/>
              </w:rPr>
            </w:pPr>
            <w:r>
              <w:rPr>
                <w:color w:val="000000"/>
                <w:lang w:val="en-US" w:eastAsia="vi-VN"/>
              </w:rPr>
              <w:t xml:space="preserve"> </w:t>
            </w:r>
            <w:r>
              <w:rPr>
                <w:color w:val="000000"/>
                <w:lang w:val="vi-VN" w:eastAsia="vi-VN"/>
              </w:rPr>
              <w:t xml:space="preserve">    </w:t>
            </w:r>
            <w:r w:rsidRPr="00B8372C">
              <w:rPr>
                <w:color w:val="000000"/>
                <w:lang w:val="vi-VN" w:eastAsia="vi-VN"/>
              </w:rPr>
              <w:t xml:space="preserve">990.000 </w:t>
            </w:r>
          </w:p>
        </w:tc>
      </w:tr>
    </w:tbl>
    <w:p w:rsidR="00D11951" w:rsidRDefault="00D11951" w:rsidP="00D11951">
      <w:pPr>
        <w:rPr>
          <w:lang w:val="de-DE"/>
        </w:rPr>
      </w:pPr>
      <w:r w:rsidRPr="00DD58F0">
        <w:rPr>
          <w:b/>
          <w:lang w:val="de-DE"/>
        </w:rPr>
        <w:t>Ghi chú</w:t>
      </w:r>
      <w:r>
        <w:rPr>
          <w:lang w:val="de-DE"/>
        </w:rPr>
        <w:t>: Lợi nhuận bình quân/ngày = LN*sản lượng bình quân</w:t>
      </w:r>
    </w:p>
    <w:p w:rsidR="00D11951" w:rsidRDefault="00D11951" w:rsidP="00D11951">
      <w:pPr>
        <w:pStyle w:val="ListParagraph"/>
        <w:numPr>
          <w:ilvl w:val="0"/>
          <w:numId w:val="12"/>
        </w:numPr>
        <w:rPr>
          <w:lang w:val="de-DE"/>
        </w:rPr>
      </w:pPr>
      <w:r>
        <w:rPr>
          <w:lang w:val="de-DE"/>
        </w:rPr>
        <w:t>Hộ dân ước tính xuất chuồng 100 con, 1 năm 2 lứa</w:t>
      </w:r>
    </w:p>
    <w:p w:rsidR="00D11951" w:rsidRDefault="00D11951" w:rsidP="00D11951">
      <w:pPr>
        <w:pStyle w:val="ListParagraph"/>
        <w:numPr>
          <w:ilvl w:val="0"/>
          <w:numId w:val="12"/>
        </w:numPr>
        <w:rPr>
          <w:lang w:val="de-DE"/>
        </w:rPr>
      </w:pPr>
      <w:r>
        <w:rPr>
          <w:lang w:val="de-DE"/>
        </w:rPr>
        <w:t>Trang trại ước tính xuất chuồng 500 con 1 năm 2 lứa</w:t>
      </w:r>
    </w:p>
    <w:p w:rsidR="00D11951" w:rsidRDefault="00D11951" w:rsidP="00D11951">
      <w:pPr>
        <w:pStyle w:val="ListParagraph"/>
        <w:numPr>
          <w:ilvl w:val="0"/>
          <w:numId w:val="12"/>
        </w:numPr>
        <w:rPr>
          <w:lang w:val="de-DE"/>
        </w:rPr>
      </w:pPr>
      <w:r>
        <w:rPr>
          <w:lang w:val="de-DE"/>
        </w:rPr>
        <w:t>Thương lái ước tính tiêu thụ 1000kg/ngày</w:t>
      </w:r>
    </w:p>
    <w:p w:rsidR="00B8372C" w:rsidRPr="00B8372C" w:rsidRDefault="00D11951" w:rsidP="00E70AE8">
      <w:pPr>
        <w:pStyle w:val="ListParagraph"/>
        <w:numPr>
          <w:ilvl w:val="0"/>
          <w:numId w:val="12"/>
        </w:numPr>
        <w:rPr>
          <w:b/>
          <w:lang w:val="de-DE"/>
        </w:rPr>
      </w:pPr>
      <w:r w:rsidRPr="00B8372C">
        <w:rPr>
          <w:lang w:val="de-DE"/>
        </w:rPr>
        <w:t>Doanh nghiệp ước tính tiêu thụ 1000kg/ngày</w:t>
      </w:r>
    </w:p>
    <w:p w:rsidR="00E70AE8" w:rsidRPr="00B8372C" w:rsidRDefault="00D11951" w:rsidP="00E70AE8">
      <w:pPr>
        <w:pStyle w:val="ListParagraph"/>
        <w:numPr>
          <w:ilvl w:val="0"/>
          <w:numId w:val="12"/>
        </w:numPr>
        <w:rPr>
          <w:b/>
          <w:lang w:val="de-DE"/>
        </w:rPr>
      </w:pPr>
      <w:r w:rsidRPr="00B8372C">
        <w:rPr>
          <w:lang w:val="de-DE"/>
        </w:rPr>
        <w:t>Mỗi điểm bán lẻ bán bình quân tiêu thụ 2 con = 130kg/ngày</w:t>
      </w:r>
    </w:p>
    <w:p w:rsidR="00805A77" w:rsidRPr="00967A32" w:rsidRDefault="00805A77" w:rsidP="00805A77">
      <w:pPr>
        <w:pStyle w:val="Heading3"/>
        <w:rPr>
          <w:lang w:val="de-DE"/>
        </w:rPr>
      </w:pPr>
      <w:bookmarkStart w:id="57" w:name="_Toc466209632"/>
      <w:bookmarkStart w:id="58" w:name="_Toc466435366"/>
      <w:r w:rsidRPr="004D32BF">
        <w:rPr>
          <w:lang w:val="vi-VN"/>
        </w:rPr>
        <w:t>Phân tích chuỗi giá trị thủy sản</w:t>
      </w:r>
      <w:bookmarkEnd w:id="57"/>
      <w:bookmarkEnd w:id="58"/>
    </w:p>
    <w:p w:rsidR="00DF0011" w:rsidRPr="00DF0011" w:rsidRDefault="00B8372C" w:rsidP="00B8372C">
      <w:pPr>
        <w:pStyle w:val="Caption"/>
        <w:rPr>
          <w:lang w:val="de-DE"/>
        </w:rPr>
      </w:pPr>
      <w:r w:rsidRPr="00B8372C">
        <w:rPr>
          <w:lang w:val="de-DE"/>
        </w:rPr>
        <w:t xml:space="preserve">Bảng </w:t>
      </w:r>
      <w:r w:rsidRPr="00B8372C">
        <w:rPr>
          <w:lang w:val="de-DE"/>
        </w:rPr>
        <w:fldChar w:fldCharType="begin"/>
      </w:r>
      <w:r w:rsidRPr="00B8372C">
        <w:rPr>
          <w:lang w:val="de-DE"/>
        </w:rPr>
        <w:instrText xml:space="preserve"> SEQ Bảng \* ARABIC </w:instrText>
      </w:r>
      <w:r w:rsidRPr="00B8372C">
        <w:rPr>
          <w:lang w:val="de-DE"/>
        </w:rPr>
        <w:fldChar w:fldCharType="separate"/>
      </w:r>
      <w:r w:rsidR="000411C8">
        <w:rPr>
          <w:noProof/>
          <w:lang w:val="de-DE"/>
        </w:rPr>
        <w:t>4</w:t>
      </w:r>
      <w:r w:rsidRPr="00B8372C">
        <w:rPr>
          <w:lang w:val="de-DE"/>
        </w:rPr>
        <w:fldChar w:fldCharType="end"/>
      </w:r>
      <w:r w:rsidRPr="00B8372C">
        <w:rPr>
          <w:lang w:val="de-DE"/>
        </w:rPr>
        <w:t xml:space="preserve"> : Chuỗi giá trị cung ứng thủy sản tại Đà Nẵng</w:t>
      </w:r>
    </w:p>
    <w:tbl>
      <w:tblPr>
        <w:tblW w:w="9300" w:type="dxa"/>
        <w:tblInd w:w="103" w:type="dxa"/>
        <w:tblLook w:val="04A0" w:firstRow="1" w:lastRow="0" w:firstColumn="1" w:lastColumn="0" w:noHBand="0" w:noVBand="1"/>
      </w:tblPr>
      <w:tblGrid>
        <w:gridCol w:w="2380"/>
        <w:gridCol w:w="1020"/>
        <w:gridCol w:w="1080"/>
        <w:gridCol w:w="1080"/>
        <w:gridCol w:w="1420"/>
        <w:gridCol w:w="1240"/>
        <w:gridCol w:w="1080"/>
      </w:tblGrid>
      <w:tr w:rsidR="00B8372C" w:rsidRPr="00B8372C" w:rsidTr="00B8372C">
        <w:trPr>
          <w:trHeight w:val="285"/>
        </w:trPr>
        <w:tc>
          <w:tcPr>
            <w:tcW w:w="2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bookmarkStart w:id="59" w:name="_Toc466210188"/>
            <w:r w:rsidRPr="00B8372C">
              <w:rPr>
                <w:color w:val="000000"/>
                <w:lang w:val="vi-VN" w:eastAsia="vi-VN"/>
              </w:rPr>
              <w:t>Mắt xích</w:t>
            </w: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 xml:space="preserve">Giá mua </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 xml:space="preserve">Giá bán </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Chiết khấu</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Tổng chi phí</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Lợi nhuậ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Tỷ suất LN</w:t>
            </w:r>
          </w:p>
        </w:tc>
      </w:tr>
      <w:tr w:rsidR="00B8372C" w:rsidRPr="00B8372C" w:rsidTr="00B8372C">
        <w:trPr>
          <w:trHeight w:val="285"/>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Ngư dân</w:t>
            </w:r>
          </w:p>
        </w:tc>
        <w:tc>
          <w:tcPr>
            <w:tcW w:w="10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37500</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 </w:t>
            </w:r>
          </w:p>
        </w:tc>
        <w:tc>
          <w:tcPr>
            <w:tcW w:w="14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32766,07</w:t>
            </w:r>
          </w:p>
        </w:tc>
        <w:tc>
          <w:tcPr>
            <w:tcW w:w="12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4733,93</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14,45</w:t>
            </w:r>
          </w:p>
        </w:tc>
      </w:tr>
      <w:tr w:rsidR="00B8372C" w:rsidRPr="00B8372C" w:rsidTr="00B8372C">
        <w:trPr>
          <w:trHeight w:val="285"/>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HTX</w:t>
            </w:r>
          </w:p>
        </w:tc>
        <w:tc>
          <w:tcPr>
            <w:tcW w:w="10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0</w:t>
            </w:r>
          </w:p>
        </w:tc>
        <w:tc>
          <w:tcPr>
            <w:tcW w:w="14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5413,02</w:t>
            </w:r>
          </w:p>
        </w:tc>
        <w:tc>
          <w:tcPr>
            <w:tcW w:w="12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586,98</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10,84</w:t>
            </w:r>
          </w:p>
        </w:tc>
      </w:tr>
      <w:tr w:rsidR="00B8372C" w:rsidRPr="00B8372C" w:rsidTr="00B8372C">
        <w:trPr>
          <w:trHeight w:val="285"/>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Chủ nậu</w:t>
            </w:r>
          </w:p>
        </w:tc>
        <w:tc>
          <w:tcPr>
            <w:tcW w:w="10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75000</w:t>
            </w:r>
          </w:p>
        </w:tc>
        <w:tc>
          <w:tcPr>
            <w:tcW w:w="14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19621,35</w:t>
            </w:r>
          </w:p>
        </w:tc>
        <w:tc>
          <w:tcPr>
            <w:tcW w:w="12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11878,65</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60,54</w:t>
            </w:r>
          </w:p>
        </w:tc>
      </w:tr>
      <w:tr w:rsidR="00B8372C" w:rsidRPr="00B8372C" w:rsidTr="00B8372C">
        <w:trPr>
          <w:trHeight w:val="285"/>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Doanh nghiệp chế biến</w:t>
            </w:r>
          </w:p>
        </w:tc>
        <w:tc>
          <w:tcPr>
            <w:tcW w:w="10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37500</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75000</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 </w:t>
            </w:r>
          </w:p>
        </w:tc>
        <w:tc>
          <w:tcPr>
            <w:tcW w:w="14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24793,75</w:t>
            </w:r>
          </w:p>
        </w:tc>
        <w:tc>
          <w:tcPr>
            <w:tcW w:w="12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12706,25</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51,25</w:t>
            </w:r>
          </w:p>
        </w:tc>
      </w:tr>
      <w:tr w:rsidR="00B8372C" w:rsidRPr="00B8372C" w:rsidTr="00B8372C">
        <w:trPr>
          <w:trHeight w:val="285"/>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Tiểu thương</w:t>
            </w:r>
          </w:p>
        </w:tc>
        <w:tc>
          <w:tcPr>
            <w:tcW w:w="10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37500</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56250</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w:t>
            </w:r>
          </w:p>
        </w:tc>
        <w:tc>
          <w:tcPr>
            <w:tcW w:w="14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4825,00</w:t>
            </w:r>
          </w:p>
        </w:tc>
        <w:tc>
          <w:tcPr>
            <w:tcW w:w="12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13925,00</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288,60</w:t>
            </w:r>
          </w:p>
        </w:tc>
      </w:tr>
      <w:tr w:rsidR="00B8372C" w:rsidRPr="00B8372C" w:rsidTr="00B8372C">
        <w:trPr>
          <w:trHeight w:val="285"/>
        </w:trPr>
        <w:tc>
          <w:tcPr>
            <w:tcW w:w="2380" w:type="dxa"/>
            <w:tcBorders>
              <w:top w:val="nil"/>
              <w:left w:val="single" w:sz="4" w:space="0" w:color="auto"/>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Siêu thị</w:t>
            </w:r>
          </w:p>
        </w:tc>
        <w:tc>
          <w:tcPr>
            <w:tcW w:w="10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37500</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56250</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left"/>
              <w:rPr>
                <w:color w:val="000000"/>
                <w:lang w:val="vi-VN" w:eastAsia="vi-VN"/>
              </w:rPr>
            </w:pPr>
            <w:r w:rsidRPr="00B8372C">
              <w:rPr>
                <w:color w:val="000000"/>
                <w:lang w:val="vi-VN" w:eastAsia="vi-VN"/>
              </w:rPr>
              <w:t>-</w:t>
            </w:r>
          </w:p>
        </w:tc>
        <w:tc>
          <w:tcPr>
            <w:tcW w:w="142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7075,00</w:t>
            </w:r>
          </w:p>
        </w:tc>
        <w:tc>
          <w:tcPr>
            <w:tcW w:w="124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8756,25</w:t>
            </w:r>
          </w:p>
        </w:tc>
        <w:tc>
          <w:tcPr>
            <w:tcW w:w="1080" w:type="dxa"/>
            <w:tcBorders>
              <w:top w:val="nil"/>
              <w:left w:val="nil"/>
              <w:bottom w:val="single" w:sz="4" w:space="0" w:color="auto"/>
              <w:right w:val="single" w:sz="4" w:space="0" w:color="auto"/>
            </w:tcBorders>
            <w:shd w:val="clear" w:color="auto" w:fill="auto"/>
            <w:noWrap/>
            <w:vAlign w:val="bottom"/>
            <w:hideMark/>
          </w:tcPr>
          <w:p w:rsidR="00B8372C" w:rsidRPr="00B8372C" w:rsidRDefault="00B8372C" w:rsidP="00B8372C">
            <w:pPr>
              <w:spacing w:before="0" w:after="0" w:line="240" w:lineRule="auto"/>
              <w:jc w:val="right"/>
              <w:rPr>
                <w:color w:val="000000"/>
                <w:lang w:val="vi-VN" w:eastAsia="vi-VN"/>
              </w:rPr>
            </w:pPr>
            <w:r w:rsidRPr="00B8372C">
              <w:rPr>
                <w:color w:val="000000"/>
                <w:lang w:val="vi-VN" w:eastAsia="vi-VN"/>
              </w:rPr>
              <w:t>123,76</w:t>
            </w:r>
          </w:p>
        </w:tc>
      </w:tr>
    </w:tbl>
    <w:p w:rsidR="00B8372C" w:rsidRDefault="00B8372C" w:rsidP="00B8372C">
      <w:pPr>
        <w:rPr>
          <w:lang w:val="de-DE"/>
        </w:rPr>
        <w:sectPr w:rsidR="00B8372C" w:rsidSect="00B8372C">
          <w:footerReference w:type="default" r:id="rId8"/>
          <w:pgSz w:w="12240" w:h="15840"/>
          <w:pgMar w:top="1440" w:right="1440" w:bottom="1440" w:left="1440" w:header="720" w:footer="720" w:gutter="0"/>
          <w:cols w:space="720"/>
          <w:docGrid w:linePitch="360"/>
        </w:sectPr>
      </w:pPr>
    </w:p>
    <w:p w:rsidR="009B7986" w:rsidRDefault="009B7986" w:rsidP="009B7986">
      <w:pPr>
        <w:pStyle w:val="Caption"/>
        <w:ind w:left="927"/>
        <w:rPr>
          <w:lang w:val="de-DE"/>
        </w:rPr>
      </w:pPr>
      <w:r w:rsidRPr="001B344F">
        <w:rPr>
          <w:lang w:val="de-DE"/>
        </w:rPr>
        <w:lastRenderedPageBreak/>
        <w:t xml:space="preserve">Bảng </w:t>
      </w:r>
      <w:r>
        <w:fldChar w:fldCharType="begin"/>
      </w:r>
      <w:r w:rsidRPr="001B344F">
        <w:rPr>
          <w:lang w:val="de-DE"/>
        </w:rPr>
        <w:instrText xml:space="preserve"> SEQ Bảng \* ARABIC </w:instrText>
      </w:r>
      <w:r>
        <w:fldChar w:fldCharType="separate"/>
      </w:r>
      <w:r w:rsidR="000411C8">
        <w:rPr>
          <w:noProof/>
          <w:lang w:val="de-DE"/>
        </w:rPr>
        <w:t>5</w:t>
      </w:r>
      <w:r>
        <w:fldChar w:fldCharType="end"/>
      </w:r>
      <w:r w:rsidRPr="001B344F">
        <w:rPr>
          <w:lang w:val="de-DE"/>
        </w:rPr>
        <w:t> : Phân tích</w:t>
      </w:r>
      <w:r>
        <w:rPr>
          <w:lang w:val="de-DE"/>
        </w:rPr>
        <w:t xml:space="preserve"> tỷ trọng đóng góp vào chuỗi </w:t>
      </w:r>
      <w:r w:rsidRPr="001B344F">
        <w:rPr>
          <w:lang w:val="de-DE"/>
        </w:rPr>
        <w:t xml:space="preserve"> giá trị cung ứng </w:t>
      </w:r>
      <w:r>
        <w:rPr>
          <w:lang w:val="de-DE"/>
        </w:rPr>
        <w:t>thịt heo</w:t>
      </w:r>
      <w:bookmarkEnd w:id="59"/>
    </w:p>
    <w:tbl>
      <w:tblPr>
        <w:tblW w:w="13073" w:type="dxa"/>
        <w:jc w:val="right"/>
        <w:tblLook w:val="04A0" w:firstRow="1" w:lastRow="0" w:firstColumn="1" w:lastColumn="0" w:noHBand="0" w:noVBand="1"/>
      </w:tblPr>
      <w:tblGrid>
        <w:gridCol w:w="1417"/>
        <w:gridCol w:w="1128"/>
        <w:gridCol w:w="1369"/>
        <w:gridCol w:w="1128"/>
        <w:gridCol w:w="1067"/>
        <w:gridCol w:w="1369"/>
        <w:gridCol w:w="1369"/>
        <w:gridCol w:w="1029"/>
        <w:gridCol w:w="1105"/>
        <w:gridCol w:w="1052"/>
        <w:gridCol w:w="1040"/>
      </w:tblGrid>
      <w:tr w:rsidR="009B7986" w:rsidRPr="009B7986" w:rsidTr="009B7986">
        <w:trPr>
          <w:trHeight w:val="300"/>
          <w:jc w:val="right"/>
        </w:trPr>
        <w:tc>
          <w:tcPr>
            <w:tcW w:w="1419" w:type="dxa"/>
            <w:tcBorders>
              <w:top w:val="single" w:sz="4" w:space="0" w:color="auto"/>
              <w:left w:val="single" w:sz="4" w:space="0" w:color="auto"/>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Mắt xích</w:t>
            </w:r>
          </w:p>
        </w:tc>
        <w:tc>
          <w:tcPr>
            <w:tcW w:w="1130"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Hộ dân</w:t>
            </w:r>
          </w:p>
        </w:tc>
        <w:tc>
          <w:tcPr>
            <w:tcW w:w="1366"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rại heo của dân</w:t>
            </w:r>
          </w:p>
        </w:tc>
        <w:tc>
          <w:tcPr>
            <w:tcW w:w="1130"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rại heo của cp</w:t>
            </w:r>
          </w:p>
        </w:tc>
        <w:tc>
          <w:tcPr>
            <w:tcW w:w="1069"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hương lái</w:t>
            </w:r>
          </w:p>
        </w:tc>
        <w:tc>
          <w:tcPr>
            <w:tcW w:w="1366"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KD giết mổ</w:t>
            </w:r>
          </w:p>
        </w:tc>
        <w:tc>
          <w:tcPr>
            <w:tcW w:w="1366"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DN phân phối</w:t>
            </w:r>
          </w:p>
        </w:tc>
        <w:tc>
          <w:tcPr>
            <w:tcW w:w="1030"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DV vận chuyển</w:t>
            </w:r>
          </w:p>
        </w:tc>
        <w:tc>
          <w:tcPr>
            <w:tcW w:w="1107"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iểu thương</w:t>
            </w:r>
          </w:p>
        </w:tc>
        <w:tc>
          <w:tcPr>
            <w:tcW w:w="1053"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Kh cá nhân</w:t>
            </w:r>
          </w:p>
        </w:tc>
        <w:tc>
          <w:tcPr>
            <w:tcW w:w="1037" w:type="dxa"/>
            <w:tcBorders>
              <w:top w:val="single" w:sz="4" w:space="0" w:color="auto"/>
              <w:left w:val="nil"/>
              <w:bottom w:val="single" w:sz="4" w:space="0" w:color="auto"/>
              <w:right w:val="single" w:sz="4" w:space="0" w:color="auto"/>
            </w:tcBorders>
            <w:shd w:val="clear" w:color="000000" w:fill="FFE699"/>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oàn chuỗi</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Giá mua</w:t>
            </w:r>
          </w:p>
        </w:tc>
        <w:tc>
          <w:tcPr>
            <w:tcW w:w="1130"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w:t>
            </w:r>
          </w:p>
        </w:tc>
        <w:tc>
          <w:tcPr>
            <w:tcW w:w="1366"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w:t>
            </w:r>
          </w:p>
        </w:tc>
        <w:tc>
          <w:tcPr>
            <w:tcW w:w="1130"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w:t>
            </w:r>
          </w:p>
        </w:tc>
        <w:tc>
          <w:tcPr>
            <w:tcW w:w="1069"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000</w:t>
            </w:r>
          </w:p>
        </w:tc>
        <w:tc>
          <w:tcPr>
            <w:tcW w:w="1366"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000</w:t>
            </w:r>
          </w:p>
        </w:tc>
        <w:tc>
          <w:tcPr>
            <w:tcW w:w="1366"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000</w:t>
            </w:r>
          </w:p>
        </w:tc>
        <w:tc>
          <w:tcPr>
            <w:tcW w:w="1030"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w:t>
            </w:r>
          </w:p>
        </w:tc>
        <w:tc>
          <w:tcPr>
            <w:tcW w:w="1107"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5000,0</w:t>
            </w:r>
          </w:p>
        </w:tc>
        <w:tc>
          <w:tcPr>
            <w:tcW w:w="1053"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85000</w:t>
            </w:r>
          </w:p>
        </w:tc>
        <w:tc>
          <w:tcPr>
            <w:tcW w:w="1037"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Tổng cp</w:t>
            </w:r>
          </w:p>
        </w:tc>
        <w:tc>
          <w:tcPr>
            <w:tcW w:w="1130"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4514,3</w:t>
            </w:r>
          </w:p>
        </w:tc>
        <w:tc>
          <w:tcPr>
            <w:tcW w:w="1366"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35764,3</w:t>
            </w:r>
          </w:p>
        </w:tc>
        <w:tc>
          <w:tcPr>
            <w:tcW w:w="1130"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2154,5</w:t>
            </w:r>
          </w:p>
        </w:tc>
        <w:tc>
          <w:tcPr>
            <w:tcW w:w="1069"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00,0</w:t>
            </w:r>
          </w:p>
        </w:tc>
        <w:tc>
          <w:tcPr>
            <w:tcW w:w="1366"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571,4</w:t>
            </w:r>
          </w:p>
        </w:tc>
        <w:tc>
          <w:tcPr>
            <w:tcW w:w="1366"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571,4</w:t>
            </w:r>
          </w:p>
        </w:tc>
        <w:tc>
          <w:tcPr>
            <w:tcW w:w="1030"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500,0</w:t>
            </w:r>
          </w:p>
        </w:tc>
        <w:tc>
          <w:tcPr>
            <w:tcW w:w="1107"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000,0</w:t>
            </w:r>
          </w:p>
        </w:tc>
        <w:tc>
          <w:tcPr>
            <w:tcW w:w="1053"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Giá bán</w:t>
            </w:r>
          </w:p>
        </w:tc>
        <w:tc>
          <w:tcPr>
            <w:tcW w:w="1130"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000</w:t>
            </w:r>
          </w:p>
        </w:tc>
        <w:tc>
          <w:tcPr>
            <w:tcW w:w="1366"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000</w:t>
            </w:r>
          </w:p>
        </w:tc>
        <w:tc>
          <w:tcPr>
            <w:tcW w:w="1130"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000</w:t>
            </w:r>
          </w:p>
        </w:tc>
        <w:tc>
          <w:tcPr>
            <w:tcW w:w="1069"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000</w:t>
            </w:r>
          </w:p>
        </w:tc>
        <w:tc>
          <w:tcPr>
            <w:tcW w:w="1366"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w:t>
            </w:r>
          </w:p>
        </w:tc>
        <w:tc>
          <w:tcPr>
            <w:tcW w:w="1366"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0</w:t>
            </w:r>
          </w:p>
        </w:tc>
        <w:tc>
          <w:tcPr>
            <w:tcW w:w="1030"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5000,0</w:t>
            </w:r>
          </w:p>
        </w:tc>
        <w:tc>
          <w:tcPr>
            <w:tcW w:w="1107"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85000</w:t>
            </w:r>
          </w:p>
        </w:tc>
        <w:tc>
          <w:tcPr>
            <w:tcW w:w="1053"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D9E1F2"/>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1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Hộ dân</w:t>
            </w:r>
          </w:p>
        </w:tc>
        <w:tc>
          <w:tcPr>
            <w:tcW w:w="1366" w:type="dxa"/>
            <w:tcBorders>
              <w:top w:val="nil"/>
              <w:left w:val="nil"/>
              <w:bottom w:val="nil"/>
              <w:right w:val="nil"/>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130"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069"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hương lái</w:t>
            </w:r>
          </w:p>
        </w:tc>
        <w:tc>
          <w:tcPr>
            <w:tcW w:w="1366"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KD giết mổ</w:t>
            </w:r>
          </w:p>
        </w:tc>
        <w:tc>
          <w:tcPr>
            <w:tcW w:w="1366"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0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DV vận chuyển</w:t>
            </w:r>
          </w:p>
        </w:tc>
        <w:tc>
          <w:tcPr>
            <w:tcW w:w="110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iểu thương</w:t>
            </w:r>
          </w:p>
        </w:tc>
        <w:tc>
          <w:tcPr>
            <w:tcW w:w="1053"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Kh cá nhân</w:t>
            </w:r>
          </w:p>
        </w:tc>
        <w:tc>
          <w:tcPr>
            <w:tcW w:w="103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Giá mua</w:t>
            </w:r>
          </w:p>
        </w:tc>
        <w:tc>
          <w:tcPr>
            <w:tcW w:w="11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w:t>
            </w:r>
          </w:p>
        </w:tc>
        <w:tc>
          <w:tcPr>
            <w:tcW w:w="1366" w:type="dxa"/>
            <w:tcBorders>
              <w:top w:val="nil"/>
              <w:left w:val="nil"/>
              <w:bottom w:val="nil"/>
              <w:right w:val="nil"/>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30"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000</w:t>
            </w:r>
          </w:p>
        </w:tc>
        <w:tc>
          <w:tcPr>
            <w:tcW w:w="1366"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000</w:t>
            </w:r>
          </w:p>
        </w:tc>
        <w:tc>
          <w:tcPr>
            <w:tcW w:w="1366"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w:t>
            </w:r>
          </w:p>
        </w:tc>
        <w:tc>
          <w:tcPr>
            <w:tcW w:w="110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5000</w:t>
            </w:r>
          </w:p>
        </w:tc>
        <w:tc>
          <w:tcPr>
            <w:tcW w:w="1053"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85000</w:t>
            </w:r>
          </w:p>
        </w:tc>
        <w:tc>
          <w:tcPr>
            <w:tcW w:w="103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Tổng cp</w:t>
            </w:r>
          </w:p>
        </w:tc>
        <w:tc>
          <w:tcPr>
            <w:tcW w:w="11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4514,3</w:t>
            </w:r>
          </w:p>
        </w:tc>
        <w:tc>
          <w:tcPr>
            <w:tcW w:w="1366" w:type="dxa"/>
            <w:tcBorders>
              <w:top w:val="nil"/>
              <w:left w:val="nil"/>
              <w:bottom w:val="nil"/>
              <w:right w:val="nil"/>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30"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00,0</w:t>
            </w:r>
          </w:p>
        </w:tc>
        <w:tc>
          <w:tcPr>
            <w:tcW w:w="1366"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571,4</w:t>
            </w:r>
          </w:p>
        </w:tc>
        <w:tc>
          <w:tcPr>
            <w:tcW w:w="1366"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500,0</w:t>
            </w:r>
          </w:p>
        </w:tc>
        <w:tc>
          <w:tcPr>
            <w:tcW w:w="110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000,0</w:t>
            </w:r>
          </w:p>
        </w:tc>
        <w:tc>
          <w:tcPr>
            <w:tcW w:w="1053"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0</w:t>
            </w:r>
          </w:p>
        </w:tc>
        <w:tc>
          <w:tcPr>
            <w:tcW w:w="103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63085,7</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Giá bán</w:t>
            </w:r>
          </w:p>
        </w:tc>
        <w:tc>
          <w:tcPr>
            <w:tcW w:w="11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000</w:t>
            </w:r>
          </w:p>
        </w:tc>
        <w:tc>
          <w:tcPr>
            <w:tcW w:w="1366" w:type="dxa"/>
            <w:tcBorders>
              <w:top w:val="nil"/>
              <w:left w:val="nil"/>
              <w:bottom w:val="nil"/>
              <w:right w:val="nil"/>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30"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000</w:t>
            </w:r>
          </w:p>
        </w:tc>
        <w:tc>
          <w:tcPr>
            <w:tcW w:w="1366"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w:t>
            </w:r>
          </w:p>
        </w:tc>
        <w:tc>
          <w:tcPr>
            <w:tcW w:w="1366"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5000</w:t>
            </w:r>
          </w:p>
        </w:tc>
        <w:tc>
          <w:tcPr>
            <w:tcW w:w="110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85000</w:t>
            </w:r>
          </w:p>
        </w:tc>
        <w:tc>
          <w:tcPr>
            <w:tcW w:w="1053"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w:t>
            </w:r>
          </w:p>
        </w:tc>
        <w:tc>
          <w:tcPr>
            <w:tcW w:w="103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85000,0</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LN</w:t>
            </w:r>
          </w:p>
        </w:tc>
        <w:tc>
          <w:tcPr>
            <w:tcW w:w="11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5,7</w:t>
            </w:r>
          </w:p>
        </w:tc>
        <w:tc>
          <w:tcPr>
            <w:tcW w:w="1366" w:type="dxa"/>
            <w:tcBorders>
              <w:top w:val="nil"/>
              <w:left w:val="nil"/>
              <w:bottom w:val="nil"/>
              <w:right w:val="nil"/>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30"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00,0</w:t>
            </w:r>
          </w:p>
        </w:tc>
        <w:tc>
          <w:tcPr>
            <w:tcW w:w="1366"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9428,6</w:t>
            </w:r>
          </w:p>
        </w:tc>
        <w:tc>
          <w:tcPr>
            <w:tcW w:w="1366" w:type="dxa"/>
            <w:tcBorders>
              <w:top w:val="nil"/>
              <w:left w:val="nil"/>
              <w:bottom w:val="nil"/>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00,0</w:t>
            </w:r>
          </w:p>
        </w:tc>
        <w:tc>
          <w:tcPr>
            <w:tcW w:w="110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9000,0</w:t>
            </w:r>
          </w:p>
        </w:tc>
        <w:tc>
          <w:tcPr>
            <w:tcW w:w="1053"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21914,3</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LN trên chuỗi</w:t>
            </w:r>
          </w:p>
        </w:tc>
        <w:tc>
          <w:tcPr>
            <w:tcW w:w="11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2,22</w:t>
            </w:r>
          </w:p>
        </w:tc>
        <w:tc>
          <w:tcPr>
            <w:tcW w:w="1366" w:type="dxa"/>
            <w:tcBorders>
              <w:top w:val="nil"/>
              <w:left w:val="nil"/>
              <w:bottom w:val="single" w:sz="4" w:space="0" w:color="auto"/>
              <w:right w:val="nil"/>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6,84</w:t>
            </w:r>
          </w:p>
        </w:tc>
        <w:tc>
          <w:tcPr>
            <w:tcW w:w="1366"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3,02</w:t>
            </w:r>
          </w:p>
        </w:tc>
        <w:tc>
          <w:tcPr>
            <w:tcW w:w="1366"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6,84</w:t>
            </w:r>
          </w:p>
        </w:tc>
        <w:tc>
          <w:tcPr>
            <w:tcW w:w="110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1,07</w:t>
            </w:r>
          </w:p>
        </w:tc>
        <w:tc>
          <w:tcPr>
            <w:tcW w:w="1053"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B4C6E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00,0</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rại heo của dân</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069"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hương lái</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KD giết mổ</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0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DV vận chuyển</w:t>
            </w:r>
          </w:p>
        </w:tc>
        <w:tc>
          <w:tcPr>
            <w:tcW w:w="110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iểu thương</w:t>
            </w:r>
          </w:p>
        </w:tc>
        <w:tc>
          <w:tcPr>
            <w:tcW w:w="1053"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Kh cá nhân</w:t>
            </w:r>
          </w:p>
        </w:tc>
        <w:tc>
          <w:tcPr>
            <w:tcW w:w="103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Giá mua</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000</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000</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w:t>
            </w:r>
          </w:p>
        </w:tc>
        <w:tc>
          <w:tcPr>
            <w:tcW w:w="110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5000</w:t>
            </w:r>
          </w:p>
        </w:tc>
        <w:tc>
          <w:tcPr>
            <w:tcW w:w="1053"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85000</w:t>
            </w:r>
          </w:p>
        </w:tc>
        <w:tc>
          <w:tcPr>
            <w:tcW w:w="103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Tổng cp</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35764,28</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00</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571,42857</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500</w:t>
            </w:r>
          </w:p>
        </w:tc>
        <w:tc>
          <w:tcPr>
            <w:tcW w:w="110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000</w:t>
            </w:r>
          </w:p>
        </w:tc>
        <w:tc>
          <w:tcPr>
            <w:tcW w:w="1053"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w:t>
            </w:r>
          </w:p>
        </w:tc>
        <w:tc>
          <w:tcPr>
            <w:tcW w:w="103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54335,71</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Giá bán</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000</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000</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5000</w:t>
            </w:r>
          </w:p>
        </w:tc>
        <w:tc>
          <w:tcPr>
            <w:tcW w:w="110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85000</w:t>
            </w:r>
          </w:p>
        </w:tc>
        <w:tc>
          <w:tcPr>
            <w:tcW w:w="1053"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w:t>
            </w:r>
          </w:p>
        </w:tc>
        <w:tc>
          <w:tcPr>
            <w:tcW w:w="103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85000</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LN</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9235,7</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00,0</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9428,6</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00,0</w:t>
            </w:r>
          </w:p>
        </w:tc>
        <w:tc>
          <w:tcPr>
            <w:tcW w:w="110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9000,0</w:t>
            </w:r>
          </w:p>
        </w:tc>
        <w:tc>
          <w:tcPr>
            <w:tcW w:w="1053"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30664,3</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LN trên chuỗi</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30,12</w:t>
            </w:r>
          </w:p>
        </w:tc>
        <w:tc>
          <w:tcPr>
            <w:tcW w:w="11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9</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30,75</w:t>
            </w:r>
          </w:p>
        </w:tc>
        <w:tc>
          <w:tcPr>
            <w:tcW w:w="1366"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0"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9</w:t>
            </w:r>
          </w:p>
        </w:tc>
        <w:tc>
          <w:tcPr>
            <w:tcW w:w="110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29,35</w:t>
            </w:r>
          </w:p>
        </w:tc>
        <w:tc>
          <w:tcPr>
            <w:tcW w:w="1053"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00</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rại heo của dân</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069"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Thương lái</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DN phân phối</w:t>
            </w:r>
          </w:p>
        </w:tc>
        <w:tc>
          <w:tcPr>
            <w:tcW w:w="10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10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c>
          <w:tcPr>
            <w:tcW w:w="1053"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r w:rsidRPr="009B7986">
              <w:rPr>
                <w:b/>
                <w:color w:val="000000"/>
                <w:sz w:val="22"/>
                <w:szCs w:val="22"/>
                <w:lang w:val="vi-VN" w:eastAsia="vi-VN"/>
              </w:rPr>
              <w:t>Khách hàng TC</w:t>
            </w:r>
          </w:p>
        </w:tc>
        <w:tc>
          <w:tcPr>
            <w:tcW w:w="103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b/>
                <w:color w:val="000000"/>
                <w:sz w:val="22"/>
                <w:szCs w:val="22"/>
                <w:lang w:val="vi-VN" w:eastAsia="vi-VN"/>
              </w:rPr>
            </w:pP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Giá mua</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0</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000</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000</w:t>
            </w:r>
          </w:p>
        </w:tc>
        <w:tc>
          <w:tcPr>
            <w:tcW w:w="10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0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53"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w:t>
            </w:r>
          </w:p>
        </w:tc>
        <w:tc>
          <w:tcPr>
            <w:tcW w:w="103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Tổng cp</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35764,28571</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00</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571,42857</w:t>
            </w:r>
          </w:p>
        </w:tc>
        <w:tc>
          <w:tcPr>
            <w:tcW w:w="10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0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53"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52835,7</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Giá bán</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000</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8000</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w:t>
            </w:r>
          </w:p>
        </w:tc>
        <w:tc>
          <w:tcPr>
            <w:tcW w:w="10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0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53"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3000</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LN</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9235,7</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500,0</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9428,6</w:t>
            </w:r>
          </w:p>
        </w:tc>
        <w:tc>
          <w:tcPr>
            <w:tcW w:w="10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0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53"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20164,3</w:t>
            </w:r>
          </w:p>
        </w:tc>
      </w:tr>
      <w:tr w:rsidR="009B7986" w:rsidRPr="009B7986" w:rsidTr="009B7986">
        <w:trPr>
          <w:trHeight w:val="300"/>
          <w:jc w:val="right"/>
        </w:trPr>
        <w:tc>
          <w:tcPr>
            <w:tcW w:w="1419" w:type="dxa"/>
            <w:tcBorders>
              <w:top w:val="nil"/>
              <w:left w:val="single" w:sz="4" w:space="0" w:color="auto"/>
              <w:bottom w:val="single" w:sz="4" w:space="0" w:color="auto"/>
              <w:right w:val="single" w:sz="4" w:space="0" w:color="auto"/>
            </w:tcBorders>
            <w:shd w:val="clear" w:color="000000" w:fill="8EA9DB"/>
            <w:noWrap/>
            <w:vAlign w:val="center"/>
            <w:hideMark/>
          </w:tcPr>
          <w:p w:rsidR="009B7986" w:rsidRPr="009B7986" w:rsidRDefault="009B7986" w:rsidP="009B7986">
            <w:pPr>
              <w:spacing w:before="0" w:after="0" w:line="240" w:lineRule="auto"/>
              <w:jc w:val="center"/>
              <w:rPr>
                <w:color w:val="000000"/>
                <w:sz w:val="22"/>
                <w:szCs w:val="22"/>
                <w:lang w:val="vi-VN" w:eastAsia="vi-VN"/>
              </w:rPr>
            </w:pPr>
            <w:r w:rsidRPr="009B7986">
              <w:rPr>
                <w:color w:val="000000"/>
                <w:sz w:val="22"/>
                <w:szCs w:val="22"/>
                <w:lang w:val="vi-VN" w:eastAsia="vi-VN"/>
              </w:rPr>
              <w:t>%LN trên chuỗi</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5,80</w:t>
            </w:r>
          </w:p>
        </w:tc>
        <w:tc>
          <w:tcPr>
            <w:tcW w:w="11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69"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7,44</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366"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46,76</w:t>
            </w:r>
          </w:p>
        </w:tc>
        <w:tc>
          <w:tcPr>
            <w:tcW w:w="1030"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10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53"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 </w:t>
            </w:r>
          </w:p>
        </w:tc>
        <w:tc>
          <w:tcPr>
            <w:tcW w:w="1037" w:type="dxa"/>
            <w:tcBorders>
              <w:top w:val="nil"/>
              <w:left w:val="nil"/>
              <w:bottom w:val="single" w:sz="4" w:space="0" w:color="auto"/>
              <w:right w:val="single" w:sz="4" w:space="0" w:color="auto"/>
            </w:tcBorders>
            <w:shd w:val="clear" w:color="000000" w:fill="DDEBF7"/>
            <w:noWrap/>
            <w:vAlign w:val="center"/>
            <w:hideMark/>
          </w:tcPr>
          <w:p w:rsidR="009B7986" w:rsidRPr="009B7986" w:rsidRDefault="009B7986" w:rsidP="009B7986">
            <w:pPr>
              <w:spacing w:before="0" w:after="0" w:line="240" w:lineRule="auto"/>
              <w:jc w:val="right"/>
              <w:rPr>
                <w:color w:val="000000"/>
                <w:sz w:val="22"/>
                <w:szCs w:val="22"/>
                <w:lang w:val="vi-VN" w:eastAsia="vi-VN"/>
              </w:rPr>
            </w:pPr>
            <w:r w:rsidRPr="009B7986">
              <w:rPr>
                <w:color w:val="000000"/>
                <w:sz w:val="22"/>
                <w:szCs w:val="22"/>
                <w:lang w:val="vi-VN" w:eastAsia="vi-VN"/>
              </w:rPr>
              <w:t>100,0</w:t>
            </w:r>
          </w:p>
        </w:tc>
      </w:tr>
    </w:tbl>
    <w:p w:rsidR="0073060B" w:rsidRDefault="0073060B" w:rsidP="0073060B">
      <w:pPr>
        <w:rPr>
          <w:lang w:val="de-DE"/>
        </w:rPr>
        <w:sectPr w:rsidR="0073060B" w:rsidSect="00B8372C">
          <w:pgSz w:w="15840" w:h="12240" w:orient="landscape"/>
          <w:pgMar w:top="1440" w:right="1440" w:bottom="1440" w:left="1440" w:header="720" w:footer="720" w:gutter="0"/>
          <w:cols w:space="720"/>
          <w:docGrid w:linePitch="360"/>
        </w:sectPr>
      </w:pPr>
    </w:p>
    <w:p w:rsidR="0017487F" w:rsidRDefault="0017487F" w:rsidP="0017487F">
      <w:pPr>
        <w:pStyle w:val="Heading3"/>
        <w:rPr>
          <w:lang w:val="de-DE"/>
        </w:rPr>
      </w:pPr>
      <w:bookmarkStart w:id="60" w:name="_Toc464304626"/>
      <w:bookmarkStart w:id="61" w:name="_Toc466209633"/>
      <w:bookmarkStart w:id="62" w:name="_Toc466435367"/>
      <w:r>
        <w:rPr>
          <w:lang w:val="de-DE"/>
        </w:rPr>
        <w:lastRenderedPageBreak/>
        <w:t>Phân tích chuỗi giá trị rau</w:t>
      </w:r>
      <w:bookmarkEnd w:id="60"/>
      <w:bookmarkEnd w:id="61"/>
      <w:bookmarkEnd w:id="62"/>
    </w:p>
    <w:p w:rsidR="00E721E9" w:rsidRPr="00A25D3C" w:rsidRDefault="00E721E9" w:rsidP="00E721E9">
      <w:pPr>
        <w:pStyle w:val="Caption"/>
        <w:rPr>
          <w:sz w:val="26"/>
          <w:szCs w:val="26"/>
          <w:lang w:val="sv-SE"/>
        </w:rPr>
      </w:pPr>
      <w:bookmarkStart w:id="63" w:name="_Ref466128072"/>
      <w:bookmarkStart w:id="64" w:name="_Toc466210190"/>
      <w:r w:rsidRPr="00A25D3C">
        <w:rPr>
          <w:lang w:val="sv-SE"/>
        </w:rPr>
        <w:t xml:space="preserve">Bảng </w:t>
      </w:r>
      <w:r>
        <w:fldChar w:fldCharType="begin"/>
      </w:r>
      <w:r w:rsidRPr="00A25D3C">
        <w:rPr>
          <w:lang w:val="sv-SE"/>
        </w:rPr>
        <w:instrText xml:space="preserve"> SEQ Bảng \* ARABIC </w:instrText>
      </w:r>
      <w:r>
        <w:fldChar w:fldCharType="separate"/>
      </w:r>
      <w:r w:rsidR="000411C8">
        <w:rPr>
          <w:noProof/>
          <w:lang w:val="sv-SE"/>
        </w:rPr>
        <w:t>6</w:t>
      </w:r>
      <w:r>
        <w:fldChar w:fldCharType="end"/>
      </w:r>
      <w:bookmarkEnd w:id="63"/>
      <w:r w:rsidRPr="00A25D3C">
        <w:rPr>
          <w:lang w:val="sv-SE"/>
        </w:rPr>
        <w:t> : So sánh chuỗi giá trị</w:t>
      </w:r>
      <w:r>
        <w:rPr>
          <w:lang w:val="sv-SE"/>
        </w:rPr>
        <w:t xml:space="preserve"> RAT và rau thường</w:t>
      </w:r>
      <w:bookmarkEnd w:id="64"/>
    </w:p>
    <w:tbl>
      <w:tblPr>
        <w:tblW w:w="9242" w:type="dxa"/>
        <w:jc w:val="center"/>
        <w:tblLook w:val="04A0" w:firstRow="1" w:lastRow="0" w:firstColumn="1" w:lastColumn="0" w:noHBand="0" w:noVBand="1"/>
      </w:tblPr>
      <w:tblGrid>
        <w:gridCol w:w="1526"/>
        <w:gridCol w:w="1558"/>
        <w:gridCol w:w="216"/>
        <w:gridCol w:w="919"/>
        <w:gridCol w:w="1401"/>
        <w:gridCol w:w="1034"/>
        <w:gridCol w:w="216"/>
        <w:gridCol w:w="893"/>
        <w:gridCol w:w="1479"/>
      </w:tblGrid>
      <w:tr w:rsidR="00E721E9" w:rsidRPr="00A25D3C" w:rsidTr="007B080E">
        <w:trPr>
          <w:trHeight w:val="300"/>
          <w:jc w:val="center"/>
        </w:trPr>
        <w:tc>
          <w:tcPr>
            <w:tcW w:w="1526"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E721E9" w:rsidRPr="00A25D3C" w:rsidRDefault="00E721E9" w:rsidP="007B080E">
            <w:pPr>
              <w:spacing w:before="0" w:after="0" w:line="240" w:lineRule="auto"/>
              <w:jc w:val="center"/>
              <w:rPr>
                <w:color w:val="000000"/>
                <w:lang w:val="en-US"/>
              </w:rPr>
            </w:pPr>
            <w:r w:rsidRPr="00A25D3C">
              <w:rPr>
                <w:color w:val="000000"/>
                <w:lang w:val="en-US"/>
              </w:rPr>
              <w:t>Mắt xích</w:t>
            </w:r>
          </w:p>
        </w:tc>
        <w:tc>
          <w:tcPr>
            <w:tcW w:w="1774" w:type="dxa"/>
            <w:gridSpan w:val="2"/>
            <w:tcBorders>
              <w:top w:val="single" w:sz="4" w:space="0" w:color="auto"/>
              <w:left w:val="nil"/>
              <w:bottom w:val="single" w:sz="4" w:space="0" w:color="auto"/>
              <w:right w:val="nil"/>
            </w:tcBorders>
          </w:tcPr>
          <w:p w:rsidR="00E721E9" w:rsidRPr="00A25D3C" w:rsidRDefault="00E721E9" w:rsidP="007B080E">
            <w:pPr>
              <w:spacing w:before="0" w:after="0" w:line="240" w:lineRule="auto"/>
              <w:jc w:val="center"/>
              <w:rPr>
                <w:color w:val="000000"/>
                <w:lang w:val="en-US"/>
              </w:rPr>
            </w:pPr>
          </w:p>
        </w:tc>
        <w:tc>
          <w:tcPr>
            <w:tcW w:w="2320" w:type="dxa"/>
            <w:gridSpan w:val="2"/>
            <w:tcBorders>
              <w:top w:val="single" w:sz="4" w:space="0" w:color="auto"/>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center"/>
              <w:rPr>
                <w:color w:val="000000"/>
                <w:lang w:val="en-US"/>
              </w:rPr>
            </w:pPr>
            <w:r w:rsidRPr="00A25D3C">
              <w:rPr>
                <w:color w:val="000000"/>
                <w:lang w:val="en-US"/>
              </w:rPr>
              <w:t>RAT</w:t>
            </w:r>
          </w:p>
        </w:tc>
        <w:tc>
          <w:tcPr>
            <w:tcW w:w="1250" w:type="dxa"/>
            <w:gridSpan w:val="2"/>
            <w:tcBorders>
              <w:top w:val="single" w:sz="4" w:space="0" w:color="auto"/>
              <w:left w:val="nil"/>
              <w:bottom w:val="single" w:sz="4" w:space="0" w:color="auto"/>
              <w:right w:val="nil"/>
            </w:tcBorders>
          </w:tcPr>
          <w:p w:rsidR="00E721E9" w:rsidRPr="00A25D3C" w:rsidRDefault="00E721E9" w:rsidP="007B080E">
            <w:pPr>
              <w:spacing w:before="0" w:after="0" w:line="240" w:lineRule="auto"/>
              <w:jc w:val="center"/>
              <w:rPr>
                <w:color w:val="000000"/>
                <w:lang w:val="en-US"/>
              </w:rPr>
            </w:pPr>
          </w:p>
        </w:tc>
        <w:tc>
          <w:tcPr>
            <w:tcW w:w="2372" w:type="dxa"/>
            <w:gridSpan w:val="2"/>
            <w:tcBorders>
              <w:top w:val="single" w:sz="4" w:space="0" w:color="auto"/>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center"/>
              <w:rPr>
                <w:color w:val="000000"/>
                <w:lang w:val="en-US"/>
              </w:rPr>
            </w:pPr>
            <w:r w:rsidRPr="00A25D3C">
              <w:rPr>
                <w:color w:val="000000"/>
                <w:lang w:val="en-US"/>
              </w:rPr>
              <w:t>RT</w:t>
            </w:r>
          </w:p>
        </w:tc>
      </w:tr>
      <w:tr w:rsidR="00E721E9" w:rsidRPr="00A25D3C" w:rsidTr="007B080E">
        <w:trPr>
          <w:trHeight w:val="300"/>
          <w:jc w:val="center"/>
        </w:trPr>
        <w:tc>
          <w:tcPr>
            <w:tcW w:w="1526" w:type="dxa"/>
            <w:vMerge/>
            <w:tcBorders>
              <w:top w:val="single" w:sz="4" w:space="0" w:color="auto"/>
              <w:left w:val="single" w:sz="4" w:space="0" w:color="auto"/>
              <w:bottom w:val="single" w:sz="4" w:space="0" w:color="000000"/>
              <w:right w:val="single" w:sz="4" w:space="0" w:color="auto"/>
            </w:tcBorders>
            <w:vAlign w:val="center"/>
            <w:hideMark/>
          </w:tcPr>
          <w:p w:rsidR="00E721E9" w:rsidRPr="00A25D3C" w:rsidRDefault="00E721E9" w:rsidP="007B080E">
            <w:pPr>
              <w:spacing w:before="0" w:after="0" w:line="240" w:lineRule="auto"/>
              <w:jc w:val="center"/>
              <w:rPr>
                <w:color w:val="000000"/>
                <w:lang w:val="en-US"/>
              </w:rPr>
            </w:pPr>
          </w:p>
        </w:tc>
        <w:tc>
          <w:tcPr>
            <w:tcW w:w="1558"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center"/>
              <w:rPr>
                <w:color w:val="000000"/>
                <w:lang w:val="en-US"/>
              </w:rPr>
            </w:pPr>
            <w:r w:rsidRPr="00A25D3C">
              <w:rPr>
                <w:color w:val="000000"/>
                <w:lang w:val="en-US"/>
              </w:rPr>
              <w:t>Giá</w:t>
            </w:r>
          </w:p>
        </w:tc>
        <w:tc>
          <w:tcPr>
            <w:tcW w:w="1135" w:type="dxa"/>
            <w:gridSpan w:val="2"/>
            <w:tcBorders>
              <w:top w:val="single" w:sz="4" w:space="0" w:color="auto"/>
              <w:left w:val="nil"/>
              <w:bottom w:val="single" w:sz="4" w:space="0" w:color="auto"/>
              <w:right w:val="single" w:sz="4" w:space="0" w:color="auto"/>
            </w:tcBorders>
            <w:vAlign w:val="bottom"/>
          </w:tcPr>
          <w:p w:rsidR="00E721E9" w:rsidRPr="00A25D3C" w:rsidRDefault="00E721E9" w:rsidP="007B080E">
            <w:pPr>
              <w:spacing w:before="0" w:after="0" w:line="240" w:lineRule="auto"/>
              <w:jc w:val="center"/>
              <w:rPr>
                <w:color w:val="000000"/>
                <w:lang w:val="en-US"/>
              </w:rPr>
            </w:pPr>
            <w:r w:rsidRPr="00A25D3C">
              <w:rPr>
                <w:color w:val="000000"/>
                <w:lang w:val="en-US"/>
              </w:rPr>
              <w:t xml:space="preserve">% </w:t>
            </w:r>
            <w:r>
              <w:rPr>
                <w:color w:val="000000"/>
                <w:lang w:val="en-US"/>
              </w:rPr>
              <w:t>LN</w:t>
            </w:r>
          </w:p>
        </w:tc>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21E9" w:rsidRPr="00A25D3C" w:rsidRDefault="00E721E9" w:rsidP="007B080E">
            <w:pPr>
              <w:spacing w:before="0" w:after="0" w:line="240" w:lineRule="auto"/>
              <w:jc w:val="center"/>
              <w:rPr>
                <w:color w:val="000000"/>
                <w:lang w:val="en-US"/>
              </w:rPr>
            </w:pPr>
            <w:r>
              <w:rPr>
                <w:color w:val="000000"/>
                <w:lang w:val="en-US"/>
              </w:rPr>
              <w:t>LN/ngày</w:t>
            </w:r>
          </w:p>
        </w:tc>
        <w:tc>
          <w:tcPr>
            <w:tcW w:w="1034"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center"/>
              <w:rPr>
                <w:color w:val="000000"/>
                <w:lang w:val="en-US"/>
              </w:rPr>
            </w:pPr>
            <w:r w:rsidRPr="00A25D3C">
              <w:rPr>
                <w:color w:val="000000"/>
                <w:lang w:val="en-US"/>
              </w:rPr>
              <w:t>Giá</w:t>
            </w:r>
          </w:p>
        </w:tc>
        <w:tc>
          <w:tcPr>
            <w:tcW w:w="1109" w:type="dxa"/>
            <w:gridSpan w:val="2"/>
            <w:tcBorders>
              <w:top w:val="single" w:sz="4" w:space="0" w:color="auto"/>
              <w:left w:val="nil"/>
              <w:bottom w:val="single" w:sz="4" w:space="0" w:color="auto"/>
              <w:right w:val="single" w:sz="4" w:space="0" w:color="auto"/>
            </w:tcBorders>
            <w:vAlign w:val="bottom"/>
          </w:tcPr>
          <w:p w:rsidR="00E721E9" w:rsidRPr="00A25D3C" w:rsidRDefault="00E721E9" w:rsidP="007B080E">
            <w:pPr>
              <w:spacing w:before="0" w:after="0" w:line="240" w:lineRule="auto"/>
              <w:jc w:val="center"/>
              <w:rPr>
                <w:color w:val="000000"/>
                <w:lang w:val="en-US"/>
              </w:rPr>
            </w:pPr>
            <w:r w:rsidRPr="00A25D3C">
              <w:rPr>
                <w:color w:val="000000"/>
                <w:lang w:val="en-US"/>
              </w:rPr>
              <w:t xml:space="preserve">% </w:t>
            </w:r>
            <w:r>
              <w:rPr>
                <w:color w:val="000000"/>
                <w:lang w:val="en-US"/>
              </w:rPr>
              <w:t>LN</w:t>
            </w:r>
          </w:p>
        </w:tc>
        <w:tc>
          <w:tcPr>
            <w:tcW w:w="147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21E9" w:rsidRPr="00A25D3C" w:rsidRDefault="00E721E9" w:rsidP="007B080E">
            <w:pPr>
              <w:spacing w:before="0" w:after="0" w:line="240" w:lineRule="auto"/>
              <w:jc w:val="center"/>
              <w:rPr>
                <w:color w:val="000000"/>
                <w:lang w:val="en-US"/>
              </w:rPr>
            </w:pPr>
            <w:r>
              <w:rPr>
                <w:color w:val="000000"/>
                <w:lang w:val="en-US"/>
              </w:rPr>
              <w:t>LN/ngày</w:t>
            </w:r>
          </w:p>
        </w:tc>
      </w:tr>
      <w:tr w:rsidR="00E721E9" w:rsidRPr="00A25D3C" w:rsidTr="007B080E">
        <w:trPr>
          <w:trHeight w:val="300"/>
          <w:jc w:val="center"/>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rPr>
                <w:color w:val="000000"/>
                <w:lang w:val="en-US"/>
              </w:rPr>
            </w:pPr>
            <w:r w:rsidRPr="00A25D3C">
              <w:rPr>
                <w:color w:val="000000"/>
                <w:lang w:val="en-US"/>
              </w:rPr>
              <w:t xml:space="preserve">Nông dân </w:t>
            </w:r>
          </w:p>
        </w:tc>
        <w:tc>
          <w:tcPr>
            <w:tcW w:w="1558"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6500</w:t>
            </w:r>
          </w:p>
        </w:tc>
        <w:tc>
          <w:tcPr>
            <w:tcW w:w="1135" w:type="dxa"/>
            <w:gridSpan w:val="2"/>
            <w:tcBorders>
              <w:top w:val="single" w:sz="4" w:space="0" w:color="auto"/>
              <w:left w:val="nil"/>
              <w:bottom w:val="single" w:sz="4" w:space="0" w:color="auto"/>
              <w:right w:val="single" w:sz="4" w:space="0" w:color="auto"/>
            </w:tcBorders>
            <w:vAlign w:val="bottom"/>
          </w:tcPr>
          <w:p w:rsidR="00E721E9" w:rsidRPr="00A25D3C" w:rsidRDefault="00E721E9" w:rsidP="007B080E">
            <w:pPr>
              <w:spacing w:before="0" w:after="0" w:line="240" w:lineRule="auto"/>
              <w:jc w:val="right"/>
              <w:rPr>
                <w:color w:val="000000"/>
                <w:lang w:val="en-US"/>
              </w:rPr>
            </w:pPr>
            <w:r w:rsidRPr="00A25D3C">
              <w:rPr>
                <w:color w:val="000000"/>
                <w:lang w:val="en-US"/>
              </w:rPr>
              <w:t>33.46</w:t>
            </w:r>
          </w:p>
        </w:tc>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21E9" w:rsidRPr="00A25D3C" w:rsidRDefault="00E721E9" w:rsidP="007B080E">
            <w:pPr>
              <w:spacing w:before="0" w:after="0" w:line="240" w:lineRule="auto"/>
              <w:jc w:val="right"/>
              <w:rPr>
                <w:color w:val="000000"/>
                <w:lang w:val="en-US"/>
              </w:rPr>
            </w:pPr>
            <w:r w:rsidRPr="004E4F44">
              <w:rPr>
                <w:lang w:val="vi-VN"/>
              </w:rPr>
              <w:t>103.500</w:t>
            </w:r>
          </w:p>
        </w:tc>
        <w:tc>
          <w:tcPr>
            <w:tcW w:w="1034"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6500</w:t>
            </w:r>
          </w:p>
        </w:tc>
        <w:tc>
          <w:tcPr>
            <w:tcW w:w="1109" w:type="dxa"/>
            <w:gridSpan w:val="2"/>
            <w:tcBorders>
              <w:top w:val="single" w:sz="4" w:space="0" w:color="auto"/>
              <w:left w:val="nil"/>
              <w:bottom w:val="single" w:sz="4" w:space="0" w:color="auto"/>
              <w:right w:val="single" w:sz="4" w:space="0" w:color="auto"/>
            </w:tcBorders>
            <w:vAlign w:val="bottom"/>
          </w:tcPr>
          <w:p w:rsidR="00E721E9" w:rsidRPr="00A25D3C" w:rsidRDefault="00E721E9" w:rsidP="007B080E">
            <w:pPr>
              <w:spacing w:before="0" w:after="0" w:line="240" w:lineRule="auto"/>
              <w:jc w:val="right"/>
              <w:rPr>
                <w:color w:val="000000"/>
                <w:lang w:val="en-US"/>
              </w:rPr>
            </w:pPr>
            <w:r w:rsidRPr="00A25D3C">
              <w:rPr>
                <w:color w:val="000000"/>
                <w:lang w:val="en-US"/>
              </w:rPr>
              <w:t>66.13</w:t>
            </w:r>
          </w:p>
        </w:tc>
        <w:tc>
          <w:tcPr>
            <w:tcW w:w="1479"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21E9" w:rsidRPr="004E4F44" w:rsidRDefault="00E721E9" w:rsidP="007B080E">
            <w:pPr>
              <w:spacing w:before="0" w:after="0" w:line="240" w:lineRule="auto"/>
              <w:jc w:val="right"/>
              <w:rPr>
                <w:lang w:val="vi-VN"/>
              </w:rPr>
            </w:pPr>
            <w:r w:rsidRPr="004E4F44">
              <w:rPr>
                <w:lang w:val="vi-VN"/>
              </w:rPr>
              <w:t>103.500</w:t>
            </w:r>
          </w:p>
        </w:tc>
      </w:tr>
      <w:tr w:rsidR="00E721E9" w:rsidRPr="00A25D3C" w:rsidTr="007B080E">
        <w:trPr>
          <w:trHeight w:val="300"/>
          <w:jc w:val="center"/>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rPr>
                <w:color w:val="000000"/>
                <w:lang w:val="en-US"/>
              </w:rPr>
            </w:pPr>
            <w:r w:rsidRPr="00A25D3C">
              <w:rPr>
                <w:color w:val="000000"/>
                <w:lang w:val="en-US"/>
              </w:rPr>
              <w:t>DNSX</w:t>
            </w:r>
          </w:p>
        </w:tc>
        <w:tc>
          <w:tcPr>
            <w:tcW w:w="1558"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12000</w:t>
            </w:r>
          </w:p>
        </w:tc>
        <w:tc>
          <w:tcPr>
            <w:tcW w:w="1135" w:type="dxa"/>
            <w:gridSpan w:val="2"/>
            <w:tcBorders>
              <w:top w:val="single" w:sz="4" w:space="0" w:color="auto"/>
              <w:left w:val="nil"/>
              <w:bottom w:val="single" w:sz="4" w:space="0" w:color="auto"/>
              <w:right w:val="single" w:sz="4" w:space="0" w:color="auto"/>
            </w:tcBorders>
            <w:vAlign w:val="bottom"/>
          </w:tcPr>
          <w:p w:rsidR="00E721E9" w:rsidRPr="00A25D3C" w:rsidRDefault="00E721E9" w:rsidP="007B080E">
            <w:pPr>
              <w:spacing w:before="0" w:after="0" w:line="240" w:lineRule="auto"/>
              <w:jc w:val="right"/>
              <w:rPr>
                <w:color w:val="000000"/>
                <w:lang w:val="en-US"/>
              </w:rPr>
            </w:pPr>
            <w:r w:rsidRPr="00A25D3C">
              <w:rPr>
                <w:color w:val="000000"/>
                <w:lang w:val="en-US"/>
              </w:rPr>
              <w:t>46.29</w:t>
            </w:r>
          </w:p>
        </w:tc>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21E9" w:rsidRPr="00A25D3C" w:rsidRDefault="00E721E9" w:rsidP="007B080E">
            <w:pPr>
              <w:spacing w:before="0" w:after="0" w:line="240" w:lineRule="auto"/>
              <w:jc w:val="right"/>
              <w:rPr>
                <w:color w:val="000000"/>
                <w:lang w:val="en-US"/>
              </w:rPr>
            </w:pPr>
            <w:r w:rsidRPr="004E4F44">
              <w:rPr>
                <w:lang w:val="vi-VN"/>
              </w:rPr>
              <w:t>9.720.759</w:t>
            </w:r>
          </w:p>
        </w:tc>
        <w:tc>
          <w:tcPr>
            <w:tcW w:w="1034"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6500</w:t>
            </w:r>
          </w:p>
        </w:tc>
        <w:tc>
          <w:tcPr>
            <w:tcW w:w="1109" w:type="dxa"/>
            <w:gridSpan w:val="2"/>
            <w:tcBorders>
              <w:top w:val="single" w:sz="4" w:space="0" w:color="auto"/>
              <w:left w:val="nil"/>
              <w:bottom w:val="single" w:sz="4" w:space="0" w:color="auto"/>
              <w:right w:val="single" w:sz="4" w:space="0" w:color="auto"/>
            </w:tcBorders>
            <w:vAlign w:val="bottom"/>
          </w:tcPr>
          <w:p w:rsidR="00E721E9" w:rsidRPr="00A25D3C" w:rsidRDefault="00E721E9" w:rsidP="007B080E">
            <w:pPr>
              <w:spacing w:before="0" w:after="0" w:line="240" w:lineRule="auto"/>
              <w:jc w:val="right"/>
              <w:rPr>
                <w:color w:val="000000"/>
                <w:lang w:val="en-US"/>
              </w:rPr>
            </w:pPr>
            <w:r w:rsidRPr="00A25D3C">
              <w:rPr>
                <w:color w:val="000000"/>
                <w:lang w:val="en-US"/>
              </w:rPr>
              <w:t>24.93</w:t>
            </w:r>
          </w:p>
        </w:tc>
        <w:tc>
          <w:tcPr>
            <w:tcW w:w="1479"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21E9" w:rsidRPr="004E4F44" w:rsidRDefault="00E721E9" w:rsidP="007B080E">
            <w:pPr>
              <w:spacing w:before="0" w:after="0" w:line="240" w:lineRule="auto"/>
              <w:jc w:val="right"/>
              <w:rPr>
                <w:lang w:val="vi-VN"/>
              </w:rPr>
            </w:pPr>
            <w:r w:rsidRPr="004E4F44">
              <w:rPr>
                <w:lang w:val="vi-VN"/>
              </w:rPr>
              <w:t>4.142.775</w:t>
            </w:r>
          </w:p>
        </w:tc>
      </w:tr>
      <w:tr w:rsidR="00E721E9" w:rsidRPr="00A25D3C" w:rsidTr="007B080E">
        <w:trPr>
          <w:trHeight w:val="300"/>
          <w:jc w:val="center"/>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rPr>
                <w:color w:val="000000"/>
                <w:lang w:val="en-US"/>
              </w:rPr>
            </w:pPr>
            <w:r w:rsidRPr="00A25D3C">
              <w:rPr>
                <w:color w:val="000000"/>
                <w:lang w:val="en-US"/>
              </w:rPr>
              <w:t>HTX</w:t>
            </w:r>
          </w:p>
        </w:tc>
        <w:tc>
          <w:tcPr>
            <w:tcW w:w="1558"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12000</w:t>
            </w:r>
          </w:p>
        </w:tc>
        <w:tc>
          <w:tcPr>
            <w:tcW w:w="1135" w:type="dxa"/>
            <w:gridSpan w:val="2"/>
            <w:tcBorders>
              <w:top w:val="single" w:sz="4" w:space="0" w:color="auto"/>
              <w:left w:val="nil"/>
              <w:bottom w:val="single" w:sz="4" w:space="0" w:color="auto"/>
              <w:right w:val="single" w:sz="4" w:space="0" w:color="auto"/>
            </w:tcBorders>
            <w:vAlign w:val="bottom"/>
          </w:tcPr>
          <w:p w:rsidR="00E721E9" w:rsidRPr="00A25D3C" w:rsidRDefault="00E721E9" w:rsidP="007B080E">
            <w:pPr>
              <w:spacing w:before="0" w:after="0" w:line="240" w:lineRule="auto"/>
              <w:jc w:val="right"/>
              <w:rPr>
                <w:color w:val="000000"/>
                <w:lang w:val="en-US"/>
              </w:rPr>
            </w:pPr>
            <w:r w:rsidRPr="004E4F44">
              <w:rPr>
                <w:lang w:val="vi-VN"/>
              </w:rPr>
              <w:t>3,6</w:t>
            </w:r>
          </w:p>
        </w:tc>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21E9" w:rsidRPr="00A25D3C" w:rsidRDefault="00E721E9" w:rsidP="007B080E">
            <w:pPr>
              <w:spacing w:before="0" w:after="0" w:line="240" w:lineRule="auto"/>
              <w:jc w:val="right"/>
              <w:rPr>
                <w:color w:val="000000"/>
                <w:lang w:val="en-US"/>
              </w:rPr>
            </w:pPr>
            <w:r w:rsidRPr="004E4F44">
              <w:rPr>
                <w:lang w:val="vi-VN"/>
              </w:rPr>
              <w:t>66.400</w:t>
            </w:r>
          </w:p>
        </w:tc>
        <w:tc>
          <w:tcPr>
            <w:tcW w:w="1034" w:type="dxa"/>
            <w:tcBorders>
              <w:top w:val="single" w:sz="4" w:space="0" w:color="auto"/>
              <w:left w:val="nil"/>
              <w:bottom w:val="single" w:sz="4" w:space="0" w:color="auto"/>
              <w:right w:val="single" w:sz="4" w:space="0" w:color="auto"/>
            </w:tcBorders>
            <w:shd w:val="pct25"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 </w:t>
            </w:r>
          </w:p>
        </w:tc>
        <w:tc>
          <w:tcPr>
            <w:tcW w:w="1109" w:type="dxa"/>
            <w:gridSpan w:val="2"/>
            <w:tcBorders>
              <w:top w:val="single" w:sz="4" w:space="0" w:color="auto"/>
              <w:left w:val="nil"/>
              <w:bottom w:val="single" w:sz="4" w:space="0" w:color="auto"/>
              <w:right w:val="single" w:sz="4" w:space="0" w:color="auto"/>
            </w:tcBorders>
            <w:shd w:val="pct25" w:color="auto" w:fill="auto"/>
            <w:vAlign w:val="bottom"/>
          </w:tcPr>
          <w:p w:rsidR="00E721E9" w:rsidRPr="00A25D3C" w:rsidRDefault="00E721E9" w:rsidP="007B080E">
            <w:pPr>
              <w:spacing w:before="0" w:after="0" w:line="240" w:lineRule="auto"/>
              <w:jc w:val="right"/>
              <w:rPr>
                <w:color w:val="000000"/>
                <w:lang w:val="en-US"/>
              </w:rPr>
            </w:pPr>
            <w:r w:rsidRPr="00A25D3C">
              <w:rPr>
                <w:color w:val="000000"/>
                <w:lang w:val="en-US"/>
              </w:rPr>
              <w:t> </w:t>
            </w:r>
          </w:p>
        </w:tc>
        <w:tc>
          <w:tcPr>
            <w:tcW w:w="1479" w:type="dxa"/>
            <w:tcBorders>
              <w:top w:val="single" w:sz="4" w:space="0" w:color="auto"/>
              <w:left w:val="single" w:sz="4" w:space="0" w:color="auto"/>
              <w:bottom w:val="single" w:sz="4" w:space="0" w:color="auto"/>
              <w:right w:val="single" w:sz="4" w:space="0" w:color="auto"/>
            </w:tcBorders>
            <w:shd w:val="pct25" w:color="auto" w:fill="auto"/>
            <w:noWrap/>
            <w:vAlign w:val="center"/>
          </w:tcPr>
          <w:p w:rsidR="00E721E9" w:rsidRPr="002A00E9" w:rsidRDefault="00E721E9" w:rsidP="007B080E">
            <w:pPr>
              <w:spacing w:before="0" w:after="0" w:line="240" w:lineRule="auto"/>
              <w:jc w:val="right"/>
              <w:rPr>
                <w:lang w:val="en-US"/>
              </w:rPr>
            </w:pPr>
          </w:p>
        </w:tc>
      </w:tr>
      <w:tr w:rsidR="00E721E9" w:rsidRPr="00A25D3C" w:rsidTr="007B080E">
        <w:trPr>
          <w:trHeight w:val="300"/>
          <w:jc w:val="center"/>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rPr>
                <w:color w:val="000000"/>
                <w:lang w:val="en-US"/>
              </w:rPr>
            </w:pPr>
            <w:r>
              <w:rPr>
                <w:color w:val="000000"/>
                <w:lang w:val="en-US"/>
              </w:rPr>
              <w:t>Bán sỉ</w:t>
            </w:r>
          </w:p>
        </w:tc>
        <w:tc>
          <w:tcPr>
            <w:tcW w:w="1558" w:type="dxa"/>
            <w:tcBorders>
              <w:top w:val="single" w:sz="4" w:space="0" w:color="auto"/>
              <w:left w:val="nil"/>
              <w:bottom w:val="single" w:sz="4" w:space="0" w:color="auto"/>
              <w:right w:val="single" w:sz="4" w:space="0" w:color="auto"/>
            </w:tcBorders>
            <w:shd w:val="pct25"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 </w:t>
            </w:r>
          </w:p>
        </w:tc>
        <w:tc>
          <w:tcPr>
            <w:tcW w:w="1135" w:type="dxa"/>
            <w:gridSpan w:val="2"/>
            <w:tcBorders>
              <w:top w:val="single" w:sz="4" w:space="0" w:color="auto"/>
              <w:left w:val="nil"/>
              <w:bottom w:val="single" w:sz="4" w:space="0" w:color="auto"/>
              <w:right w:val="single" w:sz="4" w:space="0" w:color="auto"/>
            </w:tcBorders>
            <w:shd w:val="pct25" w:color="auto" w:fill="auto"/>
            <w:vAlign w:val="bottom"/>
          </w:tcPr>
          <w:p w:rsidR="00E721E9" w:rsidRPr="00A25D3C" w:rsidRDefault="00E721E9" w:rsidP="007B080E">
            <w:pPr>
              <w:spacing w:before="0" w:after="0" w:line="240" w:lineRule="auto"/>
              <w:jc w:val="right"/>
              <w:rPr>
                <w:color w:val="000000"/>
                <w:lang w:val="en-US"/>
              </w:rPr>
            </w:pPr>
            <w:r w:rsidRPr="00A25D3C">
              <w:rPr>
                <w:color w:val="000000"/>
                <w:lang w:val="en-US"/>
              </w:rPr>
              <w:t> </w:t>
            </w:r>
          </w:p>
        </w:tc>
        <w:tc>
          <w:tcPr>
            <w:tcW w:w="1401" w:type="dxa"/>
            <w:tcBorders>
              <w:top w:val="single" w:sz="4" w:space="0" w:color="auto"/>
              <w:left w:val="single" w:sz="4" w:space="0" w:color="auto"/>
              <w:bottom w:val="single" w:sz="4" w:space="0" w:color="auto"/>
              <w:right w:val="single" w:sz="4" w:space="0" w:color="auto"/>
            </w:tcBorders>
            <w:shd w:val="pct25" w:color="auto" w:fill="auto"/>
            <w:noWrap/>
            <w:vAlign w:val="bottom"/>
          </w:tcPr>
          <w:p w:rsidR="00E721E9" w:rsidRPr="00A25D3C" w:rsidRDefault="00E721E9" w:rsidP="007B080E">
            <w:pPr>
              <w:spacing w:before="0" w:after="0" w:line="240" w:lineRule="auto"/>
              <w:jc w:val="right"/>
              <w:rPr>
                <w:color w:val="000000"/>
                <w:lang w:val="en-US"/>
              </w:rPr>
            </w:pPr>
          </w:p>
        </w:tc>
        <w:tc>
          <w:tcPr>
            <w:tcW w:w="1034"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8000</w:t>
            </w:r>
          </w:p>
        </w:tc>
        <w:tc>
          <w:tcPr>
            <w:tcW w:w="1109" w:type="dxa"/>
            <w:gridSpan w:val="2"/>
            <w:tcBorders>
              <w:top w:val="single" w:sz="4" w:space="0" w:color="auto"/>
              <w:left w:val="nil"/>
              <w:bottom w:val="single" w:sz="4" w:space="0" w:color="auto"/>
              <w:right w:val="single" w:sz="4" w:space="0" w:color="auto"/>
            </w:tcBorders>
            <w:vAlign w:val="bottom"/>
          </w:tcPr>
          <w:p w:rsidR="00E721E9" w:rsidRPr="00FB3048" w:rsidRDefault="00E721E9" w:rsidP="007B080E">
            <w:pPr>
              <w:spacing w:before="0" w:after="0" w:line="240" w:lineRule="auto"/>
              <w:jc w:val="right"/>
              <w:rPr>
                <w:lang w:val="en-US"/>
              </w:rPr>
            </w:pPr>
            <w:r w:rsidRPr="004E4F44">
              <w:rPr>
                <w:lang w:val="vi-VN"/>
              </w:rPr>
              <w:t>15,9</w:t>
            </w:r>
          </w:p>
        </w:tc>
        <w:tc>
          <w:tcPr>
            <w:tcW w:w="1479"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21E9" w:rsidRPr="004E4F44" w:rsidRDefault="00E721E9" w:rsidP="007B080E">
            <w:pPr>
              <w:spacing w:before="0" w:after="0" w:line="240" w:lineRule="auto"/>
              <w:jc w:val="right"/>
              <w:rPr>
                <w:lang w:val="vi-VN"/>
              </w:rPr>
            </w:pPr>
            <w:r w:rsidRPr="004E4F44">
              <w:rPr>
                <w:lang w:val="vi-VN"/>
              </w:rPr>
              <w:t>1.100.000</w:t>
            </w:r>
          </w:p>
        </w:tc>
      </w:tr>
      <w:tr w:rsidR="00E721E9" w:rsidRPr="00A25D3C" w:rsidTr="007B080E">
        <w:trPr>
          <w:trHeight w:val="300"/>
          <w:jc w:val="center"/>
        </w:trPr>
        <w:tc>
          <w:tcPr>
            <w:tcW w:w="1526" w:type="dxa"/>
            <w:tcBorders>
              <w:top w:val="nil"/>
              <w:left w:val="single" w:sz="4" w:space="0" w:color="auto"/>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rPr>
                <w:color w:val="000000"/>
                <w:lang w:val="en-US"/>
              </w:rPr>
            </w:pPr>
            <w:r w:rsidRPr="00A25D3C">
              <w:rPr>
                <w:color w:val="000000"/>
                <w:lang w:val="en-US"/>
              </w:rPr>
              <w:t>Bán lẻ</w:t>
            </w:r>
          </w:p>
        </w:tc>
        <w:tc>
          <w:tcPr>
            <w:tcW w:w="1558"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22000</w:t>
            </w:r>
          </w:p>
        </w:tc>
        <w:tc>
          <w:tcPr>
            <w:tcW w:w="1135" w:type="dxa"/>
            <w:gridSpan w:val="2"/>
            <w:tcBorders>
              <w:top w:val="single" w:sz="4" w:space="0" w:color="auto"/>
              <w:left w:val="nil"/>
              <w:bottom w:val="single" w:sz="4" w:space="0" w:color="auto"/>
              <w:right w:val="single" w:sz="4" w:space="0" w:color="auto"/>
            </w:tcBorders>
            <w:vAlign w:val="bottom"/>
          </w:tcPr>
          <w:p w:rsidR="00E721E9" w:rsidRPr="00A25D3C" w:rsidRDefault="00E721E9" w:rsidP="007B080E">
            <w:pPr>
              <w:spacing w:before="0" w:after="0" w:line="240" w:lineRule="auto"/>
              <w:jc w:val="right"/>
              <w:rPr>
                <w:color w:val="000000"/>
                <w:lang w:val="en-US"/>
              </w:rPr>
            </w:pPr>
            <w:r w:rsidRPr="004E4F44">
              <w:rPr>
                <w:lang w:val="vi-VN"/>
              </w:rPr>
              <w:t>1,4</w:t>
            </w:r>
          </w:p>
        </w:tc>
        <w:tc>
          <w:tcPr>
            <w:tcW w:w="14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21E9" w:rsidRPr="00A25D3C" w:rsidRDefault="00E721E9" w:rsidP="007B080E">
            <w:pPr>
              <w:spacing w:before="0" w:after="0" w:line="240" w:lineRule="auto"/>
              <w:jc w:val="right"/>
              <w:rPr>
                <w:color w:val="000000"/>
                <w:lang w:val="en-US"/>
              </w:rPr>
            </w:pPr>
            <w:r w:rsidRPr="004E4F44">
              <w:rPr>
                <w:lang w:val="vi-VN"/>
              </w:rPr>
              <w:t>30.000</w:t>
            </w:r>
          </w:p>
        </w:tc>
        <w:tc>
          <w:tcPr>
            <w:tcW w:w="1034" w:type="dxa"/>
            <w:tcBorders>
              <w:top w:val="nil"/>
              <w:left w:val="nil"/>
              <w:bottom w:val="single" w:sz="4" w:space="0" w:color="auto"/>
              <w:right w:val="single" w:sz="4" w:space="0" w:color="auto"/>
            </w:tcBorders>
            <w:shd w:val="clear" w:color="auto" w:fill="auto"/>
            <w:noWrap/>
            <w:vAlign w:val="bottom"/>
            <w:hideMark/>
          </w:tcPr>
          <w:p w:rsidR="00E721E9" w:rsidRPr="00A25D3C" w:rsidRDefault="00E721E9" w:rsidP="007B080E">
            <w:pPr>
              <w:spacing w:before="0" w:after="0" w:line="240" w:lineRule="auto"/>
              <w:jc w:val="right"/>
              <w:rPr>
                <w:color w:val="000000"/>
                <w:lang w:val="en-US"/>
              </w:rPr>
            </w:pPr>
            <w:r w:rsidRPr="00A25D3C">
              <w:rPr>
                <w:color w:val="000000"/>
                <w:lang w:val="en-US"/>
              </w:rPr>
              <w:t>10000</w:t>
            </w:r>
          </w:p>
        </w:tc>
        <w:tc>
          <w:tcPr>
            <w:tcW w:w="1109" w:type="dxa"/>
            <w:gridSpan w:val="2"/>
            <w:tcBorders>
              <w:top w:val="single" w:sz="4" w:space="0" w:color="auto"/>
              <w:left w:val="nil"/>
              <w:bottom w:val="single" w:sz="4" w:space="0" w:color="auto"/>
              <w:right w:val="single" w:sz="4" w:space="0" w:color="auto"/>
            </w:tcBorders>
            <w:vAlign w:val="bottom"/>
          </w:tcPr>
          <w:p w:rsidR="00E721E9" w:rsidRPr="00FB3048" w:rsidRDefault="00E721E9" w:rsidP="007B080E">
            <w:pPr>
              <w:spacing w:before="0" w:after="0" w:line="240" w:lineRule="auto"/>
              <w:jc w:val="right"/>
              <w:rPr>
                <w:lang w:val="en-US"/>
              </w:rPr>
            </w:pPr>
            <w:r w:rsidRPr="004E4F44">
              <w:rPr>
                <w:lang w:val="vi-VN"/>
              </w:rPr>
              <w:t>13,6</w:t>
            </w:r>
          </w:p>
        </w:tc>
        <w:tc>
          <w:tcPr>
            <w:tcW w:w="1479" w:type="dxa"/>
            <w:tcBorders>
              <w:top w:val="single" w:sz="4" w:space="0" w:color="auto"/>
              <w:left w:val="single" w:sz="4" w:space="0" w:color="auto"/>
              <w:bottom w:val="single" w:sz="4" w:space="0" w:color="auto"/>
              <w:right w:val="single" w:sz="4" w:space="0" w:color="auto"/>
            </w:tcBorders>
            <w:shd w:val="clear" w:color="auto" w:fill="auto"/>
            <w:noWrap/>
            <w:vAlign w:val="center"/>
          </w:tcPr>
          <w:p w:rsidR="00E721E9" w:rsidRPr="002A00E9" w:rsidRDefault="00E721E9" w:rsidP="007B080E">
            <w:pPr>
              <w:spacing w:before="0" w:after="0" w:line="240" w:lineRule="auto"/>
              <w:jc w:val="right"/>
              <w:rPr>
                <w:lang w:val="en-US"/>
              </w:rPr>
            </w:pPr>
            <w:r>
              <w:rPr>
                <w:lang w:val="en-US"/>
              </w:rPr>
              <w:t>120.000</w:t>
            </w:r>
          </w:p>
        </w:tc>
      </w:tr>
    </w:tbl>
    <w:p w:rsidR="00E721E9" w:rsidRDefault="00E721E9" w:rsidP="00E721E9">
      <w:pPr>
        <w:rPr>
          <w:lang w:val="sv-SE"/>
        </w:rPr>
      </w:pPr>
    </w:p>
    <w:p w:rsidR="00E721E9" w:rsidRDefault="00E721E9" w:rsidP="00E721E9">
      <w:pPr>
        <w:rPr>
          <w:lang w:val="sv-SE"/>
        </w:rPr>
      </w:pPr>
      <w:r>
        <w:rPr>
          <w:lang w:val="sv-SE"/>
        </w:rPr>
        <w:t>Nhìn dữ liệu chúng ta thấy, trong chuỗi RAT, chỉ duy nhất có doanh nghiệp sản xuất hưởng lợi so với chuỗi rau thông thường. Đặc biệt trong chuỗi RAT, mặc dù giá bán lẻ gấp 2.2 lần giá bán rau thường, nhưng tỷ lệ lợi nhuận của các trung gian phân phối nhỏ hơn nhiều một chuỗi bán rau thông thường, lý do là:</w:t>
      </w:r>
    </w:p>
    <w:p w:rsidR="00E721E9" w:rsidRDefault="00E721E9" w:rsidP="008A7D06">
      <w:pPr>
        <w:pStyle w:val="ListParagraph"/>
        <w:numPr>
          <w:ilvl w:val="0"/>
          <w:numId w:val="12"/>
        </w:numPr>
        <w:spacing w:before="0" w:after="200" w:line="276" w:lineRule="auto"/>
        <w:rPr>
          <w:lang w:val="sv-SE"/>
        </w:rPr>
      </w:pPr>
      <w:r>
        <w:rPr>
          <w:lang w:val="sv-SE"/>
        </w:rPr>
        <w:t>Chi phí sơ chế, đóng gói. Marketing, vận chuyển, bán hàng của RAT lớn, từ 5.000-8.000/kg</w:t>
      </w:r>
    </w:p>
    <w:p w:rsidR="00E721E9" w:rsidRDefault="00E721E9" w:rsidP="008A7D06">
      <w:pPr>
        <w:pStyle w:val="ListParagraph"/>
        <w:numPr>
          <w:ilvl w:val="0"/>
          <w:numId w:val="12"/>
        </w:numPr>
        <w:spacing w:before="0" w:after="200" w:line="276" w:lineRule="auto"/>
        <w:rPr>
          <w:lang w:val="sv-SE"/>
        </w:rPr>
      </w:pPr>
      <w:r>
        <w:rPr>
          <w:lang w:val="sv-SE"/>
        </w:rPr>
        <w:t>Sản lượng bán của chuỗi RAT nhỏ hơn nhiều so với rau thông thường, điều này làm tăng chi phí bán hàng/đơn vị sản phẩm</w:t>
      </w:r>
    </w:p>
    <w:p w:rsidR="0017487F" w:rsidRDefault="00EA0CED" w:rsidP="00EA0CED">
      <w:pPr>
        <w:pStyle w:val="Heading2"/>
        <w:rPr>
          <w:lang w:val="sv-SE"/>
        </w:rPr>
      </w:pPr>
      <w:bookmarkStart w:id="65" w:name="_Toc466209634"/>
      <w:bookmarkStart w:id="66" w:name="_Toc466435368"/>
      <w:r>
        <w:rPr>
          <w:lang w:val="sv-SE"/>
        </w:rPr>
        <w:t>Xây dựng mô hình chuỗi cung ứng thực phẩm an toàn cho thành phố Đà Nẵng</w:t>
      </w:r>
      <w:bookmarkEnd w:id="65"/>
      <w:bookmarkEnd w:id="66"/>
    </w:p>
    <w:p w:rsidR="00EA0CED" w:rsidRDefault="00EA0CED" w:rsidP="00EA0CED">
      <w:pPr>
        <w:pStyle w:val="Heading3"/>
        <w:rPr>
          <w:lang w:val="sv-SE"/>
        </w:rPr>
      </w:pPr>
      <w:bookmarkStart w:id="67" w:name="_Toc466209635"/>
      <w:bookmarkStart w:id="68" w:name="_Toc466435369"/>
      <w:r>
        <w:rPr>
          <w:lang w:val="sv-SE"/>
        </w:rPr>
        <w:t>Quan điểm chung về việc xây dựng mô hình chuỗi cung ứng thực phẩm an toàn</w:t>
      </w:r>
      <w:bookmarkEnd w:id="67"/>
      <w:bookmarkEnd w:id="68"/>
    </w:p>
    <w:p w:rsidR="00A36001" w:rsidRDefault="00A36001" w:rsidP="00A36001">
      <w:pPr>
        <w:rPr>
          <w:lang w:val="es-ES"/>
        </w:rPr>
      </w:pPr>
      <w:r>
        <w:rPr>
          <w:lang w:val="es-ES"/>
        </w:rPr>
        <w:t xml:space="preserve">Dựa trên quan điểm của </w:t>
      </w:r>
      <w:r w:rsidRPr="00812034">
        <w:rPr>
          <w:lang w:val="es-ES"/>
        </w:rPr>
        <w:fldChar w:fldCharType="begin" w:fldLock="1"/>
      </w:r>
      <w:r w:rsidRPr="00812034">
        <w:rPr>
          <w:lang w:val="es-ES"/>
        </w:rPr>
        <w:instrText>ADDIN CSL_CITATION { "citationItems" : [ { "id" : "ITEM-1", "itemData" : { "DOI" : "10.1016/j.ijpe.2011.11.026", "ISBN" : "0925-5273", "ISSN" : "09255273", "abstract" : "After years of emphasis on leanness and responsiveness businesses are now experiencing their vulnerability to supply chain disturbances. Although more literature is appearing on this subject, there is a need for an integrated framework to support the analysis and design of robust food supply chains. In this paper we present such a framework. We define the concept of robustness and classify supply chain disturbances, sources of food supply chain vulnerability, and adequate redesign principles and strategies to achieve robust supply chain performances. To test and illustrate its applicability, the research framework is applied to a meat supply chain. \u00a9 2012 Elsevier B.V. All rights reserved.", "author" : [ { "dropping-particle" : "V.", "family" : "Vlajic", "given" : "Jelena", "non-dropping-particle" : "", "parse-names" : false, "suffix" : "" }, { "dropping-particle" : "", "family" : "Vorst", "given" : "Jack G a J", "non-dropping-particle" : "Van Der", "parse-names" : false, "suffix" : "" }, { "dropping-particle" : "", "family" : "Haijema", "given" : "Ren\u00e9", "non-dropping-particle" : "", "parse-names" : false, "suffix" : "" } ], "container-title" : "International Journal of Production Economics", "id" : "ITEM-1", "issue" : "1", "issued" : { "date-parts" : [ [ "2012" ] ] }, "page" : "176-189", "title" : "A framework for designing robust food supply chains", "type" : "article-journal", "volume" : "137" }, "uris" : [ "http://www.mendeley.com/documents/?uuid=4f895dff-bafc-46d4-8d72-a989fd71172d" ] } ], "mendeley" : { "formattedCitation" : "(Vlajic, Van Der Vorst, &amp; Haijema, 2012)", "plainTextFormattedCitation" : "(Vlajic, Van Der Vorst, &amp; Haijema, 2012)", "previouslyFormattedCitation" : "(Vlajic, Van Der Vorst, &amp; Haijema, 2012)" }, "properties" : { "noteIndex" : 0 }, "schema" : "https://github.com/citation-style-language/schema/raw/master/csl-citation.json" }</w:instrText>
      </w:r>
      <w:r w:rsidRPr="00812034">
        <w:rPr>
          <w:lang w:val="es-ES"/>
        </w:rPr>
        <w:fldChar w:fldCharType="separate"/>
      </w:r>
      <w:r w:rsidRPr="00812034">
        <w:rPr>
          <w:noProof/>
          <w:lang w:val="es-ES"/>
        </w:rPr>
        <w:t>(Vlajic, Van Der Vorst, &amp; Haijema, 2012)</w:t>
      </w:r>
      <w:r w:rsidRPr="00812034">
        <w:rPr>
          <w:lang w:val="es-ES"/>
        </w:rPr>
        <w:fldChar w:fldCharType="end"/>
      </w:r>
      <w:r w:rsidRPr="00812034">
        <w:rPr>
          <w:lang w:val="es-ES"/>
        </w:rPr>
        <w:t xml:space="preserve"> </w:t>
      </w:r>
      <w:r>
        <w:rPr>
          <w:lang w:val="es-ES"/>
        </w:rPr>
        <w:t>về một chuỗi cung ứng thực phẩm hiệu quả cộng với thực trạng hoạt động sản xuất, cung ứng thực phẩm tại Đà Nẵng, chúng tôi sẽ xây dựng mô hình chuỗi cung ứng thực phẩm an toàn cho thành phố trên những quan điểm sau:</w:t>
      </w:r>
    </w:p>
    <w:p w:rsidR="007E19A6" w:rsidRDefault="00A36001" w:rsidP="00F45F7F">
      <w:pPr>
        <w:rPr>
          <w:lang w:val="es-ES"/>
        </w:rPr>
      </w:pPr>
      <w:r w:rsidRPr="002534FC">
        <w:rPr>
          <w:b/>
          <w:lang w:val="es-ES"/>
        </w:rPr>
        <w:t>Một là,</w:t>
      </w:r>
      <w:r w:rsidR="00524E39">
        <w:rPr>
          <w:b/>
          <w:lang w:val="es-ES"/>
        </w:rPr>
        <w:t xml:space="preserve"> rút ngắn chuỗi cung ứng. </w:t>
      </w:r>
      <w:r w:rsidR="00524E39">
        <w:rPr>
          <w:lang w:val="es-ES"/>
        </w:rPr>
        <w:t xml:space="preserve">Các nghiên cứu và thực hành trên thế giới, cũng như thực trạng phân tích chuỗi giá trị cho thấy chuỗi cung ứng càng ngắn càng  hiệu quả trong </w:t>
      </w:r>
      <w:r w:rsidR="00524E39">
        <w:rPr>
          <w:lang w:val="es-ES"/>
        </w:rPr>
        <w:lastRenderedPageBreak/>
        <w:t xml:space="preserve">sản xuất, phân phối và kiểm soát. </w:t>
      </w:r>
      <w:r w:rsidR="00524E39">
        <w:rPr>
          <w:b/>
          <w:lang w:val="es-ES"/>
        </w:rPr>
        <w:t>Hai là</w:t>
      </w:r>
      <w:r w:rsidRPr="002534FC">
        <w:rPr>
          <w:b/>
          <w:lang w:val="es-ES"/>
        </w:rPr>
        <w:t xml:space="preserve"> chuẩn hóa quy trình, thủ tục sản xuất, tác nghiệp</w:t>
      </w:r>
      <w:r>
        <w:rPr>
          <w:lang w:val="es-ES"/>
        </w:rPr>
        <w:t xml:space="preserve"> trên tất cả các mắt xích của chuỗi</w:t>
      </w:r>
      <w:r w:rsidR="002534FC">
        <w:rPr>
          <w:lang w:val="es-ES"/>
        </w:rPr>
        <w:t xml:space="preserve"> theo tiêu chuẩn VietGAP.</w:t>
      </w:r>
      <w:r w:rsidR="00524E39">
        <w:rPr>
          <w:b/>
          <w:lang w:val="es-ES"/>
        </w:rPr>
        <w:t>Ba</w:t>
      </w:r>
      <w:r w:rsidR="002534FC" w:rsidRPr="002534FC">
        <w:rPr>
          <w:b/>
          <w:lang w:val="es-ES"/>
        </w:rPr>
        <w:t xml:space="preserve"> là chuẩn hóa dòng thông tin trên chuỗi</w:t>
      </w:r>
      <w:r w:rsidR="002534FC">
        <w:rPr>
          <w:lang w:val="es-ES"/>
        </w:rPr>
        <w:t>.</w:t>
      </w:r>
      <w:r w:rsidR="00F45F7F">
        <w:rPr>
          <w:lang w:val="es-ES"/>
        </w:rPr>
        <w:t xml:space="preserve"> Để có một chuỗi cung ứng thực phẩm hiệu quả cũng như để phát huy vai trò kiểm soát việc thực thi các bộ tiêu chuẩn bảo đảm chất  lượng, cần phải chuẩn hóa dòng thông tin trên chuỗi.</w:t>
      </w:r>
      <w:r w:rsidR="00F45F7F" w:rsidRPr="00F45F7F">
        <w:rPr>
          <w:b/>
          <w:lang w:val="es-ES"/>
        </w:rPr>
        <w:t>B</w:t>
      </w:r>
      <w:r w:rsidR="00D94972">
        <w:rPr>
          <w:b/>
          <w:lang w:val="es-ES"/>
        </w:rPr>
        <w:t>ốn</w:t>
      </w:r>
      <w:r w:rsidR="00F45F7F" w:rsidRPr="00F45F7F">
        <w:rPr>
          <w:b/>
          <w:lang w:val="es-ES"/>
        </w:rPr>
        <w:t xml:space="preserve"> là tăng cường hợp tác, trao đổi thông tin trên chuỗi</w:t>
      </w:r>
      <w:r w:rsidR="00F45F7F">
        <w:rPr>
          <w:lang w:val="es-ES"/>
        </w:rPr>
        <w:t xml:space="preserve">. Chuỗi cung ứng thực phẩm vốn chứa đựng sự tham gia của nhiều bên liên quan và được quản lý liên Ngành bởi ngành Nông nghiệp, Công Thương và Y tế. Vì vậy, để tránh chồng chéo, gia tăng hiệu quả của công tác quản lý Nhà nước, cần xây dựng cơ chế chia sẻ thông tin hữu hiệu giữa các cơ quan quản lý Nhà </w:t>
      </w:r>
      <w:r w:rsidR="00C310D7">
        <w:rPr>
          <w:lang w:val="es-ES"/>
        </w:rPr>
        <w:t xml:space="preserve">nước. </w:t>
      </w:r>
      <w:r w:rsidR="00524E39">
        <w:rPr>
          <w:b/>
          <w:lang w:val="es-ES"/>
        </w:rPr>
        <w:t>Năm</w:t>
      </w:r>
      <w:r w:rsidR="00F45F7F" w:rsidRPr="00F45F7F">
        <w:rPr>
          <w:b/>
          <w:lang w:val="es-ES"/>
        </w:rPr>
        <w:t xml:space="preserve"> là tăng cường sử dụng các ứng dụng CNTT trong quản lý chuỗi cung ứng thực phẩm</w:t>
      </w:r>
      <w:r w:rsidR="00F45F7F">
        <w:rPr>
          <w:lang w:val="es-ES"/>
        </w:rPr>
        <w:t xml:space="preserve">. Thời gian qua, một trong những nguyên nhân gây ra tình trạng “mất chất lượng” của các bộ tiêu chuẩn bảo đảm chất lượng đó là việc mất khả năng kiểm soát “chất lượng” của tài liệu ghi chép. Tổ chức thực thi không ghi chép theo quy trình, quy định, thông tin không trung thực… Để khắc phục nhược điểm này, nhiều nghiên cứu và thực hành quản trị chuỗi cung ứng thực phẩm trên thế giới đã đề xuất các giải pháp ứng dụng CNTT trong kiểm soát và truy xuất chuỗi cung ứng thực phẩm. </w:t>
      </w:r>
      <w:r w:rsidR="00FD0A5E">
        <w:rPr>
          <w:b/>
          <w:lang w:val="es-ES"/>
        </w:rPr>
        <w:t>Sá</w:t>
      </w:r>
      <w:r w:rsidR="00FD0A5E" w:rsidRPr="00FD0A5E">
        <w:rPr>
          <w:b/>
          <w:lang w:val="es-ES"/>
        </w:rPr>
        <w:t>u là hiệu chỉnh cơ cấu tổ chức sản xuất, phân phối và quản lý nông sản thực phẩm</w:t>
      </w:r>
      <w:r w:rsidR="007E19A6">
        <w:rPr>
          <w:b/>
          <w:lang w:val="es-ES"/>
        </w:rPr>
        <w:t xml:space="preserve"> của Nhà nước</w:t>
      </w:r>
      <w:r w:rsidR="00FD0A5E">
        <w:rPr>
          <w:lang w:val="es-ES"/>
        </w:rPr>
        <w:t xml:space="preserve">. </w:t>
      </w:r>
      <w:r w:rsidR="007E19A6">
        <w:rPr>
          <w:lang w:val="es-ES"/>
        </w:rPr>
        <w:t>Với bản chất liên quan tới nhiều đối tượng, thuộc nhiều lĩnh vực khác nhau, quản lý chất lượng nông sản thực phẩm lâu nay vẫn được coi là chồng chéo, “cha chung không ai khóc”. Vì vậy cần có những hiệu chỉnh trong phân cấp, phối hợp để gia tăng hiệu quả của quản lý Nhà nước.</w:t>
      </w:r>
      <w:r w:rsidR="007E19A6" w:rsidRPr="007E19A6">
        <w:rPr>
          <w:b/>
          <w:lang w:val="es-ES"/>
        </w:rPr>
        <w:t>Bảy là từng bước dịch chuyển</w:t>
      </w:r>
      <w:r w:rsidR="007E19A6">
        <w:rPr>
          <w:lang w:val="es-ES"/>
        </w:rPr>
        <w:t xml:space="preserve"> việc sản xuất, cung ứng thực phẩm tươi sống thông thường sang chuỗi cung ứng thực phẩm an toàn.</w:t>
      </w:r>
      <w:r w:rsidR="00805A77">
        <w:rPr>
          <w:lang w:val="es-ES"/>
        </w:rPr>
        <w:t xml:space="preserve"> </w:t>
      </w:r>
      <w:r w:rsidR="007E19A6" w:rsidRPr="007E19A6">
        <w:rPr>
          <w:b/>
          <w:lang w:val="es-ES"/>
        </w:rPr>
        <w:t>Tám là tận dụng tối đa các nguyên tắc của thị trường trong quản lý, vận hành chuỗi cung ứng thực phẩm an toàn</w:t>
      </w:r>
      <w:r w:rsidR="007E19A6">
        <w:rPr>
          <w:lang w:val="es-ES"/>
        </w:rPr>
        <w:t xml:space="preserve">. Kinh nghiệm trong thực tế tại Việt Nam cho thấy những mô hình phi thị trường rất khó tồn tại và phát triển bền vững. Việc  bao cấp lớn của Nhà nước đối với sản xuất nông nghiệp cũng như đối với việc kiểm soát chất lượng nông sản thực phẩm vừa làm gia tăng gánh nặng cho ngân sách, vừa không thể kiểm soát hiệu quả chất lượng đầu ra. Vì vậy, chúng tôi sẽ ứng dụng một số mô hình quản lý Nhà nước về chất lượng trong lĩnh vực công nghiệp, dịch vụ hoặc nông </w:t>
      </w:r>
      <w:r w:rsidR="007E19A6">
        <w:rPr>
          <w:lang w:val="es-ES"/>
        </w:rPr>
        <w:lastRenderedPageBreak/>
        <w:t>nghiệp xuất khẩu</w:t>
      </w:r>
      <w:r w:rsidR="003F5E8E">
        <w:rPr>
          <w:lang w:val="es-ES"/>
        </w:rPr>
        <w:t xml:space="preserve"> vào quản lý chuỗi nông nghiệp nhằm gia tăng hiệu quả quản lý của Nhà nước và tạo điều kiện cho các chuỗi thực phẩm an toàn phát triển bền vững.</w:t>
      </w:r>
    </w:p>
    <w:p w:rsidR="007E19A6" w:rsidRDefault="00C04CD5" w:rsidP="00C04CD5">
      <w:pPr>
        <w:pStyle w:val="Heading3"/>
        <w:rPr>
          <w:lang w:val="es-ES"/>
        </w:rPr>
      </w:pPr>
      <w:bookmarkStart w:id="69" w:name="_Toc466209636"/>
      <w:bookmarkStart w:id="70" w:name="_Toc466435370"/>
      <w:r>
        <w:rPr>
          <w:lang w:val="es-ES"/>
        </w:rPr>
        <w:t>Mô hình chuỗi cung ứng thực phẩm an toàn cho thành phố Đà Nẵng</w:t>
      </w:r>
      <w:bookmarkEnd w:id="69"/>
      <w:bookmarkEnd w:id="70"/>
    </w:p>
    <w:p w:rsidR="00C04CD5" w:rsidRDefault="00C04CD5" w:rsidP="00C04CD5">
      <w:pPr>
        <w:rPr>
          <w:lang w:val="es-ES"/>
        </w:rPr>
      </w:pPr>
      <w:r>
        <w:rPr>
          <w:lang w:val="es-ES"/>
        </w:rPr>
        <w:t>Dựa vào cơ sở lý luận và đánh giá thực trạng, chúng tôi đề xuất một số mô hình chuỗi cung ứng thực phẩm an toàn cho thành phố Đà Nẵng như sau:</w:t>
      </w:r>
    </w:p>
    <w:p w:rsidR="00C04CD5" w:rsidRDefault="00C04CD5" w:rsidP="00724FDC">
      <w:pPr>
        <w:pStyle w:val="Heading4"/>
      </w:pPr>
      <w:r>
        <w:t>Phát triển chuỗi cung ứng ngắn từ người sản xuất tới người tiêu dùng</w:t>
      </w:r>
    </w:p>
    <w:p w:rsidR="00D10D09" w:rsidRDefault="00D10D09" w:rsidP="00D10D09">
      <w:pPr>
        <w:pStyle w:val="Caption"/>
        <w:ind w:left="927"/>
        <w:rPr>
          <w:lang w:val="sv-SE"/>
        </w:rPr>
      </w:pPr>
      <w:bookmarkStart w:id="71" w:name="_Toc466210241"/>
      <w:r>
        <w:t xml:space="preserve">Sơ đồ </w:t>
      </w:r>
      <w:r>
        <w:fldChar w:fldCharType="begin"/>
      </w:r>
      <w:r>
        <w:instrText xml:space="preserve"> SEQ Sơ_đồ \* ARABIC </w:instrText>
      </w:r>
      <w:r>
        <w:fldChar w:fldCharType="separate"/>
      </w:r>
      <w:r w:rsidR="000411C8">
        <w:rPr>
          <w:noProof/>
        </w:rPr>
        <w:t>7</w:t>
      </w:r>
      <w:r>
        <w:fldChar w:fldCharType="end"/>
      </w:r>
      <w:r>
        <w:t>: Chuỗi cung ứng ngắn cho thịt an toàn</w:t>
      </w:r>
      <w:bookmarkEnd w:id="71"/>
    </w:p>
    <w:p w:rsidR="00061C34" w:rsidRDefault="00061C34" w:rsidP="00061C34">
      <w:pPr>
        <w:rPr>
          <w:lang w:val="sv-SE"/>
        </w:rPr>
      </w:pPr>
      <w:r>
        <w:rPr>
          <w:noProof/>
          <w:lang w:val="en-US"/>
        </w:rPr>
        <mc:AlternateContent>
          <mc:Choice Requires="wpc">
            <w:drawing>
              <wp:inline distT="0" distB="0" distL="0" distR="0" wp14:anchorId="61B83B60" wp14:editId="73CABC0C">
                <wp:extent cx="5486400" cy="1857375"/>
                <wp:effectExtent l="0" t="0" r="0" b="28575"/>
                <wp:docPr id="341" name="Canvas 3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Rectangle 336"/>
                        <wps:cNvSpPr/>
                        <wps:spPr>
                          <a:xfrm>
                            <a:off x="238125" y="57150"/>
                            <a:ext cx="1162050" cy="485774"/>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207341" w:rsidRDefault="008A2300" w:rsidP="00061C34">
                              <w:pPr>
                                <w:spacing w:before="0" w:after="0" w:line="240" w:lineRule="auto"/>
                                <w:jc w:val="center"/>
                                <w:rPr>
                                  <w:lang w:val="en-US"/>
                                </w:rPr>
                              </w:pPr>
                              <w:r>
                                <w:rPr>
                                  <w:lang w:val="en-US"/>
                                </w:rPr>
                                <w:t>DN phân phố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Rectangle 337"/>
                        <wps:cNvSpPr/>
                        <wps:spPr>
                          <a:xfrm>
                            <a:off x="4067175" y="57150"/>
                            <a:ext cx="1162050" cy="485774"/>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207341" w:rsidRDefault="008A2300" w:rsidP="00061C34">
                              <w:pPr>
                                <w:spacing w:before="0" w:after="0" w:line="240" w:lineRule="auto"/>
                                <w:jc w:val="center"/>
                                <w:rPr>
                                  <w:lang w:val="en-US"/>
                                </w:rPr>
                              </w:pPr>
                              <w:r>
                                <w:rPr>
                                  <w:lang w:val="en-US"/>
                                </w:rPr>
                                <w:t>Khách hà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ctangle 338"/>
                        <wps:cNvSpPr/>
                        <wps:spPr>
                          <a:xfrm>
                            <a:off x="238124" y="819149"/>
                            <a:ext cx="2314575" cy="971551"/>
                          </a:xfrm>
                          <a:prstGeom prst="rect">
                            <a:avLst/>
                          </a:prstGeom>
                        </wps:spPr>
                        <wps:style>
                          <a:lnRef idx="3">
                            <a:schemeClr val="lt1"/>
                          </a:lnRef>
                          <a:fillRef idx="1">
                            <a:schemeClr val="accent2"/>
                          </a:fillRef>
                          <a:effectRef idx="1">
                            <a:schemeClr val="accent2"/>
                          </a:effectRef>
                          <a:fontRef idx="minor">
                            <a:schemeClr val="lt1"/>
                          </a:fontRef>
                        </wps:style>
                        <wps:txbx>
                          <w:txbxContent>
                            <w:p w:rsidR="008A2300" w:rsidRDefault="008A2300" w:rsidP="00061C34">
                              <w:pPr>
                                <w:spacing w:before="0" w:after="0" w:line="240" w:lineRule="auto"/>
                                <w:jc w:val="center"/>
                                <w:rPr>
                                  <w:lang w:val="sv-SE"/>
                                </w:rPr>
                              </w:pPr>
                              <w:r>
                                <w:rPr>
                                  <w:lang w:val="sv-SE"/>
                                </w:rPr>
                                <w:t>Cty thực phẩm Đắc Vinh</w:t>
                              </w:r>
                            </w:p>
                            <w:p w:rsidR="008A2300" w:rsidRDefault="008A2300" w:rsidP="00061C34">
                              <w:pPr>
                                <w:spacing w:before="0" w:after="0" w:line="240" w:lineRule="auto"/>
                                <w:jc w:val="center"/>
                                <w:rPr>
                                  <w:lang w:val="da-DK"/>
                                </w:rPr>
                              </w:pPr>
                              <w:r>
                                <w:rPr>
                                  <w:lang w:val="da-DK"/>
                                </w:rPr>
                                <w:t>Cổ phần Khởi Nghiệp</w:t>
                              </w:r>
                            </w:p>
                            <w:p w:rsidR="008A2300" w:rsidRDefault="008A2300" w:rsidP="00061C34">
                              <w:pPr>
                                <w:spacing w:before="0" w:after="0" w:line="240" w:lineRule="auto"/>
                                <w:jc w:val="center"/>
                                <w:rPr>
                                  <w:lang w:val="sv-SE"/>
                                </w:rPr>
                              </w:pPr>
                              <w:r>
                                <w:rPr>
                                  <w:lang w:val="da-DK"/>
                                </w:rPr>
                                <w:t xml:space="preserve"> Công ty TNHH Quyền Chanh DNTN Vân Tuyết</w:t>
                              </w:r>
                            </w:p>
                            <w:p w:rsidR="008A2300" w:rsidRPr="00061C34" w:rsidRDefault="008A2300" w:rsidP="00061C34">
                              <w:pPr>
                                <w:spacing w:before="0" w:after="0" w:line="240" w:lineRule="auto"/>
                                <w:jc w:val="center"/>
                                <w:rPr>
                                  <w:lang w:val="sv-S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Rectangle 339"/>
                        <wps:cNvSpPr/>
                        <wps:spPr>
                          <a:xfrm>
                            <a:off x="3752850" y="819149"/>
                            <a:ext cx="1504950" cy="971551"/>
                          </a:xfrm>
                          <a:prstGeom prst="rect">
                            <a:avLst/>
                          </a:prstGeom>
                        </wps:spPr>
                        <wps:style>
                          <a:lnRef idx="3">
                            <a:schemeClr val="lt1"/>
                          </a:lnRef>
                          <a:fillRef idx="1">
                            <a:schemeClr val="accent2"/>
                          </a:fillRef>
                          <a:effectRef idx="1">
                            <a:schemeClr val="accent2"/>
                          </a:effectRef>
                          <a:fontRef idx="minor">
                            <a:schemeClr val="lt1"/>
                          </a:fontRef>
                        </wps:style>
                        <wps:txbx>
                          <w:txbxContent>
                            <w:p w:rsidR="008A2300" w:rsidRDefault="008A2300" w:rsidP="00061C34">
                              <w:pPr>
                                <w:spacing w:before="0" w:after="0" w:line="240" w:lineRule="auto"/>
                                <w:jc w:val="center"/>
                                <w:rPr>
                                  <w:lang w:val="sv-SE"/>
                                </w:rPr>
                              </w:pPr>
                              <w:r>
                                <w:rPr>
                                  <w:lang w:val="sv-SE"/>
                                </w:rPr>
                                <w:t>Điểm bán tại chợ:</w:t>
                              </w:r>
                            </w:p>
                            <w:p w:rsidR="008A2300" w:rsidRDefault="008A2300" w:rsidP="00061C34">
                              <w:pPr>
                                <w:spacing w:before="0" w:after="0" w:line="240" w:lineRule="auto"/>
                                <w:jc w:val="center"/>
                                <w:rPr>
                                  <w:lang w:val="sv-SE"/>
                                </w:rPr>
                              </w:pPr>
                              <w:r>
                                <w:rPr>
                                  <w:lang w:val="sv-SE"/>
                                </w:rPr>
                                <w:t>Chợ Hàn</w:t>
                              </w:r>
                            </w:p>
                            <w:p w:rsidR="008A2300" w:rsidRDefault="008A2300" w:rsidP="00061C34">
                              <w:pPr>
                                <w:spacing w:before="0" w:after="0" w:line="240" w:lineRule="auto"/>
                                <w:jc w:val="center"/>
                                <w:rPr>
                                  <w:lang w:val="sv-SE"/>
                                </w:rPr>
                              </w:pPr>
                              <w:r>
                                <w:rPr>
                                  <w:lang w:val="sv-SE"/>
                                </w:rPr>
                                <w:t>Chợ Cồn</w:t>
                              </w:r>
                            </w:p>
                            <w:p w:rsidR="008A2300" w:rsidRPr="00207341" w:rsidRDefault="008A2300" w:rsidP="00061C34">
                              <w:pPr>
                                <w:spacing w:before="0" w:after="0" w:line="240" w:lineRule="auto"/>
                                <w:jc w:val="center"/>
                                <w:rPr>
                                  <w:lang w:val="sv-SE"/>
                                </w:rPr>
                              </w:pPr>
                              <w:r>
                                <w:rPr>
                                  <w:lang w:val="sv-SE"/>
                                </w:rPr>
                                <w:t>Chợ Đống Đ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Straight Arrow Connector 340"/>
                        <wps:cNvCnPr>
                          <a:stCxn id="336" idx="3"/>
                          <a:endCxn id="337" idx="1"/>
                        </wps:cNvCnPr>
                        <wps:spPr>
                          <a:xfrm>
                            <a:off x="1400175" y="300037"/>
                            <a:ext cx="2667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61B83B60" id="Canvas 341" o:spid="_x0000_s1197" editas="canvas" style="width:6in;height:146.25pt;mso-position-horizontal-relative:char;mso-position-vertical-relative:line" coordsize="54864,18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">
                <v:shape id="_x0000_s1198" type="#_x0000_t75" style="position:absolute;width:54864;height:18573;visibility:visible;mso-wrap-style:square">
                  <v:fill o:detectmouseclick="t"/>
                  <v:path o:connecttype="none"/>
                </v:shape>
                <v:rect id="Rectangle 336" o:spid="_x0000_s1199" style="position:absolute;left:2381;top:571;width:11620;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RiCsUA&#10;AADcAAAADwAAAGRycy9kb3ducmV2LnhtbESPQWvCQBSE74X+h+UVehHd1JRQoquIpehFoWm9P7LP&#10;JJh9G3dXjf/eFQSPw8x8w0znvWnFmZxvLCv4GCUgiEurG64U/P/9DL9A+ICssbVMCq7kYT57fZli&#10;ru2Ff+lchEpECPscFdQhdLmUvqzJoB/Zjjh6e+sMhihdJbXDS4SbVo6TJJMGG44LNXa0rKk8FCej&#10;YPPp3Xhw2A2q7THNvvvV8pRtrkq9v/WLCYhAfXiGH+21VpCmGdzPxCMgZ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BGIKxQAAANw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8A2300" w:rsidRPr="00207341" w:rsidRDefault="008A2300" w:rsidP="00061C34">
                        <w:pPr>
                          <w:spacing w:before="0" w:after="0" w:line="240" w:lineRule="auto"/>
                          <w:jc w:val="center"/>
                          <w:rPr>
                            <w:lang w:val="en-US"/>
                          </w:rPr>
                        </w:pPr>
                        <w:r>
                          <w:rPr>
                            <w:lang w:val="en-US"/>
                          </w:rPr>
                          <w:t>DN phân phối</w:t>
                        </w:r>
                      </w:p>
                    </w:txbxContent>
                  </v:textbox>
                </v:rect>
                <v:rect id="Rectangle 337" o:spid="_x0000_s1200" style="position:absolute;left:40671;top:571;width:11621;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jHkcUA&#10;AADcAAAADwAAAGRycy9kb3ducmV2LnhtbESPT2vCQBTE70K/w/IKXkQ3NSWW6CrFIvWi4J/eH9ln&#10;Esy+TXdXjd++KxQ8DjPzG2a26EwjruR8bVnB2ygBQVxYXXOp4HhYDT9A+ICssbFMCu7kYTF/6c0w&#10;1/bGO7ruQykihH2OCqoQ2lxKX1Rk0I9sSxy9k3UGQ5SulNrhLcJNI8dJkkmDNceFCltaVlSc9xej&#10;YPPu3Xhw/hmU2980++q+l5dsc1eq/9p9TkEE6sIz/N9eawVpOoHHmXgE5Pw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SMeRxQAAANw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8A2300" w:rsidRPr="00207341" w:rsidRDefault="008A2300" w:rsidP="00061C34">
                        <w:pPr>
                          <w:spacing w:before="0" w:after="0" w:line="240" w:lineRule="auto"/>
                          <w:jc w:val="center"/>
                          <w:rPr>
                            <w:lang w:val="en-US"/>
                          </w:rPr>
                        </w:pPr>
                        <w:r>
                          <w:rPr>
                            <w:lang w:val="en-US"/>
                          </w:rPr>
                          <w:t>Khách hàng</w:t>
                        </w:r>
                      </w:p>
                    </w:txbxContent>
                  </v:textbox>
                </v:rect>
                <v:rect id="Rectangle 338" o:spid="_x0000_s1201" style="position:absolute;left:2381;top:8191;width:23145;height:9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wCPcEA&#10;AADcAAAADwAAAGRycy9kb3ducmV2LnhtbERPy4rCMBTdC/5DuMLsNNWCaDWKI1PQxYD1sb8217bY&#10;3JQmY+vfTxYDszyc93rbm1q8qHWVZQXTSQSCOLe64kLB9ZKOFyCcR9ZYWyYFb3Kw3QwHa0y07Tij&#10;19kXIoSwS1BB6X2TSOnykgy6iW2IA/ewrUEfYFtI3WIXwk0tZ1E0lwYrDg0lNrQvKX+ef4wCXh4f&#10;8Vd+4+h7n36ms/uOslOn1Meo361AeOr9v/jPfdAK4jisDWfCEZ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cAj3BAAAA3AAAAA8AAAAAAAAAAAAAAAAAmAIAAGRycy9kb3du&#10;cmV2LnhtbFBLBQYAAAAABAAEAPUAAACGAwAAAAA=&#10;" fillcolor="#c0504d [3205]" strokecolor="white [3201]" strokeweight="3pt">
                  <v:shadow on="t" color="black" opacity="24903f" origin=",.5" offset="0,.55556mm"/>
                  <v:textbox>
                    <w:txbxContent>
                      <w:p w:rsidR="008A2300" w:rsidRDefault="008A2300" w:rsidP="00061C34">
                        <w:pPr>
                          <w:spacing w:before="0" w:after="0" w:line="240" w:lineRule="auto"/>
                          <w:jc w:val="center"/>
                          <w:rPr>
                            <w:lang w:val="sv-SE"/>
                          </w:rPr>
                        </w:pPr>
                        <w:r>
                          <w:rPr>
                            <w:lang w:val="sv-SE"/>
                          </w:rPr>
                          <w:t>Cty thực phẩm Đắc Vinh</w:t>
                        </w:r>
                      </w:p>
                      <w:p w:rsidR="008A2300" w:rsidRDefault="008A2300" w:rsidP="00061C34">
                        <w:pPr>
                          <w:spacing w:before="0" w:after="0" w:line="240" w:lineRule="auto"/>
                          <w:jc w:val="center"/>
                          <w:rPr>
                            <w:lang w:val="da-DK"/>
                          </w:rPr>
                        </w:pPr>
                        <w:r>
                          <w:rPr>
                            <w:lang w:val="da-DK"/>
                          </w:rPr>
                          <w:t>Cổ phần Khởi Nghiệp</w:t>
                        </w:r>
                      </w:p>
                      <w:p w:rsidR="008A2300" w:rsidRDefault="008A2300" w:rsidP="00061C34">
                        <w:pPr>
                          <w:spacing w:before="0" w:after="0" w:line="240" w:lineRule="auto"/>
                          <w:jc w:val="center"/>
                          <w:rPr>
                            <w:lang w:val="sv-SE"/>
                          </w:rPr>
                        </w:pPr>
                        <w:r>
                          <w:rPr>
                            <w:lang w:val="da-DK"/>
                          </w:rPr>
                          <w:t xml:space="preserve"> Công ty TNHH Quyền Chanh DNTN Vân Tuyết</w:t>
                        </w:r>
                      </w:p>
                      <w:p w:rsidR="008A2300" w:rsidRPr="00061C34" w:rsidRDefault="008A2300" w:rsidP="00061C34">
                        <w:pPr>
                          <w:spacing w:before="0" w:after="0" w:line="240" w:lineRule="auto"/>
                          <w:jc w:val="center"/>
                          <w:rPr>
                            <w:lang w:val="sv-SE"/>
                          </w:rPr>
                        </w:pPr>
                      </w:p>
                    </w:txbxContent>
                  </v:textbox>
                </v:rect>
                <v:rect id="Rectangle 339" o:spid="_x0000_s1202" style="position:absolute;left:37528;top:8191;width:15050;height:9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CnpsMA&#10;AADcAAAADwAAAGRycy9kb3ducmV2LnhtbESPQYvCMBSE7wv+h/AEb2uqhWWtRlGx4B6E1dX7s3m2&#10;xealNNHWf28EYY/DzHzDzBadqcSdGldaVjAaRiCIM6tLzhUc/9LPbxDOI2usLJOCBzlYzHsfM0y0&#10;bXlP94PPRYCwS1BB4X2dSOmyggy6oa2Jg3exjUEfZJNL3WAb4KaS4yj6kgZLDgsF1rQuKLsebkYB&#10;T34u8SY7cbRbp6t0fF7S/rdVatDvllMQnjr/H363t1pBHE/gdSYcAT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CnpsMAAADcAAAADwAAAAAAAAAAAAAAAACYAgAAZHJzL2Rv&#10;d25yZXYueG1sUEsFBgAAAAAEAAQA9QAAAIgDAAAAAA==&#10;" fillcolor="#c0504d [3205]" strokecolor="white [3201]" strokeweight="3pt">
                  <v:shadow on="t" color="black" opacity="24903f" origin=",.5" offset="0,.55556mm"/>
                  <v:textbox>
                    <w:txbxContent>
                      <w:p w:rsidR="008A2300" w:rsidRDefault="008A2300" w:rsidP="00061C34">
                        <w:pPr>
                          <w:spacing w:before="0" w:after="0" w:line="240" w:lineRule="auto"/>
                          <w:jc w:val="center"/>
                          <w:rPr>
                            <w:lang w:val="sv-SE"/>
                          </w:rPr>
                        </w:pPr>
                        <w:r>
                          <w:rPr>
                            <w:lang w:val="sv-SE"/>
                          </w:rPr>
                          <w:t>Điểm bán tại chợ:</w:t>
                        </w:r>
                      </w:p>
                      <w:p w:rsidR="008A2300" w:rsidRDefault="008A2300" w:rsidP="00061C34">
                        <w:pPr>
                          <w:spacing w:before="0" w:after="0" w:line="240" w:lineRule="auto"/>
                          <w:jc w:val="center"/>
                          <w:rPr>
                            <w:lang w:val="sv-SE"/>
                          </w:rPr>
                        </w:pPr>
                        <w:r>
                          <w:rPr>
                            <w:lang w:val="sv-SE"/>
                          </w:rPr>
                          <w:t>Chợ Hàn</w:t>
                        </w:r>
                      </w:p>
                      <w:p w:rsidR="008A2300" w:rsidRDefault="008A2300" w:rsidP="00061C34">
                        <w:pPr>
                          <w:spacing w:before="0" w:after="0" w:line="240" w:lineRule="auto"/>
                          <w:jc w:val="center"/>
                          <w:rPr>
                            <w:lang w:val="sv-SE"/>
                          </w:rPr>
                        </w:pPr>
                        <w:r>
                          <w:rPr>
                            <w:lang w:val="sv-SE"/>
                          </w:rPr>
                          <w:t>Chợ Cồn</w:t>
                        </w:r>
                      </w:p>
                      <w:p w:rsidR="008A2300" w:rsidRPr="00207341" w:rsidRDefault="008A2300" w:rsidP="00061C34">
                        <w:pPr>
                          <w:spacing w:before="0" w:after="0" w:line="240" w:lineRule="auto"/>
                          <w:jc w:val="center"/>
                          <w:rPr>
                            <w:lang w:val="sv-SE"/>
                          </w:rPr>
                        </w:pPr>
                        <w:r>
                          <w:rPr>
                            <w:lang w:val="sv-SE"/>
                          </w:rPr>
                          <w:t>Chợ Đống Đa...</w:t>
                        </w:r>
                      </w:p>
                    </w:txbxContent>
                  </v:textbox>
                </v:rect>
                <v:shape id="Straight Arrow Connector 340" o:spid="_x0000_s1203" type="#_x0000_t32" style="position:absolute;left:14001;top:3000;width:266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ToO8EAAADcAAAADwAAAGRycy9kb3ducmV2LnhtbERPTWvCQBC9C/0PyxR6041tU0J0FRFC&#10;e61a0NuYHZNgdjZkN5r++86h4PHxvpfr0bXqRn1oPBuYzxJQxKW3DVcGDvtimoEKEdli65kM/FKA&#10;9eppssTc+jt/020XKyUhHHI0UMfY5VqHsiaHYeY7YuEuvncYBfaVtj3eJdy1+jVJPrTDhqWhxo62&#10;NZXX3eAMvF3O42cWNzorjn47DGma/hQnY16ex80CVKQxPsT/7i8rvneZL2fkCOjV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VOg7wQAAANwAAAAPAAAAAAAAAAAAAAAA&#10;AKECAABkcnMvZG93bnJldi54bWxQSwUGAAAAAAQABAD5AAAAjwMAAAAA&#10;" strokecolor="#4579b8 [3044]">
                  <v:stroke endarrow="open"/>
                </v:shape>
                <w10:anchorlock/>
              </v:group>
            </w:pict>
          </mc:Fallback>
        </mc:AlternateContent>
      </w:r>
    </w:p>
    <w:p w:rsidR="00A544FC" w:rsidRDefault="00A544FC" w:rsidP="00A544FC">
      <w:pPr>
        <w:pStyle w:val="Caption"/>
        <w:ind w:left="927"/>
        <w:rPr>
          <w:lang w:val="sv-SE"/>
        </w:rPr>
      </w:pPr>
      <w:bookmarkStart w:id="72" w:name="_Toc466210242"/>
      <w:r>
        <w:t xml:space="preserve">Sơ đồ </w:t>
      </w:r>
      <w:r>
        <w:fldChar w:fldCharType="begin"/>
      </w:r>
      <w:r>
        <w:instrText xml:space="preserve"> SEQ Sơ_đồ \* ARABIC </w:instrText>
      </w:r>
      <w:r>
        <w:fldChar w:fldCharType="separate"/>
      </w:r>
      <w:r w:rsidR="000411C8">
        <w:rPr>
          <w:noProof/>
        </w:rPr>
        <w:t>8</w:t>
      </w:r>
      <w:r>
        <w:fldChar w:fldCharType="end"/>
      </w:r>
      <w:r w:rsidR="00D11951">
        <w:t>: Chuỗi cung ứng ngắn cho cá</w:t>
      </w:r>
      <w:r>
        <w:t xml:space="preserve"> an toàn</w:t>
      </w:r>
      <w:bookmarkEnd w:id="72"/>
    </w:p>
    <w:p w:rsidR="00A544FC" w:rsidRDefault="00A544FC" w:rsidP="00ED4437">
      <w:pPr>
        <w:rPr>
          <w:lang w:val="es-ES"/>
        </w:rPr>
      </w:pPr>
      <w:r>
        <w:rPr>
          <w:noProof/>
          <w:lang w:val="en-US"/>
        </w:rPr>
        <mc:AlternateContent>
          <mc:Choice Requires="wpc">
            <w:drawing>
              <wp:inline distT="0" distB="0" distL="0" distR="0" wp14:anchorId="439D00F6" wp14:editId="793AA6B8">
                <wp:extent cx="5486400" cy="1857375"/>
                <wp:effectExtent l="0" t="0" r="0" b="28575"/>
                <wp:docPr id="347" name="Canvas 3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42" name="Rectangle 342"/>
                        <wps:cNvSpPr/>
                        <wps:spPr>
                          <a:xfrm>
                            <a:off x="238125" y="57150"/>
                            <a:ext cx="1162050" cy="485774"/>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207341" w:rsidRDefault="008A2300" w:rsidP="00A544FC">
                              <w:pPr>
                                <w:spacing w:before="0" w:after="0" w:line="240" w:lineRule="auto"/>
                                <w:jc w:val="center"/>
                                <w:rPr>
                                  <w:lang w:val="en-US"/>
                                </w:rPr>
                              </w:pPr>
                              <w:r>
                                <w:rPr>
                                  <w:lang w:val="en-US"/>
                                </w:rPr>
                                <w:t>DN phân phố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 name="Rectangle 343"/>
                        <wps:cNvSpPr/>
                        <wps:spPr>
                          <a:xfrm>
                            <a:off x="4067175" y="57150"/>
                            <a:ext cx="1162050" cy="485774"/>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207341" w:rsidRDefault="008A2300" w:rsidP="00A544FC">
                              <w:pPr>
                                <w:spacing w:before="0" w:after="0" w:line="240" w:lineRule="auto"/>
                                <w:jc w:val="center"/>
                                <w:rPr>
                                  <w:lang w:val="en-US"/>
                                </w:rPr>
                              </w:pPr>
                              <w:r>
                                <w:rPr>
                                  <w:lang w:val="en-US"/>
                                </w:rPr>
                                <w:t>Khách hà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4" name="Rectangle 344"/>
                        <wps:cNvSpPr/>
                        <wps:spPr>
                          <a:xfrm>
                            <a:off x="238124" y="819149"/>
                            <a:ext cx="2314575" cy="971551"/>
                          </a:xfrm>
                          <a:prstGeom prst="rect">
                            <a:avLst/>
                          </a:prstGeom>
                        </wps:spPr>
                        <wps:style>
                          <a:lnRef idx="3">
                            <a:schemeClr val="lt1"/>
                          </a:lnRef>
                          <a:fillRef idx="1">
                            <a:schemeClr val="accent2"/>
                          </a:fillRef>
                          <a:effectRef idx="1">
                            <a:schemeClr val="accent2"/>
                          </a:effectRef>
                          <a:fontRef idx="minor">
                            <a:schemeClr val="lt1"/>
                          </a:fontRef>
                        </wps:style>
                        <wps:txbx>
                          <w:txbxContent>
                            <w:p w:rsidR="008A2300" w:rsidRDefault="008A2300" w:rsidP="00A544FC">
                              <w:pPr>
                                <w:spacing w:before="0" w:after="0" w:line="240" w:lineRule="auto"/>
                                <w:jc w:val="center"/>
                                <w:rPr>
                                  <w:lang w:val="sv-SE"/>
                                </w:rPr>
                              </w:pPr>
                              <w:r>
                                <w:rPr>
                                  <w:lang w:val="sv-SE"/>
                                </w:rPr>
                                <w:t>HTX Hải Nhi</w:t>
                              </w:r>
                            </w:p>
                            <w:p w:rsidR="008A2300" w:rsidRPr="00061C34" w:rsidRDefault="008A2300" w:rsidP="00A544FC">
                              <w:pPr>
                                <w:spacing w:before="0" w:after="0" w:line="240" w:lineRule="auto"/>
                                <w:jc w:val="center"/>
                                <w:rPr>
                                  <w:lang w:val="sv-S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5" name="Rectangle 345"/>
                        <wps:cNvSpPr/>
                        <wps:spPr>
                          <a:xfrm>
                            <a:off x="3752850" y="819149"/>
                            <a:ext cx="1504950" cy="971551"/>
                          </a:xfrm>
                          <a:prstGeom prst="rect">
                            <a:avLst/>
                          </a:prstGeom>
                        </wps:spPr>
                        <wps:style>
                          <a:lnRef idx="3">
                            <a:schemeClr val="lt1"/>
                          </a:lnRef>
                          <a:fillRef idx="1">
                            <a:schemeClr val="accent2"/>
                          </a:fillRef>
                          <a:effectRef idx="1">
                            <a:schemeClr val="accent2"/>
                          </a:effectRef>
                          <a:fontRef idx="minor">
                            <a:schemeClr val="lt1"/>
                          </a:fontRef>
                        </wps:style>
                        <wps:txbx>
                          <w:txbxContent>
                            <w:p w:rsidR="008A2300" w:rsidRDefault="008A2300" w:rsidP="00A544FC">
                              <w:pPr>
                                <w:spacing w:before="0" w:after="0" w:line="240" w:lineRule="auto"/>
                                <w:jc w:val="center"/>
                                <w:rPr>
                                  <w:lang w:val="sv-SE"/>
                                </w:rPr>
                              </w:pPr>
                              <w:r>
                                <w:rPr>
                                  <w:lang w:val="sv-SE"/>
                                </w:rPr>
                                <w:t>Điểm bán tại chợ:</w:t>
                              </w:r>
                            </w:p>
                            <w:p w:rsidR="008A2300" w:rsidRDefault="008A2300" w:rsidP="00A544FC">
                              <w:pPr>
                                <w:spacing w:before="0" w:after="0" w:line="240" w:lineRule="auto"/>
                                <w:jc w:val="center"/>
                                <w:rPr>
                                  <w:lang w:val="sv-SE"/>
                                </w:rPr>
                              </w:pPr>
                              <w:r>
                                <w:rPr>
                                  <w:lang w:val="sv-SE"/>
                                </w:rPr>
                                <w:t>Chợ Hàn</w:t>
                              </w:r>
                            </w:p>
                            <w:p w:rsidR="008A2300" w:rsidRDefault="008A2300" w:rsidP="00A544FC">
                              <w:pPr>
                                <w:spacing w:before="0" w:after="0" w:line="240" w:lineRule="auto"/>
                                <w:jc w:val="center"/>
                                <w:rPr>
                                  <w:lang w:val="sv-SE"/>
                                </w:rPr>
                              </w:pPr>
                              <w:r>
                                <w:rPr>
                                  <w:lang w:val="sv-SE"/>
                                </w:rPr>
                                <w:t>Chợ Cồn</w:t>
                              </w:r>
                            </w:p>
                            <w:p w:rsidR="008A2300" w:rsidRPr="00207341" w:rsidRDefault="008A2300" w:rsidP="00A544FC">
                              <w:pPr>
                                <w:spacing w:before="0" w:after="0" w:line="240" w:lineRule="auto"/>
                                <w:jc w:val="center"/>
                                <w:rPr>
                                  <w:lang w:val="sv-SE"/>
                                </w:rPr>
                              </w:pPr>
                              <w:r>
                                <w:rPr>
                                  <w:lang w:val="sv-SE"/>
                                </w:rPr>
                                <w:t>Chợ Đống Đ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Straight Arrow Connector 346"/>
                        <wps:cNvCnPr>
                          <a:stCxn id="342" idx="3"/>
                          <a:endCxn id="343" idx="1"/>
                        </wps:cNvCnPr>
                        <wps:spPr>
                          <a:xfrm>
                            <a:off x="1400175" y="300037"/>
                            <a:ext cx="2667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39D00F6" id="Canvas 347" o:spid="_x0000_s1204" editas="canvas" style="width:6in;height:146.25pt;mso-position-horizontal-relative:char;mso-position-vertical-relative:line" coordsize="54864,18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">
                <v:shape id="_x0000_s1205" type="#_x0000_t75" style="position:absolute;width:54864;height:18573;visibility:visible;mso-wrap-style:square">
                  <v:fill o:detectmouseclick="t"/>
                  <v:path o:connecttype="none"/>
                </v:shape>
                <v:rect id="Rectangle 342" o:spid="_x0000_s1206" style="position:absolute;left:2381;top:571;width:11620;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kXdMUA&#10;AADcAAAADwAAAGRycy9kb3ducmV2LnhtbESPT4vCMBTE7wt+h/CEvYimW6VINYoosl5cWP/cH82z&#10;LTYv3SRq/fZmYWGPw8z8hpkvO9OIOzlfW1bwMUpAEBdW11wqOB23wykIH5A1NpZJwZM8LBe9tznm&#10;2j74m+6HUIoIYZ+jgiqENpfSFxUZ9CPbEkfvYp3BEKUrpXb4iHDTyDRJMmmw5rhQYUvriorr4WYU&#10;7CfepYPreVB+/YyzTfe5vmX7p1Lv/W41AxGoC//hv/ZOKxhPUvg9E4+AX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ORd0xQAAANw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8A2300" w:rsidRPr="00207341" w:rsidRDefault="008A2300" w:rsidP="00A544FC">
                        <w:pPr>
                          <w:spacing w:before="0" w:after="0" w:line="240" w:lineRule="auto"/>
                          <w:jc w:val="center"/>
                          <w:rPr>
                            <w:lang w:val="en-US"/>
                          </w:rPr>
                        </w:pPr>
                        <w:r>
                          <w:rPr>
                            <w:lang w:val="en-US"/>
                          </w:rPr>
                          <w:t>DN phân phối</w:t>
                        </w:r>
                      </w:p>
                    </w:txbxContent>
                  </v:textbox>
                </v:rect>
                <v:rect id="Rectangle 343" o:spid="_x0000_s1207" style="position:absolute;left:40671;top:571;width:11621;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Wy78UA&#10;AADcAAAADwAAAGRycy9kb3ducmV2LnhtbESPT4vCMBTE7wt+h/CEvYima6VINYoosl5cWP/cH82z&#10;LTYv3SRq/fZmYWGPw8z8hpkvO9OIOzlfW1bwMUpAEBdW11wqOB23wykIH5A1NpZJwZM8LBe9tznm&#10;2j74m+6HUIoIYZ+jgiqENpfSFxUZ9CPbEkfvYp3BEKUrpXb4iHDTyHGSZNJgzXGhwpbWFRXXw80o&#10;2E+8Gw+u50H59ZNmm+5zfcv2T6Xe+91qBiJQF/7Df+2dVpBOUvg9E4+AX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dbLvxQAAANw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8A2300" w:rsidRPr="00207341" w:rsidRDefault="008A2300" w:rsidP="00A544FC">
                        <w:pPr>
                          <w:spacing w:before="0" w:after="0" w:line="240" w:lineRule="auto"/>
                          <w:jc w:val="center"/>
                          <w:rPr>
                            <w:lang w:val="en-US"/>
                          </w:rPr>
                        </w:pPr>
                        <w:r>
                          <w:rPr>
                            <w:lang w:val="en-US"/>
                          </w:rPr>
                          <w:t>Khách hàng</w:t>
                        </w:r>
                      </w:p>
                    </w:txbxContent>
                  </v:textbox>
                </v:rect>
                <v:rect id="Rectangle 344" o:spid="_x0000_s1208" style="position:absolute;left:2381;top:8191;width:23145;height:9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d7RcQA&#10;AADcAAAADwAAAGRycy9kb3ducmV2LnhtbESPT4vCMBTE78J+h/AEb5r6B1m7RnHFgnsQ1NX7s3m2&#10;ZZuX0kRbv71ZEDwOM/MbZr5sTSnuVLvCsoLhIAJBnFpdcKbg9Jv0P0E4j6yxtEwKHuRgufjozDHW&#10;tuED3Y8+EwHCLkYFufdVLKVLczLoBrYiDt7V1gZ9kHUmdY1NgJtSjqJoKg0WHBZyrGidU/p3vBkF&#10;PPu5jjfpmaPdOvlORpcVHfaNUr1uu/oC4an17/CrvdUKxpMJ/J8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Xe0XEAAAA3AAAAA8AAAAAAAAAAAAAAAAAmAIAAGRycy9k&#10;b3ducmV2LnhtbFBLBQYAAAAABAAEAPUAAACJAwAAAAA=&#10;" fillcolor="#c0504d [3205]" strokecolor="white [3201]" strokeweight="3pt">
                  <v:shadow on="t" color="black" opacity="24903f" origin=",.5" offset="0,.55556mm"/>
                  <v:textbox>
                    <w:txbxContent>
                      <w:p w:rsidR="008A2300" w:rsidRDefault="008A2300" w:rsidP="00A544FC">
                        <w:pPr>
                          <w:spacing w:before="0" w:after="0" w:line="240" w:lineRule="auto"/>
                          <w:jc w:val="center"/>
                          <w:rPr>
                            <w:lang w:val="sv-SE"/>
                          </w:rPr>
                        </w:pPr>
                        <w:r>
                          <w:rPr>
                            <w:lang w:val="sv-SE"/>
                          </w:rPr>
                          <w:t>HTX Hải Nhi</w:t>
                        </w:r>
                      </w:p>
                      <w:p w:rsidR="008A2300" w:rsidRPr="00061C34" w:rsidRDefault="008A2300" w:rsidP="00A544FC">
                        <w:pPr>
                          <w:spacing w:before="0" w:after="0" w:line="240" w:lineRule="auto"/>
                          <w:jc w:val="center"/>
                          <w:rPr>
                            <w:lang w:val="sv-SE"/>
                          </w:rPr>
                        </w:pPr>
                      </w:p>
                    </w:txbxContent>
                  </v:textbox>
                </v:rect>
                <v:rect id="Rectangle 345" o:spid="_x0000_s1209" style="position:absolute;left:37528;top:8191;width:15050;height:9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ve3sQA&#10;AADcAAAADwAAAGRycy9kb3ducmV2LnhtbESPW2vCQBSE3wv+h+UIvtWNl4pGV1Ex0D4IXt+P2WMS&#10;zJ4N2dWk/75bKPRxmJlvmMWqNaV4Ue0KywoG/QgEcWp1wZmCyzl5n4JwHlljaZkUfJOD1bLztsBY&#10;24aP9Dr5TAQIuxgV5N5XsZQuzcmg69uKOHh3Wxv0QdaZ1DU2AW5KOYyiiTRYcFjIsaJtTunj9DQK&#10;ePZ1H+3SK0f7bbJJhrc1HQ+NUr1uu56D8NT6//Bf+1MrGI0/4PdMOAJ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b3t7EAAAA3AAAAA8AAAAAAAAAAAAAAAAAmAIAAGRycy9k&#10;b3ducmV2LnhtbFBLBQYAAAAABAAEAPUAAACJAwAAAAA=&#10;" fillcolor="#c0504d [3205]" strokecolor="white [3201]" strokeweight="3pt">
                  <v:shadow on="t" color="black" opacity="24903f" origin=",.5" offset="0,.55556mm"/>
                  <v:textbox>
                    <w:txbxContent>
                      <w:p w:rsidR="008A2300" w:rsidRDefault="008A2300" w:rsidP="00A544FC">
                        <w:pPr>
                          <w:spacing w:before="0" w:after="0" w:line="240" w:lineRule="auto"/>
                          <w:jc w:val="center"/>
                          <w:rPr>
                            <w:lang w:val="sv-SE"/>
                          </w:rPr>
                        </w:pPr>
                        <w:r>
                          <w:rPr>
                            <w:lang w:val="sv-SE"/>
                          </w:rPr>
                          <w:t>Điểm bán tại chợ:</w:t>
                        </w:r>
                      </w:p>
                      <w:p w:rsidR="008A2300" w:rsidRDefault="008A2300" w:rsidP="00A544FC">
                        <w:pPr>
                          <w:spacing w:before="0" w:after="0" w:line="240" w:lineRule="auto"/>
                          <w:jc w:val="center"/>
                          <w:rPr>
                            <w:lang w:val="sv-SE"/>
                          </w:rPr>
                        </w:pPr>
                        <w:r>
                          <w:rPr>
                            <w:lang w:val="sv-SE"/>
                          </w:rPr>
                          <w:t>Chợ Hàn</w:t>
                        </w:r>
                      </w:p>
                      <w:p w:rsidR="008A2300" w:rsidRDefault="008A2300" w:rsidP="00A544FC">
                        <w:pPr>
                          <w:spacing w:before="0" w:after="0" w:line="240" w:lineRule="auto"/>
                          <w:jc w:val="center"/>
                          <w:rPr>
                            <w:lang w:val="sv-SE"/>
                          </w:rPr>
                        </w:pPr>
                        <w:r>
                          <w:rPr>
                            <w:lang w:val="sv-SE"/>
                          </w:rPr>
                          <w:t>Chợ Cồn</w:t>
                        </w:r>
                      </w:p>
                      <w:p w:rsidR="008A2300" w:rsidRPr="00207341" w:rsidRDefault="008A2300" w:rsidP="00A544FC">
                        <w:pPr>
                          <w:spacing w:before="0" w:after="0" w:line="240" w:lineRule="auto"/>
                          <w:jc w:val="center"/>
                          <w:rPr>
                            <w:lang w:val="sv-SE"/>
                          </w:rPr>
                        </w:pPr>
                        <w:r>
                          <w:rPr>
                            <w:lang w:val="sv-SE"/>
                          </w:rPr>
                          <w:t>Chợ Đống Đa...</w:t>
                        </w:r>
                      </w:p>
                    </w:txbxContent>
                  </v:textbox>
                </v:rect>
                <v:shape id="Straight Arrow Connector 346" o:spid="_x0000_s1210" type="#_x0000_t32" style="position:absolute;left:14001;top:3000;width:266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HV1MQAAADcAAAADwAAAGRycy9kb3ducmV2LnhtbESPzWrDMBCE74W8g9hAbo2ctA7GjWxC&#10;wDTXpgmkt621sU2tlbHkn759VSj0OMx8M8w+n00rRupdY1nBZh2BIC6tbrhScHkvHhMQziNrbC2T&#10;gm9ykGeLhz2m2k78RuPZVyKUsEtRQe19l0rpypoMurXtiIN3t71BH2RfSd3jFMpNK7dRtJMGGw4L&#10;NXZ0rKn8Og9GwdP9c35N/EEmxc0ehyGO42vxodRqOR9eQHia/X/4jz7pwD3v4PdMOAIy+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M8dXUxAAAANwAAAAPAAAAAAAAAAAA&#10;AAAAAKECAABkcnMvZG93bnJldi54bWxQSwUGAAAAAAQABAD5AAAAkgMAAAAA&#10;" strokecolor="#4579b8 [3044]">
                  <v:stroke endarrow="open"/>
                </v:shape>
                <w10:anchorlock/>
              </v:group>
            </w:pict>
          </mc:Fallback>
        </mc:AlternateContent>
      </w:r>
    </w:p>
    <w:p w:rsidR="00207341" w:rsidRDefault="00207341" w:rsidP="00207341">
      <w:pPr>
        <w:pStyle w:val="Caption"/>
        <w:rPr>
          <w:lang w:val="sv-SE"/>
        </w:rPr>
      </w:pPr>
      <w:bookmarkStart w:id="73" w:name="_Toc466210243"/>
      <w:r>
        <w:t xml:space="preserve">Sơ đồ </w:t>
      </w:r>
      <w:r>
        <w:fldChar w:fldCharType="begin"/>
      </w:r>
      <w:r>
        <w:instrText xml:space="preserve"> SEQ Sơ_đồ \* ARABIC </w:instrText>
      </w:r>
      <w:r>
        <w:fldChar w:fldCharType="separate"/>
      </w:r>
      <w:r w:rsidR="000411C8">
        <w:rPr>
          <w:noProof/>
        </w:rPr>
        <w:t>9</w:t>
      </w:r>
      <w:r>
        <w:fldChar w:fldCharType="end"/>
      </w:r>
      <w:r>
        <w:t>: Chuỗi c</w:t>
      </w:r>
      <w:r w:rsidR="00D10D09">
        <w:t>u</w:t>
      </w:r>
      <w:r>
        <w:t>ng ứng ngắn cho RAT</w:t>
      </w:r>
      <w:bookmarkEnd w:id="73"/>
    </w:p>
    <w:p w:rsidR="00207341" w:rsidRDefault="00207341" w:rsidP="00333E3C">
      <w:pPr>
        <w:rPr>
          <w:lang w:val="sv-SE"/>
        </w:rPr>
      </w:pPr>
      <w:r>
        <w:rPr>
          <w:noProof/>
          <w:lang w:val="en-US"/>
        </w:rPr>
        <w:lastRenderedPageBreak/>
        <mc:AlternateContent>
          <mc:Choice Requires="wpc">
            <w:drawing>
              <wp:inline distT="0" distB="0" distL="0" distR="0" wp14:anchorId="5A1ADA60" wp14:editId="5338868A">
                <wp:extent cx="5486400" cy="1857375"/>
                <wp:effectExtent l="0" t="0" r="0" b="28575"/>
                <wp:docPr id="333" name="Canvas 3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4" name="Rectangle 334"/>
                        <wps:cNvSpPr/>
                        <wps:spPr>
                          <a:xfrm>
                            <a:off x="238125" y="57150"/>
                            <a:ext cx="1162050" cy="485774"/>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207341" w:rsidRDefault="008A2300" w:rsidP="00207341">
                              <w:pPr>
                                <w:spacing w:before="0" w:after="0" w:line="240" w:lineRule="auto"/>
                                <w:jc w:val="center"/>
                                <w:rPr>
                                  <w:lang w:val="en-US"/>
                                </w:rPr>
                              </w:pPr>
                              <w:r>
                                <w:rPr>
                                  <w:lang w:val="en-US"/>
                                </w:rPr>
                                <w:t>Cơ sở sản xuất ban đầ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Rectangle 408"/>
                        <wps:cNvSpPr/>
                        <wps:spPr>
                          <a:xfrm>
                            <a:off x="4067175" y="57150"/>
                            <a:ext cx="1162050" cy="485774"/>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207341" w:rsidRDefault="008A2300" w:rsidP="00207341">
                              <w:pPr>
                                <w:spacing w:before="0" w:after="0" w:line="240" w:lineRule="auto"/>
                                <w:jc w:val="center"/>
                                <w:rPr>
                                  <w:lang w:val="en-US"/>
                                </w:rPr>
                              </w:pPr>
                              <w:r>
                                <w:rPr>
                                  <w:lang w:val="en-US"/>
                                </w:rPr>
                                <w:t>Khách hà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Rectangle 409"/>
                        <wps:cNvSpPr/>
                        <wps:spPr>
                          <a:xfrm>
                            <a:off x="238125" y="819149"/>
                            <a:ext cx="1504950" cy="971551"/>
                          </a:xfrm>
                          <a:prstGeom prst="rect">
                            <a:avLst/>
                          </a:prstGeom>
                        </wps:spPr>
                        <wps:style>
                          <a:lnRef idx="3">
                            <a:schemeClr val="lt1"/>
                          </a:lnRef>
                          <a:fillRef idx="1">
                            <a:schemeClr val="accent2"/>
                          </a:fillRef>
                          <a:effectRef idx="1">
                            <a:schemeClr val="accent2"/>
                          </a:effectRef>
                          <a:fontRef idx="minor">
                            <a:schemeClr val="lt1"/>
                          </a:fontRef>
                        </wps:style>
                        <wps:txbx>
                          <w:txbxContent>
                            <w:p w:rsidR="008A2300" w:rsidRDefault="008A2300" w:rsidP="00207341">
                              <w:pPr>
                                <w:spacing w:before="0" w:after="0" w:line="240" w:lineRule="auto"/>
                                <w:jc w:val="center"/>
                                <w:rPr>
                                  <w:lang w:val="sv-SE"/>
                                </w:rPr>
                              </w:pPr>
                              <w:r>
                                <w:rPr>
                                  <w:lang w:val="sv-SE"/>
                                </w:rPr>
                                <w:t>Cơ sở SX rau Tâm An Phong</w:t>
                              </w:r>
                            </w:p>
                            <w:p w:rsidR="008A2300" w:rsidRPr="00207341" w:rsidRDefault="008A2300" w:rsidP="00207341">
                              <w:pPr>
                                <w:spacing w:before="0" w:after="0" w:line="240" w:lineRule="auto"/>
                                <w:jc w:val="center"/>
                                <w:rPr>
                                  <w:lang w:val="en-US"/>
                                </w:rPr>
                              </w:pPr>
                              <w:r>
                                <w:rPr>
                                  <w:lang w:val="sv-SE"/>
                                </w:rPr>
                                <w:t>CTCP Pih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Rectangle 410"/>
                        <wps:cNvSpPr/>
                        <wps:spPr>
                          <a:xfrm>
                            <a:off x="3752850" y="819149"/>
                            <a:ext cx="1504950" cy="971551"/>
                          </a:xfrm>
                          <a:prstGeom prst="rect">
                            <a:avLst/>
                          </a:prstGeom>
                        </wps:spPr>
                        <wps:style>
                          <a:lnRef idx="3">
                            <a:schemeClr val="lt1"/>
                          </a:lnRef>
                          <a:fillRef idx="1">
                            <a:schemeClr val="accent2"/>
                          </a:fillRef>
                          <a:effectRef idx="1">
                            <a:schemeClr val="accent2"/>
                          </a:effectRef>
                          <a:fontRef idx="minor">
                            <a:schemeClr val="lt1"/>
                          </a:fontRef>
                        </wps:style>
                        <wps:txbx>
                          <w:txbxContent>
                            <w:p w:rsidR="008A2300" w:rsidRDefault="008A2300" w:rsidP="00207341">
                              <w:pPr>
                                <w:spacing w:before="0" w:after="0" w:line="240" w:lineRule="auto"/>
                                <w:jc w:val="center"/>
                                <w:rPr>
                                  <w:lang w:val="sv-SE"/>
                                </w:rPr>
                              </w:pPr>
                              <w:r>
                                <w:rPr>
                                  <w:lang w:val="sv-SE"/>
                                </w:rPr>
                                <w:t>Điểm bán tại chợ:</w:t>
                              </w:r>
                            </w:p>
                            <w:p w:rsidR="008A2300" w:rsidRDefault="008A2300" w:rsidP="00207341">
                              <w:pPr>
                                <w:spacing w:before="0" w:after="0" w:line="240" w:lineRule="auto"/>
                                <w:jc w:val="center"/>
                                <w:rPr>
                                  <w:lang w:val="sv-SE"/>
                                </w:rPr>
                              </w:pPr>
                              <w:r>
                                <w:rPr>
                                  <w:lang w:val="sv-SE"/>
                                </w:rPr>
                                <w:t>Chợ Hàn</w:t>
                              </w:r>
                            </w:p>
                            <w:p w:rsidR="008A2300" w:rsidRDefault="008A2300" w:rsidP="00207341">
                              <w:pPr>
                                <w:spacing w:before="0" w:after="0" w:line="240" w:lineRule="auto"/>
                                <w:jc w:val="center"/>
                                <w:rPr>
                                  <w:lang w:val="sv-SE"/>
                                </w:rPr>
                              </w:pPr>
                              <w:r>
                                <w:rPr>
                                  <w:lang w:val="sv-SE"/>
                                </w:rPr>
                                <w:t>Chợ Cồn</w:t>
                              </w:r>
                            </w:p>
                            <w:p w:rsidR="008A2300" w:rsidRPr="00207341" w:rsidRDefault="008A2300" w:rsidP="00207341">
                              <w:pPr>
                                <w:spacing w:before="0" w:after="0" w:line="240" w:lineRule="auto"/>
                                <w:jc w:val="center"/>
                                <w:rPr>
                                  <w:lang w:val="sv-SE"/>
                                </w:rPr>
                              </w:pPr>
                              <w:r>
                                <w:rPr>
                                  <w:lang w:val="sv-SE"/>
                                </w:rPr>
                                <w:t>Chợ Đống Đ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Straight Arrow Connector 335"/>
                        <wps:cNvCnPr>
                          <a:stCxn id="334" idx="3"/>
                          <a:endCxn id="408" idx="1"/>
                        </wps:cNvCnPr>
                        <wps:spPr>
                          <a:xfrm>
                            <a:off x="1400175" y="300037"/>
                            <a:ext cx="26670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A1ADA60" id="Canvas 333" o:spid="_x0000_s1211" editas="canvas" style="width:6in;height:146.25pt;mso-position-horizontal-relative:char;mso-position-vertical-relative:line" coordsize="54864,18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">
                <v:shape id="_x0000_s1212" type="#_x0000_t75" style="position:absolute;width:54864;height:18573;visibility:visible;mso-wrap-style:square">
                  <v:fill o:detectmouseclick="t"/>
                  <v:path o:connecttype="none"/>
                </v:shape>
                <v:rect id="Rectangle 334" o:spid="_x0000_s1213" style="position:absolute;left:2381;top:571;width:11620;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pZ5sUA&#10;AADcAAAADwAAAGRycy9kb3ducmV2LnhtbESPT4vCMBTE7wt+h/CEvYima6VINYoosl5cWP/cH82z&#10;LTYv3SRq/fZmYWGPw8z8hpkvO9OIOzlfW1bwMUpAEBdW11wqOB23wykIH5A1NpZJwZM8LBe9tznm&#10;2j74m+6HUIoIYZ+jgiqENpfSFxUZ9CPbEkfvYp3BEKUrpXb4iHDTyHGSZNJgzXGhwpbWFRXXw80o&#10;2E+8Gw+u50H59ZNmm+5zfcv2T6Xe+91qBiJQF/7Df+2dVpCmE/g9E4+AXL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mlnmxQAAANw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8A2300" w:rsidRPr="00207341" w:rsidRDefault="008A2300" w:rsidP="00207341">
                        <w:pPr>
                          <w:spacing w:before="0" w:after="0" w:line="240" w:lineRule="auto"/>
                          <w:jc w:val="center"/>
                          <w:rPr>
                            <w:lang w:val="en-US"/>
                          </w:rPr>
                        </w:pPr>
                        <w:r>
                          <w:rPr>
                            <w:lang w:val="en-US"/>
                          </w:rPr>
                          <w:t>Cơ sở sản xuất ban đầu</w:t>
                        </w:r>
                      </w:p>
                    </w:txbxContent>
                  </v:textbox>
                </v:rect>
                <v:rect id="Rectangle 408" o:spid="_x0000_s1214" style="position:absolute;left:40671;top:571;width:11621;height:4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FUO8IA&#10;AADcAAAADwAAAGRycy9kb3ducmV2LnhtbERPz2vCMBS+D/wfwhO8iE3npEjXKOKQ7dLBnN4fzVtb&#10;bF5qErX975fDYMeP73exHUwn7uR8a1nBc5KCIK6sbrlWcPo+LNYgfEDW2FkmBSN52G4mTwXm2j74&#10;i+7HUIsYwj5HBU0IfS6lrxoy6BPbE0fuxzqDIUJXS+3wEcNNJ5dpmkmDLceGBnvaN1RdjjejoFx5&#10;t5xfzvP68/qSvQ3v+1tWjkrNpsPuFUSgIfyL/9wfWsEqjWv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EVQ7wgAAANw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textbox>
                    <w:txbxContent>
                      <w:p w:rsidR="008A2300" w:rsidRPr="00207341" w:rsidRDefault="008A2300" w:rsidP="00207341">
                        <w:pPr>
                          <w:spacing w:before="0" w:after="0" w:line="240" w:lineRule="auto"/>
                          <w:jc w:val="center"/>
                          <w:rPr>
                            <w:lang w:val="en-US"/>
                          </w:rPr>
                        </w:pPr>
                        <w:r>
                          <w:rPr>
                            <w:lang w:val="en-US"/>
                          </w:rPr>
                          <w:t>Khách hàng</w:t>
                        </w:r>
                      </w:p>
                    </w:txbxContent>
                  </v:textbox>
                </v:rect>
                <v:rect id="Rectangle 409" o:spid="_x0000_s1215" style="position:absolute;left:2381;top:8191;width:15049;height:9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gfsQA&#10;AADcAAAADwAAAGRycy9kb3ducmV2LnhtbESPQWvCQBSE7wX/w/IEb7qrLaLRVVQaqAdBbXt/zT6T&#10;YPZtyK4m/fddQehxmJlvmOW6s5W4U+NLxxrGIwWCOHOm5FzD12c6nIHwAdlg5Zg0/JKH9ar3ssTE&#10;uJZPdD+HXEQI+wQ1FCHUiZQ+K8iiH7maOHoX11gMUTa5NA22EW4rOVFqKi2WHBcKrGlXUHY936wG&#10;nu8vr+/ZN6vDLt2mk58NnY6t1oN+t1mACNSF//Cz/WE0vKk5PM7EI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3WoH7EAAAA3AAAAA8AAAAAAAAAAAAAAAAAmAIAAGRycy9k&#10;b3ducmV2LnhtbFBLBQYAAAAABAAEAPUAAACJAwAAAAA=&#10;" fillcolor="#c0504d [3205]" strokecolor="white [3201]" strokeweight="3pt">
                  <v:shadow on="t" color="black" opacity="24903f" origin=",.5" offset="0,.55556mm"/>
                  <v:textbox>
                    <w:txbxContent>
                      <w:p w:rsidR="008A2300" w:rsidRDefault="008A2300" w:rsidP="00207341">
                        <w:pPr>
                          <w:spacing w:before="0" w:after="0" w:line="240" w:lineRule="auto"/>
                          <w:jc w:val="center"/>
                          <w:rPr>
                            <w:lang w:val="sv-SE"/>
                          </w:rPr>
                        </w:pPr>
                        <w:r>
                          <w:rPr>
                            <w:lang w:val="sv-SE"/>
                          </w:rPr>
                          <w:t>Cơ sở SX rau Tâm An Phong</w:t>
                        </w:r>
                      </w:p>
                      <w:p w:rsidR="008A2300" w:rsidRPr="00207341" w:rsidRDefault="008A2300" w:rsidP="00207341">
                        <w:pPr>
                          <w:spacing w:before="0" w:after="0" w:line="240" w:lineRule="auto"/>
                          <w:jc w:val="center"/>
                          <w:rPr>
                            <w:lang w:val="en-US"/>
                          </w:rPr>
                        </w:pPr>
                        <w:r>
                          <w:rPr>
                            <w:lang w:val="sv-SE"/>
                          </w:rPr>
                          <w:t>CTCP Pihka</w:t>
                        </w:r>
                      </w:p>
                    </w:txbxContent>
                  </v:textbox>
                </v:rect>
                <v:rect id="Rectangle 410" o:spid="_x0000_s1216" style="position:absolute;left:37528;top:8191;width:15050;height:9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WfPsIA&#10;AADcAAAADwAAAGRycy9kb3ducmV2LnhtbERPTWvCQBC9F/wPywjemo1aio1ugooBeyhobO/T7JgE&#10;s7Mhu5r033cPhR4f73uTjaYVD+pdY1nBPIpBEJdWN1wp+LzkzysQziNrbC2Tgh9ykKWTpw0m2g58&#10;pkfhKxFC2CWooPa+S6R0ZU0GXWQ74sBdbW/QB9hXUvc4hHDTykUcv0qDDYeGGjva11TeirtRwG/v&#10;1+Wh/OL4Y5/v8sX3ls6nQanZdNyuQXga/b/4z33UCl7mYX44E46ATH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NZ8+wgAAANwAAAAPAAAAAAAAAAAAAAAAAJgCAABkcnMvZG93&#10;bnJldi54bWxQSwUGAAAAAAQABAD1AAAAhwMAAAAA&#10;" fillcolor="#c0504d [3205]" strokecolor="white [3201]" strokeweight="3pt">
                  <v:shadow on="t" color="black" opacity="24903f" origin=",.5" offset="0,.55556mm"/>
                  <v:textbox>
                    <w:txbxContent>
                      <w:p w:rsidR="008A2300" w:rsidRDefault="008A2300" w:rsidP="00207341">
                        <w:pPr>
                          <w:spacing w:before="0" w:after="0" w:line="240" w:lineRule="auto"/>
                          <w:jc w:val="center"/>
                          <w:rPr>
                            <w:lang w:val="sv-SE"/>
                          </w:rPr>
                        </w:pPr>
                        <w:r>
                          <w:rPr>
                            <w:lang w:val="sv-SE"/>
                          </w:rPr>
                          <w:t>Điểm bán tại chợ:</w:t>
                        </w:r>
                      </w:p>
                      <w:p w:rsidR="008A2300" w:rsidRDefault="008A2300" w:rsidP="00207341">
                        <w:pPr>
                          <w:spacing w:before="0" w:after="0" w:line="240" w:lineRule="auto"/>
                          <w:jc w:val="center"/>
                          <w:rPr>
                            <w:lang w:val="sv-SE"/>
                          </w:rPr>
                        </w:pPr>
                        <w:r>
                          <w:rPr>
                            <w:lang w:val="sv-SE"/>
                          </w:rPr>
                          <w:t>Chợ Hàn</w:t>
                        </w:r>
                      </w:p>
                      <w:p w:rsidR="008A2300" w:rsidRDefault="008A2300" w:rsidP="00207341">
                        <w:pPr>
                          <w:spacing w:before="0" w:after="0" w:line="240" w:lineRule="auto"/>
                          <w:jc w:val="center"/>
                          <w:rPr>
                            <w:lang w:val="sv-SE"/>
                          </w:rPr>
                        </w:pPr>
                        <w:r>
                          <w:rPr>
                            <w:lang w:val="sv-SE"/>
                          </w:rPr>
                          <w:t>Chợ Cồn</w:t>
                        </w:r>
                      </w:p>
                      <w:p w:rsidR="008A2300" w:rsidRPr="00207341" w:rsidRDefault="008A2300" w:rsidP="00207341">
                        <w:pPr>
                          <w:spacing w:before="0" w:after="0" w:line="240" w:lineRule="auto"/>
                          <w:jc w:val="center"/>
                          <w:rPr>
                            <w:lang w:val="sv-SE"/>
                          </w:rPr>
                        </w:pPr>
                        <w:r>
                          <w:rPr>
                            <w:lang w:val="sv-SE"/>
                          </w:rPr>
                          <w:t>Chợ Đống Đa</w:t>
                        </w:r>
                      </w:p>
                    </w:txbxContent>
                  </v:textbox>
                </v:rect>
                <v:shape id="Straight Arrow Connector 335" o:spid="_x0000_s1217" type="#_x0000_t32" style="position:absolute;left:14001;top:3000;width:266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U43sMAAADcAAAADwAAAGRycy9kb3ducmV2LnhtbESPT4vCMBTE78J+h/AW9mbTXamUahQR&#10;il79B+7tbfNsi81LaVLtfnsjCB6Hmd8MM18OphE36lxtWcF3FIMgLqyuuVRwPOTjFITzyBoby6Tg&#10;nxwsFx+jOWba3nlHt70vRShhl6GCyvs2k9IVFRl0kW2Jg3exnUEfZFdK3eE9lJtG/sTxVBqsOSxU&#10;2NK6ouK6742CyeVv2KR+JdP8bNd9nyTJKf9V6utzWM1AeBr8O/yitzpwkwSeZ8IR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lON7DAAAA3AAAAA8AAAAAAAAAAAAA&#10;AAAAoQIAAGRycy9kb3ducmV2LnhtbFBLBQYAAAAABAAEAPkAAACRAwAAAAA=&#10;" strokecolor="#4579b8 [3044]">
                  <v:stroke endarrow="open"/>
                </v:shape>
                <w10:anchorlock/>
              </v:group>
            </w:pict>
          </mc:Fallback>
        </mc:AlternateContent>
      </w:r>
    </w:p>
    <w:p w:rsidR="00C04CD5" w:rsidRDefault="00E77E4F" w:rsidP="00724FDC">
      <w:pPr>
        <w:pStyle w:val="Heading4"/>
      </w:pPr>
      <w:r>
        <w:t>Phát triển chuỗi cung ứng thực phẩm an toàn trên kênh hiện đại</w:t>
      </w:r>
    </w:p>
    <w:p w:rsidR="00D34990" w:rsidRDefault="00D34990" w:rsidP="00D34990">
      <w:pPr>
        <w:rPr>
          <w:lang w:val="sv-SE"/>
        </w:rPr>
      </w:pPr>
      <w:r>
        <w:rPr>
          <w:lang w:val="sv-SE"/>
        </w:rPr>
        <w:t xml:space="preserve">Với tình huống này, chúng tôi đề xuất giữ nguyên trạng thái chuỗi cung ứng đang tồn tại </w:t>
      </w:r>
      <w:r w:rsidR="00476693">
        <w:rPr>
          <w:lang w:val="sv-SE"/>
        </w:rPr>
        <w:t>từ nhà sản xuất tới điểm bán lẻ, nhưng gia tăng sự kết nối giữa chuỗi với cơ quan quản lý nhà nước tại địa phương, cụ thể:</w:t>
      </w:r>
    </w:p>
    <w:p w:rsidR="00476693" w:rsidRDefault="00476693" w:rsidP="008A7D06">
      <w:pPr>
        <w:pStyle w:val="ListParagraph"/>
        <w:numPr>
          <w:ilvl w:val="0"/>
          <w:numId w:val="12"/>
        </w:numPr>
        <w:rPr>
          <w:lang w:val="sv-SE"/>
        </w:rPr>
      </w:pPr>
      <w:r>
        <w:rPr>
          <w:lang w:val="sv-SE"/>
        </w:rPr>
        <w:t>Ngành NN&amp;PTNT phối hợp với ngành Công thương dựa vào bộ tiêu chuẩn VietGAP về chuỗi rau và thịt an toàn xây dựng một bộ tiêu chuẩn về chuỗi cung ứng thực phẩm an toàn dành riêng cho Đà Nẵng</w:t>
      </w:r>
    </w:p>
    <w:p w:rsidR="00476693" w:rsidRDefault="00476693" w:rsidP="008A7D06">
      <w:pPr>
        <w:pStyle w:val="ListParagraph"/>
        <w:numPr>
          <w:ilvl w:val="0"/>
          <w:numId w:val="12"/>
        </w:numPr>
        <w:rPr>
          <w:lang w:val="sv-SE"/>
        </w:rPr>
      </w:pPr>
      <w:r>
        <w:rPr>
          <w:lang w:val="sv-SE"/>
        </w:rPr>
        <w:t>Hợp tác với các tập đoàn bán lẻ triển khai thực hiện bộ quy chuẩn này tại thị trường Đà Nẵng</w:t>
      </w:r>
    </w:p>
    <w:p w:rsidR="0025111A" w:rsidRPr="0025111A" w:rsidRDefault="00476693" w:rsidP="008A7D06">
      <w:pPr>
        <w:pStyle w:val="ListParagraph"/>
        <w:numPr>
          <w:ilvl w:val="0"/>
          <w:numId w:val="12"/>
        </w:numPr>
        <w:rPr>
          <w:lang w:val="sv-SE"/>
        </w:rPr>
      </w:pPr>
      <w:r>
        <w:rPr>
          <w:lang w:val="sv-SE"/>
        </w:rPr>
        <w:t>Hợp tác chia sẻ thông tin khai báo hàng hóa xuất-nhập với cơ quan quản lý Nhà nước để công khai cho người tiêu dùng.</w:t>
      </w:r>
    </w:p>
    <w:p w:rsidR="00D34990" w:rsidRDefault="0025111A" w:rsidP="00724FDC">
      <w:pPr>
        <w:pStyle w:val="Heading4"/>
      </w:pPr>
      <w:r>
        <w:t>Phát triển chuỗi RAT nhập từ ngoại tỉnh vào Đà Nẵng</w:t>
      </w:r>
    </w:p>
    <w:p w:rsidR="003F5DFD" w:rsidRDefault="0025111A" w:rsidP="003F5DFD">
      <w:pPr>
        <w:rPr>
          <w:noProof/>
          <w:lang w:val="es-ES"/>
        </w:rPr>
      </w:pPr>
      <w:r>
        <w:rPr>
          <w:lang w:val="sv-SE"/>
        </w:rPr>
        <w:t>Chuỗi rau nhập từ ngoại tỉnh vào Đà Nẵng đang có một ưu điểm đó là sản lượng lớn được tập trung tại chợ đầu mối Hòa Cương.</w:t>
      </w:r>
      <w:r w:rsidR="003F5DFD">
        <w:rPr>
          <w:lang w:val="sv-SE"/>
        </w:rPr>
        <w:t xml:space="preserve"> Dựa trên nền tảng mô hình của </w:t>
      </w:r>
      <w:r w:rsidR="003F5DFD">
        <w:rPr>
          <w:noProof/>
          <w:lang w:val="es-ES"/>
        </w:rPr>
        <w:fldChar w:fldCharType="begin" w:fldLock="1"/>
      </w:r>
      <w:r w:rsidR="003F5DFD">
        <w:rPr>
          <w:noProof/>
          <w:lang w:val="es-ES"/>
        </w:rPr>
        <w:instrText>ADDIN CSL_CITATION { "citationItems" : [ { "id" : "ITEM-1", "itemData" : { "author" : [ { "dropping-particle" : "", "family" : "Yuchen", "given" : "Y A O", "non-dropping-particle" : "", "parse-names" : false, "suffix" : "" }, { "dropping-particle" : "", "family" : "Fangtao", "given" : "Jiang", "non-dropping-particle" : "", "parse-names" : false, "suffix" : "" }, { "dropping-particle" : "", "family" : "Li", "given" : "Zhang", "non-dropping-particle" : "", "parse-names" : false, "suffix" : "" } ], "id" : "ITEM-1", "issue" : "Icssr", "issued" : { "date-parts" : [ [ "2013" ] ] }, "page" : "751-754", "title" : "Study on quality control of modern agricultural supply chain based on food safety", "type" : "article-journal" }, "uris" : [ "http://www.mendeley.com/documents/?uuid=f39a04d4-9e96-4941-b02f-2ef5fd31192d", "http://www.mendeley.com/documents/?uuid=d1d8d9aa-dd5f-4729-b906-a103006f28b1" ] } ], "mendeley" : { "formattedCitation" : "(Yuchen, Fangtao, &amp; Li, 2013)", "manualFormatting" : "Yuchen, Fangtao, &amp; Li (2013)", "plainTextFormattedCitation" : "(Yuchen, Fangtao, &amp; Li, 2013)", "previouslyFormattedCitation" : "(Yuchen, Fangtao, &amp; Li, 2013)" }, "properties" : { "noteIndex" : 0 }, "schema" : "https://github.com/citation-style-language/schema/raw/master/csl-citation.json" }</w:instrText>
      </w:r>
      <w:r w:rsidR="003F5DFD">
        <w:rPr>
          <w:noProof/>
          <w:lang w:val="es-ES"/>
        </w:rPr>
        <w:fldChar w:fldCharType="separate"/>
      </w:r>
      <w:r w:rsidR="003F5DFD" w:rsidRPr="00DC44AF">
        <w:rPr>
          <w:noProof/>
          <w:lang w:val="es-ES"/>
        </w:rPr>
        <w:t>Y</w:t>
      </w:r>
      <w:r w:rsidR="003F5DFD">
        <w:rPr>
          <w:noProof/>
          <w:lang w:val="es-ES"/>
        </w:rPr>
        <w:t>uchen, Fangtao, &amp; Li (</w:t>
      </w:r>
      <w:r w:rsidR="003F5DFD" w:rsidRPr="00DC44AF">
        <w:rPr>
          <w:noProof/>
          <w:lang w:val="es-ES"/>
        </w:rPr>
        <w:t>2013)</w:t>
      </w:r>
      <w:r w:rsidR="003F5DFD">
        <w:rPr>
          <w:noProof/>
          <w:lang w:val="es-ES"/>
        </w:rPr>
        <w:fldChar w:fldCharType="end"/>
      </w:r>
      <w:r w:rsidR="003F5DFD">
        <w:rPr>
          <w:noProof/>
          <w:lang w:val="es-ES"/>
        </w:rPr>
        <w:t>, chúng tôi đề xuất phát triển chợ đầu mối Hòa Cường thành trung tâm phân phối và kiểm tra.</w:t>
      </w:r>
    </w:p>
    <w:p w:rsidR="00967A32" w:rsidRDefault="00967A32" w:rsidP="003F5DFD">
      <w:pPr>
        <w:rPr>
          <w:noProof/>
          <w:lang w:val="es-ES"/>
        </w:rPr>
      </w:pPr>
    </w:p>
    <w:p w:rsidR="00967A32" w:rsidRDefault="00967A32" w:rsidP="003F5DFD">
      <w:pPr>
        <w:rPr>
          <w:noProof/>
          <w:lang w:val="es-ES"/>
        </w:rPr>
      </w:pPr>
    </w:p>
    <w:p w:rsidR="003F5DFD" w:rsidRPr="0025111A" w:rsidRDefault="003F5DFD" w:rsidP="003F5DFD">
      <w:pPr>
        <w:pStyle w:val="Caption"/>
        <w:rPr>
          <w:lang w:val="sv-SE"/>
        </w:rPr>
      </w:pPr>
      <w:bookmarkStart w:id="74" w:name="_Toc466210244"/>
      <w:r>
        <w:lastRenderedPageBreak/>
        <w:t xml:space="preserve">Sơ đồ </w:t>
      </w:r>
      <w:r>
        <w:fldChar w:fldCharType="begin"/>
      </w:r>
      <w:r>
        <w:instrText xml:space="preserve"> SEQ Sơ_đồ \* ARABIC </w:instrText>
      </w:r>
      <w:r>
        <w:fldChar w:fldCharType="separate"/>
      </w:r>
      <w:r w:rsidR="000411C8">
        <w:rPr>
          <w:noProof/>
        </w:rPr>
        <w:t>10</w:t>
      </w:r>
      <w:r>
        <w:fldChar w:fldCharType="end"/>
      </w:r>
      <w:r>
        <w:t xml:space="preserve">: </w:t>
      </w:r>
      <w:r w:rsidRPr="00740CDB">
        <w:rPr>
          <w:lang w:val="es-ES"/>
        </w:rPr>
        <w:t xml:space="preserve">Mô hình kiểm soát chất lượng </w:t>
      </w:r>
      <w:r>
        <w:rPr>
          <w:lang w:val="es-ES"/>
        </w:rPr>
        <w:t>rau nhập vào thành phố dựa trên mô hình gốc của</w:t>
      </w:r>
      <w:r w:rsidRPr="00740CDB">
        <w:rPr>
          <w:lang w:val="es-ES"/>
        </w:rPr>
        <w:t xml:space="preserve"> (</w:t>
      </w:r>
      <w:r w:rsidRPr="00AA5427">
        <w:fldChar w:fldCharType="begin" w:fldLock="1"/>
      </w:r>
      <w:r w:rsidRPr="00740CDB">
        <w:rPr>
          <w:lang w:val="es-ES"/>
        </w:rPr>
        <w:instrText>ADDIN CSL_CITATION { "citationItems" : [ { "id" : "ITEM-1", "itemData" : { "author" : [ { "dropping-particle" : "", "family" : "Yuchen", "given" : "Y A O", "non-dropping-particle" : "", "parse-names" : false, "suffix" : "" }, { "dropping-particle" : "", "family" : "Fangtao", "given" : "Jiang", "non-dropping-particle" : "", "parse-names" : false, "suffix" : "" }, { "dropping-particle" : "", "family" : "Li", "given" : "Zhang", "non-dropping-particle" : "", "parse-names" : false, "suffix" : "" } ], "id" : "ITEM-1", "issue" : "Icssr", "issued" : { "date-parts" : [ [ "2013" ] ] }, "page" : "751-754", "title" : "Study on quality control of modern agricultural supply chain based on food safety", "type" : "article-journal" }, "uris" : [ "http://www.mendeley.com/documents/?uuid=f39a04d4-9e96-4941-b02f-2ef5fd31192d", "http://www.mendeley.com/documents/?uuid=d1d8d9aa-dd5f-4729-b906-a103006f28b1" ] } ], "mendeley" : { "formattedCitation" : "(Yuchen et al., 2013)", "manualFormatting" : "Yuchen, Fangtao, &amp; Li, 2013)", "plainTextFormattedCitation" : "(Yuchen et al., 2013)", "previouslyFormattedCitation" : "(Yuchen et al., 2013)" }, "properties" : { "noteIndex" : 0 }, "schema" : "https://github.com/citation-style-language/schema/raw/master/csl-citation.json" }</w:instrText>
      </w:r>
      <w:r w:rsidRPr="00AA5427">
        <w:fldChar w:fldCharType="separate"/>
      </w:r>
      <w:r w:rsidRPr="00740CDB">
        <w:rPr>
          <w:noProof/>
          <w:lang w:val="es-ES"/>
        </w:rPr>
        <w:t>Yuchen, Fangtao, &amp; Li, 2013)</w:t>
      </w:r>
      <w:bookmarkEnd w:id="74"/>
      <w:r w:rsidRPr="00AA5427">
        <w:fldChar w:fldCharType="end"/>
      </w:r>
    </w:p>
    <w:p w:rsidR="003F5DFD" w:rsidRDefault="003F5DFD" w:rsidP="003F5DFD">
      <w:pPr>
        <w:rPr>
          <w:noProof/>
          <w:lang w:val="es-ES"/>
        </w:rPr>
      </w:pPr>
      <w:r>
        <w:rPr>
          <w:noProof/>
          <w:lang w:val="en-US"/>
        </w:rPr>
        <mc:AlternateContent>
          <mc:Choice Requires="wpc">
            <w:drawing>
              <wp:inline distT="0" distB="0" distL="0" distR="0" wp14:anchorId="609FFF60" wp14:editId="7514EDA6">
                <wp:extent cx="5486400" cy="3200400"/>
                <wp:effectExtent l="57150" t="38100" r="0" b="38100"/>
                <wp:docPr id="522" name="Canvas 5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48" name="Rectangle 348"/>
                        <wps:cNvSpPr/>
                        <wps:spPr>
                          <a:xfrm>
                            <a:off x="0" y="153619"/>
                            <a:ext cx="2077517"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5DFD" w:rsidRDefault="008A2300" w:rsidP="003F5DFD">
                              <w:pPr>
                                <w:spacing w:before="0" w:after="0" w:line="240" w:lineRule="auto"/>
                                <w:rPr>
                                  <w:sz w:val="20"/>
                                  <w:szCs w:val="20"/>
                                  <w:lang w:val="en-US"/>
                                </w:rPr>
                              </w:pPr>
                              <w:r>
                                <w:rPr>
                                  <w:sz w:val="20"/>
                                  <w:szCs w:val="20"/>
                                  <w:lang w:val="en-US"/>
                                </w:rPr>
                                <w:t>Cơ sở sản xuất ban đầu</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9" name="Rectangle 349"/>
                        <wps:cNvSpPr/>
                        <wps:spPr>
                          <a:xfrm>
                            <a:off x="0" y="446227"/>
                            <a:ext cx="2077517"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DN thu mua/cung ứng nông sả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50" name="Rectangle 350"/>
                        <wps:cNvSpPr/>
                        <wps:spPr>
                          <a:xfrm>
                            <a:off x="0" y="790040"/>
                            <a:ext cx="2077517"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614B5" w:rsidRDefault="008A2300" w:rsidP="003F5DFD">
                              <w:pPr>
                                <w:rPr>
                                  <w:sz w:val="20"/>
                                  <w:szCs w:val="20"/>
                                  <w:lang w:val="en-US"/>
                                </w:rPr>
                              </w:pPr>
                              <w:r w:rsidRPr="00C614B5">
                                <w:rPr>
                                  <w:sz w:val="20"/>
                                  <w:szCs w:val="20"/>
                                  <w:lang w:val="en-US"/>
                                </w:rPr>
                                <w:t>Nông dâ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51" name="Rectangle 351"/>
                        <wps:cNvSpPr/>
                        <wps:spPr>
                          <a:xfrm>
                            <a:off x="0" y="1141169"/>
                            <a:ext cx="2077517"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Trung gian phân phố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52" name="Rectangle 352"/>
                        <wps:cNvSpPr/>
                        <wps:spPr>
                          <a:xfrm>
                            <a:off x="2406703" y="0"/>
                            <a:ext cx="599848" cy="1397203"/>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550481" w:rsidRDefault="008A2300" w:rsidP="003F5DFD">
                              <w:pPr>
                                <w:spacing w:before="0" w:after="0" w:line="240" w:lineRule="auto"/>
                                <w:jc w:val="center"/>
                                <w:rPr>
                                  <w:b/>
                                  <w:sz w:val="20"/>
                                  <w:szCs w:val="20"/>
                                </w:rPr>
                              </w:pPr>
                              <w:r w:rsidRPr="00C45ECF">
                                <w:rPr>
                                  <w:sz w:val="20"/>
                                  <w:szCs w:val="20"/>
                                </w:rPr>
                                <w:t>Trung tâm phân phối</w:t>
                              </w:r>
                              <w:r>
                                <w:rPr>
                                  <w:sz w:val="20"/>
                                  <w:szCs w:val="20"/>
                                </w:rPr>
                                <w:t xml:space="preserve"> </w:t>
                              </w:r>
                              <w:r w:rsidRPr="00550481">
                                <w:rPr>
                                  <w:b/>
                                  <w:sz w:val="20"/>
                                  <w:szCs w:val="20"/>
                                </w:rPr>
                                <w:t>CHỢ ĐẦU MỐI  HC</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353" name="Rectangle 353"/>
                        <wps:cNvSpPr/>
                        <wps:spPr>
                          <a:xfrm>
                            <a:off x="3094331" y="153619"/>
                            <a:ext cx="1367942"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5DFD" w:rsidRDefault="008A2300" w:rsidP="003F5DFD">
                              <w:pPr>
                                <w:spacing w:before="0" w:after="0" w:line="240" w:lineRule="auto"/>
                                <w:rPr>
                                  <w:sz w:val="20"/>
                                  <w:szCs w:val="20"/>
                                  <w:lang w:val="en-US"/>
                                </w:rPr>
                              </w:pPr>
                              <w:r>
                                <w:rPr>
                                  <w:sz w:val="20"/>
                                  <w:szCs w:val="20"/>
                                  <w:lang w:val="en-US"/>
                                </w:rPr>
                                <w:t>Tiểu thương bán lẻ</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54" name="Rectangle 354"/>
                        <wps:cNvSpPr/>
                        <wps:spPr>
                          <a:xfrm>
                            <a:off x="3108961" y="482802"/>
                            <a:ext cx="1367942"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5DFD" w:rsidRDefault="008A2300" w:rsidP="003F5DFD">
                              <w:pPr>
                                <w:spacing w:before="0" w:after="0" w:line="240" w:lineRule="auto"/>
                                <w:rPr>
                                  <w:sz w:val="20"/>
                                  <w:szCs w:val="20"/>
                                  <w:lang w:val="en-US"/>
                                </w:rPr>
                              </w:pPr>
                              <w:r>
                                <w:rPr>
                                  <w:sz w:val="20"/>
                                  <w:szCs w:val="20"/>
                                  <w:lang w:val="en-US"/>
                                </w:rPr>
                                <w:t>Tiểu thương bán lẻ</w:t>
                              </w:r>
                            </w:p>
                            <w:p w:rsidR="008A2300" w:rsidRPr="00C45ECF" w:rsidRDefault="008A2300" w:rsidP="003F5DFD">
                              <w:pPr>
                                <w:spacing w:before="0" w:after="0" w:line="240" w:lineRule="auto"/>
                                <w:rPr>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55" name="Rectangle 355"/>
                        <wps:cNvSpPr/>
                        <wps:spPr>
                          <a:xfrm>
                            <a:off x="3108961" y="790040"/>
                            <a:ext cx="1367942"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5DFD" w:rsidRDefault="008A2300" w:rsidP="003F5DFD">
                              <w:pPr>
                                <w:spacing w:before="0" w:after="0" w:line="240" w:lineRule="auto"/>
                                <w:rPr>
                                  <w:sz w:val="20"/>
                                  <w:szCs w:val="20"/>
                                  <w:lang w:val="en-US"/>
                                </w:rPr>
                              </w:pPr>
                              <w:r>
                                <w:rPr>
                                  <w:sz w:val="20"/>
                                  <w:szCs w:val="20"/>
                                  <w:lang w:val="en-US"/>
                                </w:rPr>
                                <w:t>Tiểu thương bán lẻ</w:t>
                              </w:r>
                            </w:p>
                            <w:p w:rsidR="008A2300" w:rsidRPr="00C45ECF" w:rsidRDefault="008A2300" w:rsidP="003F5DFD">
                              <w:pPr>
                                <w:spacing w:before="0" w:after="0" w:line="240" w:lineRule="auto"/>
                                <w:rPr>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97" name="Rectangle 397"/>
                        <wps:cNvSpPr/>
                        <wps:spPr>
                          <a:xfrm>
                            <a:off x="3108961" y="1089964"/>
                            <a:ext cx="1367942" cy="256032"/>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8A2300" w:rsidRPr="003F5DFD" w:rsidRDefault="008A2300" w:rsidP="003F5DFD">
                              <w:pPr>
                                <w:spacing w:before="0" w:after="0" w:line="240" w:lineRule="auto"/>
                                <w:rPr>
                                  <w:sz w:val="20"/>
                                  <w:szCs w:val="20"/>
                                  <w:lang w:val="en-US"/>
                                </w:rPr>
                              </w:pPr>
                              <w:r>
                                <w:rPr>
                                  <w:sz w:val="20"/>
                                  <w:szCs w:val="20"/>
                                  <w:lang w:val="en-US"/>
                                </w:rPr>
                                <w:t>Tiểu thương bán lẻ</w:t>
                              </w:r>
                            </w:p>
                            <w:p w:rsidR="008A2300" w:rsidRPr="00C45ECF" w:rsidRDefault="008A2300" w:rsidP="003F5DFD">
                              <w:pPr>
                                <w:spacing w:before="0" w:after="0" w:line="240" w:lineRule="auto"/>
                                <w:rPr>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98" name="Rectangle 398"/>
                        <wps:cNvSpPr/>
                        <wps:spPr>
                          <a:xfrm>
                            <a:off x="4608576" y="497432"/>
                            <a:ext cx="804672" cy="585217"/>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KHÁCH HÀ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99" name="Rectangle 399"/>
                        <wps:cNvSpPr/>
                        <wps:spPr>
                          <a:xfrm>
                            <a:off x="1258215" y="1558138"/>
                            <a:ext cx="2377440" cy="1587398"/>
                          </a:xfrm>
                          <a:prstGeom prst="rect">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Rectangle 400"/>
                        <wps:cNvSpPr/>
                        <wps:spPr>
                          <a:xfrm>
                            <a:off x="1287477" y="1558138"/>
                            <a:ext cx="336498" cy="1587398"/>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 xml:space="preserve">Trung tâm kiểm tra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01" name="Rectangle 401"/>
                        <wps:cNvSpPr/>
                        <wps:spPr>
                          <a:xfrm>
                            <a:off x="1711758" y="1653235"/>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Tiêu chuẩn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02" name="Rectangle 402"/>
                        <wps:cNvSpPr/>
                        <wps:spPr>
                          <a:xfrm>
                            <a:off x="1726388" y="1982418"/>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Quy trình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03" name="Rectangle 403"/>
                        <wps:cNvSpPr/>
                        <wps:spPr>
                          <a:xfrm>
                            <a:off x="1726388" y="2289656"/>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Thiêt bị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04" name="Rectangle 404"/>
                        <wps:cNvSpPr/>
                        <wps:spPr>
                          <a:xfrm>
                            <a:off x="1726388" y="2589580"/>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Nhân sự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05" name="Rectangle 405"/>
                        <wps:cNvSpPr/>
                        <wps:spPr>
                          <a:xfrm>
                            <a:off x="1711758" y="2867557"/>
                            <a:ext cx="1770277" cy="256032"/>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Phương pháp kiểm tr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06" name="Rectangle 406"/>
                        <wps:cNvSpPr/>
                        <wps:spPr>
                          <a:xfrm>
                            <a:off x="3906319" y="1558138"/>
                            <a:ext cx="336498" cy="1587398"/>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C45ECF" w:rsidRDefault="008A2300" w:rsidP="003F5DFD">
                              <w:pPr>
                                <w:spacing w:before="0" w:after="0" w:line="240" w:lineRule="auto"/>
                                <w:rPr>
                                  <w:sz w:val="20"/>
                                  <w:szCs w:val="20"/>
                                </w:rPr>
                              </w:pPr>
                              <w:r w:rsidRPr="00C45ECF">
                                <w:rPr>
                                  <w:sz w:val="20"/>
                                  <w:szCs w:val="20"/>
                                </w:rPr>
                                <w:t xml:space="preserve">Hệ thống kiểm tra </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07" name="Straight Arrow Connector 407"/>
                        <wps:cNvCnPr/>
                        <wps:spPr>
                          <a:xfrm flipV="1">
                            <a:off x="2077517" y="270662"/>
                            <a:ext cx="329186" cy="109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1" name="Straight Arrow Connector 411"/>
                        <wps:cNvCnPr/>
                        <wps:spPr>
                          <a:xfrm flipV="1">
                            <a:off x="2077517" y="563273"/>
                            <a:ext cx="329186" cy="109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2" name="Straight Arrow Connector 412"/>
                        <wps:cNvCnPr/>
                        <wps:spPr>
                          <a:xfrm flipV="1">
                            <a:off x="2077517" y="914400"/>
                            <a:ext cx="329186" cy="109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3" name="Straight Arrow Connector 413"/>
                        <wps:cNvCnPr/>
                        <wps:spPr>
                          <a:xfrm flipV="1">
                            <a:off x="2077517" y="1243584"/>
                            <a:ext cx="329186" cy="109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4" name="Straight Arrow Connector 414"/>
                        <wps:cNvCnPr/>
                        <wps:spPr>
                          <a:xfrm flipV="1">
                            <a:off x="1038759" y="702259"/>
                            <a:ext cx="0" cy="8778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15" name="Straight Arrow Connector 415"/>
                        <wps:cNvCnPr/>
                        <wps:spPr>
                          <a:xfrm>
                            <a:off x="1038759" y="1046072"/>
                            <a:ext cx="0" cy="9509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2" name="Straight Arrow Connector 512"/>
                        <wps:cNvCnPr/>
                        <wps:spPr>
                          <a:xfrm flipV="1">
                            <a:off x="3006551" y="281635"/>
                            <a:ext cx="87780" cy="49377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3" name="Straight Arrow Connector 513"/>
                        <wps:cNvCnPr/>
                        <wps:spPr>
                          <a:xfrm flipV="1">
                            <a:off x="3006551" y="610818"/>
                            <a:ext cx="102410" cy="16459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4" name="Straight Arrow Connector 514"/>
                        <wps:cNvCnPr/>
                        <wps:spPr>
                          <a:xfrm>
                            <a:off x="3006551" y="775411"/>
                            <a:ext cx="102410" cy="1426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5" name="Straight Arrow Connector 515"/>
                        <wps:cNvCnPr/>
                        <wps:spPr>
                          <a:xfrm>
                            <a:off x="3006551" y="790040"/>
                            <a:ext cx="102410" cy="4279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6" name="Straight Arrow Connector 516"/>
                        <wps:cNvCnPr/>
                        <wps:spPr>
                          <a:xfrm>
                            <a:off x="4462273" y="281635"/>
                            <a:ext cx="146303" cy="50840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7" name="Straight Arrow Connector 517"/>
                        <wps:cNvCnPr/>
                        <wps:spPr>
                          <a:xfrm>
                            <a:off x="4476903" y="610818"/>
                            <a:ext cx="131673" cy="17922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8" name="Straight Arrow Connector 518"/>
                        <wps:cNvCnPr/>
                        <wps:spPr>
                          <a:xfrm flipV="1">
                            <a:off x="4476903" y="790041"/>
                            <a:ext cx="131673" cy="1280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9" name="Straight Arrow Connector 519"/>
                        <wps:cNvCnPr/>
                        <wps:spPr>
                          <a:xfrm flipV="1">
                            <a:off x="4476903" y="790041"/>
                            <a:ext cx="131673" cy="42793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20" name="Right Arrow 520"/>
                        <wps:cNvSpPr/>
                        <wps:spPr>
                          <a:xfrm rot="10800000">
                            <a:off x="3635655" y="2289655"/>
                            <a:ext cx="270664" cy="1975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1" name="Down Arrow 521"/>
                        <wps:cNvSpPr/>
                        <wps:spPr>
                          <a:xfrm rot="10800000">
                            <a:off x="2633468" y="1405280"/>
                            <a:ext cx="160935" cy="15285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09FFF60" id="Canvas 522" o:spid="_x0000_s1218"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">
                <v:shape id="_x0000_s1219" type="#_x0000_t75" style="position:absolute;width:54864;height:32004;visibility:visible;mso-wrap-style:square">
                  <v:fill o:detectmouseclick="t"/>
                  <v:path o:connecttype="none"/>
                </v:shape>
                <v:rect id="Rectangle 348" o:spid="_x0000_s1220" style="position:absolute;top:1536;width:20775;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VHUcIA&#10;AADcAAAADwAAAGRycy9kb3ducmV2LnhtbERPy4rCMBTdD/gP4QpuBk19INIxioiCjCtfM8zu2lzb&#10;YnNTkozWvzcLweXhvKfzxlTiRs6XlhX0ewkI4szqknMFx8O6OwHhA7LGyjIpeJCH+az1McVU2zvv&#10;6LYPuYgh7FNUUIRQp1L6rCCDvmdr4shdrDMYInS51A7vMdxUcpAkY2mw5NhQYE3LgrLr/t8o2Hwb&#10;O1ydJtX2kw9++fN7tn99p1Sn3Sy+QARqwlv8cm+0guEoro1n4hGQs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xUdRwgAAANwAAAAPAAAAAAAAAAAAAAAAAJgCAABkcnMvZG93&#10;bnJldi54bWxQSwUGAAAAAAQABAD1AAAAhwMAAAAA&#10;" fillcolor="#cdddac [1622]" strokecolor="#94b64e [3046]">
                  <v:fill color2="#f0f4e6 [502]" rotate="t" angle="180" colors="0 #dafda7;22938f #e4fdc2;1 #f5ffe6" focus="100%" type="gradient"/>
                  <v:shadow on="t" color="black" opacity="24903f" origin=",.5" offset="0,.55556mm"/>
                  <v:textbox inset="0,0,0,0">
                    <w:txbxContent>
                      <w:p w:rsidR="008A2300" w:rsidRPr="003F5DFD" w:rsidRDefault="008A2300" w:rsidP="003F5DFD">
                        <w:pPr>
                          <w:spacing w:before="0" w:after="0" w:line="240" w:lineRule="auto"/>
                          <w:rPr>
                            <w:sz w:val="20"/>
                            <w:szCs w:val="20"/>
                            <w:lang w:val="en-US"/>
                          </w:rPr>
                        </w:pPr>
                        <w:r>
                          <w:rPr>
                            <w:sz w:val="20"/>
                            <w:szCs w:val="20"/>
                            <w:lang w:val="en-US"/>
                          </w:rPr>
                          <w:t>Cơ sở sản xuất ban đầu</w:t>
                        </w:r>
                      </w:p>
                    </w:txbxContent>
                  </v:textbox>
                </v:rect>
                <v:rect id="Rectangle 349" o:spid="_x0000_s1221" style="position:absolute;top:4462;width:20775;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niysUA&#10;AADcAAAADwAAAGRycy9kb3ducmV2LnhtbESPT2sCMRTE70K/Q3gFL6JZtYhujSKiIPbkf3p73bzu&#10;Lm5eliTq9ts3hYLHYWZ+w0znjanEnZwvLSvo9xIQxJnVJecKjod1dwzCB2SNlWVS8EMe5rOX1hRT&#10;bR+8o/s+5CJC2KeooAihTqX0WUEGfc/WxNH7ts5giNLlUjt8RLip5CBJRtJgyXGhwJqWBWXX/c0o&#10;2GyNHa5O4+qjwwe/PF++7GffKdV+bRbvIAI14Rn+b2+0guHbBP7Ox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ieLKxQAAANw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inset="0,0,0,0">
                    <w:txbxContent>
                      <w:p w:rsidR="008A2300" w:rsidRPr="00C45ECF" w:rsidRDefault="008A2300" w:rsidP="003F5DFD">
                        <w:pPr>
                          <w:spacing w:before="0" w:after="0" w:line="240" w:lineRule="auto"/>
                          <w:rPr>
                            <w:sz w:val="20"/>
                            <w:szCs w:val="20"/>
                          </w:rPr>
                        </w:pPr>
                        <w:r w:rsidRPr="00C45ECF">
                          <w:rPr>
                            <w:sz w:val="20"/>
                            <w:szCs w:val="20"/>
                          </w:rPr>
                          <w:t>DN thu mua/cung ứng nông sản</w:t>
                        </w:r>
                      </w:p>
                    </w:txbxContent>
                  </v:textbox>
                </v:rect>
                <v:rect id="Rectangle 350" o:spid="_x0000_s1222" style="position:absolute;top:7900;width:20775;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rdisEA&#10;AADcAAAADwAAAGRycy9kb3ducmV2LnhtbERPy4rCMBTdD/gP4QpuBk1VFOkYRURBxpWvGWZ3ba5t&#10;sbkpSUbr35uF4PJw3tN5YypxI+dLywr6vQQEcWZ1ybmC42HdnYDwAVljZZkUPMjDfNb6mGKq7Z13&#10;dNuHXMQQ9ikqKEKoUyl9VpBB37M1ceQu1hkMEbpcaof3GG4qOUiSsTRYcmwosKZlQdl1/28UbL6N&#10;Ha5Ok2r7yQe//Pk927++U6rTbhZfIAI14S1+uTdawXAU58cz8Qj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q3YrBAAAA3AAAAA8AAAAAAAAAAAAAAAAAmAIAAGRycy9kb3du&#10;cmV2LnhtbFBLBQYAAAAABAAEAPUAAACGAwAAAAA=&#10;" fillcolor="#cdddac [1622]" strokecolor="#94b64e [3046]">
                  <v:fill color2="#f0f4e6 [502]" rotate="t" angle="180" colors="0 #dafda7;22938f #e4fdc2;1 #f5ffe6" focus="100%" type="gradient"/>
                  <v:shadow on="t" color="black" opacity="24903f" origin=",.5" offset="0,.55556mm"/>
                  <v:textbox inset="0,0,0,0">
                    <w:txbxContent>
                      <w:p w:rsidR="008A2300" w:rsidRPr="00C614B5" w:rsidRDefault="008A2300" w:rsidP="003F5DFD">
                        <w:pPr>
                          <w:rPr>
                            <w:sz w:val="20"/>
                            <w:szCs w:val="20"/>
                            <w:lang w:val="en-US"/>
                          </w:rPr>
                        </w:pPr>
                        <w:r w:rsidRPr="00C614B5">
                          <w:rPr>
                            <w:sz w:val="20"/>
                            <w:szCs w:val="20"/>
                            <w:lang w:val="en-US"/>
                          </w:rPr>
                          <w:t>Nông dân</w:t>
                        </w:r>
                      </w:p>
                    </w:txbxContent>
                  </v:textbox>
                </v:rect>
                <v:rect id="Rectangle 351" o:spid="_x0000_s1223" style="position:absolute;top:11411;width:20775;height:2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Z4EcUA&#10;AADcAAAADwAAAGRycy9kb3ducmV2LnhtbESPQWsCMRSE70L/Q3gFL6LZVVpkNYqIgthTtSreXjev&#10;u4ublyWJuv33TUHwOMzMN8x03ppa3Mj5yrKCdJCAIM6trrhQ8LVf98cgfEDWWFsmBb/kYT576Uwx&#10;0/bOn3TbhUJECPsMFZQhNJmUPi/JoB/Yhjh6P9YZDFG6QmqH9wg3tRwmybs0WHFcKLGhZUn5ZXc1&#10;CjZbY0erw7j+6PHeL4+nb3tOnVLd13YxARGoDc/wo73RCkZvKfyfiUd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JngRxQAAANw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inset="0,0,0,0">
                    <w:txbxContent>
                      <w:p w:rsidR="008A2300" w:rsidRPr="00C45ECF" w:rsidRDefault="008A2300" w:rsidP="003F5DFD">
                        <w:pPr>
                          <w:spacing w:before="0" w:after="0" w:line="240" w:lineRule="auto"/>
                          <w:rPr>
                            <w:sz w:val="20"/>
                            <w:szCs w:val="20"/>
                          </w:rPr>
                        </w:pPr>
                        <w:r w:rsidRPr="00C45ECF">
                          <w:rPr>
                            <w:sz w:val="20"/>
                            <w:szCs w:val="20"/>
                          </w:rPr>
                          <w:t>Trung gian phân phối</w:t>
                        </w:r>
                      </w:p>
                    </w:txbxContent>
                  </v:textbox>
                </v:rect>
                <v:rect id="Rectangle 352" o:spid="_x0000_s1224" style="position:absolute;left:24067;width:5998;height:139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PiWsQA&#10;AADcAAAADwAAAGRycy9kb3ducmV2LnhtbESP3WrCQBSE7wu+w3IE7+rGSEWiq1ghUCgU/HmAQ/aY&#10;TcyejdnVpG/fLQheDjPzDbPeDrYRD+p85VjBbJqAIC6crrhUcD7l70sQPiBrbByTgl/ysN2M3taY&#10;adfzgR7HUIoIYZ+hAhNCm0npC0MW/dS1xNG7uM5iiLIrpe6wj3DbyDRJFtJixXHBYEt7Q8X1eLcK&#10;6rw/fJr8p/52dF/suS7r9LZTajIedisQgYbwCj/bX1rB/COF/zPxCMjN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j4lrEAAAA3A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textbox style="layout-flow:vertical;mso-layout-flow-alt:bottom-to-top">
                    <w:txbxContent>
                      <w:p w:rsidR="008A2300" w:rsidRPr="00550481" w:rsidRDefault="008A2300" w:rsidP="003F5DFD">
                        <w:pPr>
                          <w:spacing w:before="0" w:after="0" w:line="240" w:lineRule="auto"/>
                          <w:jc w:val="center"/>
                          <w:rPr>
                            <w:b/>
                            <w:sz w:val="20"/>
                            <w:szCs w:val="20"/>
                          </w:rPr>
                        </w:pPr>
                        <w:r w:rsidRPr="00C45ECF">
                          <w:rPr>
                            <w:sz w:val="20"/>
                            <w:szCs w:val="20"/>
                          </w:rPr>
                          <w:t>Trung tâm phân phối</w:t>
                        </w:r>
                        <w:r>
                          <w:rPr>
                            <w:sz w:val="20"/>
                            <w:szCs w:val="20"/>
                          </w:rPr>
                          <w:t xml:space="preserve"> </w:t>
                        </w:r>
                        <w:r w:rsidRPr="00550481">
                          <w:rPr>
                            <w:b/>
                            <w:sz w:val="20"/>
                            <w:szCs w:val="20"/>
                          </w:rPr>
                          <w:t>CHỢ ĐẦU MỐI  HC</w:t>
                        </w:r>
                      </w:p>
                    </w:txbxContent>
                  </v:textbox>
                </v:rect>
                <v:rect id="Rectangle 353" o:spid="_x0000_s1225" style="position:absolute;left:30943;top:1536;width:13679;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hD/cYA&#10;AADcAAAADwAAAGRycy9kb3ducmV2LnhtbESPQWvCQBSE7wX/w/KEXkrd2FCRNBspoiD2VLVKb8/s&#10;MwnNvg27q6b/3hUKPQ4z8w2Tz3rTigs531hWMB4lIIhLqxuuFOy2y+cpCB+QNbaWScEveZgVg4cc&#10;M22v/EmXTahEhLDPUEEdQpdJ6cuaDPqR7Yijd7LOYIjSVVI7vEa4aeVLkkykwYbjQo0dzWsqfzZn&#10;o2C1NjZdfE3bjyfe+vn+cLTfY6fU47B/fwMRqA//4b/2SitIX1O4n4lHQBY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LhD/cYAAADcAAAADwAAAAAAAAAAAAAAAACYAgAAZHJz&#10;L2Rvd25yZXYueG1sUEsFBgAAAAAEAAQA9QAAAIsDAAAAAA==&#10;" fillcolor="#cdddac [1622]" strokecolor="#94b64e [3046]">
                  <v:fill color2="#f0f4e6 [502]" rotate="t" angle="180" colors="0 #dafda7;22938f #e4fdc2;1 #f5ffe6" focus="100%" type="gradient"/>
                  <v:shadow on="t" color="black" opacity="24903f" origin=",.5" offset="0,.55556mm"/>
                  <v:textbox inset="0,0,0,0">
                    <w:txbxContent>
                      <w:p w:rsidR="008A2300" w:rsidRPr="003F5DFD" w:rsidRDefault="008A2300" w:rsidP="003F5DFD">
                        <w:pPr>
                          <w:spacing w:before="0" w:after="0" w:line="240" w:lineRule="auto"/>
                          <w:rPr>
                            <w:sz w:val="20"/>
                            <w:szCs w:val="20"/>
                            <w:lang w:val="en-US"/>
                          </w:rPr>
                        </w:pPr>
                        <w:r>
                          <w:rPr>
                            <w:sz w:val="20"/>
                            <w:szCs w:val="20"/>
                            <w:lang w:val="en-US"/>
                          </w:rPr>
                          <w:t>Tiểu thương bán lẻ</w:t>
                        </w:r>
                      </w:p>
                    </w:txbxContent>
                  </v:textbox>
                </v:rect>
                <v:rect id="Rectangle 354" o:spid="_x0000_s1226" style="position:absolute;left:31089;top:4828;width:13680;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HbicUA&#10;AADcAAAADwAAAGRycy9kb3ducmV2LnhtbESPT2sCMRTE70K/Q3gFL6JZtYpsjSKiIPbkf3p73bzu&#10;Lm5eliTq9ts3hYLHYWZ+w0znjanEnZwvLSvo9xIQxJnVJecKjod1dwLCB2SNlWVS8EMe5rOX1hRT&#10;bR+8o/s+5CJC2KeooAihTqX0WUEGfc/WxNH7ts5giNLlUjt8RLip5CBJxtJgyXGhwJqWBWXX/c0o&#10;2GyNHa5Ok+qjwwe/PF++7GffKdV+bRbvIAI14Rn+b2+0guHoDf7Ox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duJxQAAANw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inset="0,0,0,0">
                    <w:txbxContent>
                      <w:p w:rsidR="008A2300" w:rsidRPr="003F5DFD" w:rsidRDefault="008A2300" w:rsidP="003F5DFD">
                        <w:pPr>
                          <w:spacing w:before="0" w:after="0" w:line="240" w:lineRule="auto"/>
                          <w:rPr>
                            <w:sz w:val="20"/>
                            <w:szCs w:val="20"/>
                            <w:lang w:val="en-US"/>
                          </w:rPr>
                        </w:pPr>
                        <w:r>
                          <w:rPr>
                            <w:sz w:val="20"/>
                            <w:szCs w:val="20"/>
                            <w:lang w:val="en-US"/>
                          </w:rPr>
                          <w:t>Tiểu thương bán lẻ</w:t>
                        </w:r>
                      </w:p>
                      <w:p w:rsidR="008A2300" w:rsidRPr="00C45ECF" w:rsidRDefault="008A2300" w:rsidP="003F5DFD">
                        <w:pPr>
                          <w:spacing w:before="0" w:after="0" w:line="240" w:lineRule="auto"/>
                          <w:rPr>
                            <w:sz w:val="20"/>
                            <w:szCs w:val="20"/>
                          </w:rPr>
                        </w:pPr>
                      </w:p>
                    </w:txbxContent>
                  </v:textbox>
                </v:rect>
                <v:rect id="Rectangle 355" o:spid="_x0000_s1227" style="position:absolute;left:31089;top:7900;width:13680;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1+EsUA&#10;AADcAAAADwAAAGRycy9kb3ducmV2LnhtbESPQWvCQBSE7wX/w/IEL0U3ViwS3YQiLYg9qa2lt2f2&#10;mQSzb8PuqvHfuwWhx2FmvmEWeWcacSHna8sKxqMEBHFhdc2lgq/dx3AGwgdkjY1lUnAjD3nWe1pg&#10;qu2VN3TZhlJECPsUFVQhtKmUvqjIoB/Zljh6R+sMhihdKbXDa4SbRr4kyas0WHNcqLClZUXFaXs2&#10;ClZrYyfv37Pm85l3frn/OdjfsVNq0O/e5iACdeE//GivtILJdAp/Z+IRkN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HX4SxQAAANw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inset="0,0,0,0">
                    <w:txbxContent>
                      <w:p w:rsidR="008A2300" w:rsidRPr="003F5DFD" w:rsidRDefault="008A2300" w:rsidP="003F5DFD">
                        <w:pPr>
                          <w:spacing w:before="0" w:after="0" w:line="240" w:lineRule="auto"/>
                          <w:rPr>
                            <w:sz w:val="20"/>
                            <w:szCs w:val="20"/>
                            <w:lang w:val="en-US"/>
                          </w:rPr>
                        </w:pPr>
                        <w:r>
                          <w:rPr>
                            <w:sz w:val="20"/>
                            <w:szCs w:val="20"/>
                            <w:lang w:val="en-US"/>
                          </w:rPr>
                          <w:t>Tiểu thương bán lẻ</w:t>
                        </w:r>
                      </w:p>
                      <w:p w:rsidR="008A2300" w:rsidRPr="00C45ECF" w:rsidRDefault="008A2300" w:rsidP="003F5DFD">
                        <w:pPr>
                          <w:spacing w:before="0" w:after="0" w:line="240" w:lineRule="auto"/>
                          <w:rPr>
                            <w:sz w:val="20"/>
                            <w:szCs w:val="20"/>
                          </w:rPr>
                        </w:pPr>
                      </w:p>
                    </w:txbxContent>
                  </v:textbox>
                </v:rect>
                <v:rect id="Rectangle 397" o:spid="_x0000_s1228" style="position:absolute;left:31089;top:10899;width:13680;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r/ZMUA&#10;AADcAAAADwAAAGRycy9kb3ducmV2LnhtbESPT2sCMRTE70K/Q3gFL6JZFapujSKiIPbkf3p73bzu&#10;Lm5eliTq9ts3hYLHYWZ+w0znjanEnZwvLSvo9xIQxJnVJecKjod1dwzCB2SNlWVS8EMe5rOX1hRT&#10;bR+8o/s+5CJC2KeooAihTqX0WUEGfc/WxNH7ts5giNLlUjt8RLip5CBJ3qTBkuNCgTUtC8qu+5tR&#10;sNkaO1ydxtVHhw9+eb582c++U6r92izeQQRqwjP8395oBcPJCP7Ox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Ov9kxQAAANwAAAAPAAAAAAAAAAAAAAAAAJgCAABkcnMv&#10;ZG93bnJldi54bWxQSwUGAAAAAAQABAD1AAAAigMAAAAA&#10;" fillcolor="#cdddac [1622]" strokecolor="#94b64e [3046]">
                  <v:fill color2="#f0f4e6 [502]" rotate="t" angle="180" colors="0 #dafda7;22938f #e4fdc2;1 #f5ffe6" focus="100%" type="gradient"/>
                  <v:shadow on="t" color="black" opacity="24903f" origin=",.5" offset="0,.55556mm"/>
                  <v:textbox inset="0,0,0,0">
                    <w:txbxContent>
                      <w:p w:rsidR="008A2300" w:rsidRPr="003F5DFD" w:rsidRDefault="008A2300" w:rsidP="003F5DFD">
                        <w:pPr>
                          <w:spacing w:before="0" w:after="0" w:line="240" w:lineRule="auto"/>
                          <w:rPr>
                            <w:sz w:val="20"/>
                            <w:szCs w:val="20"/>
                            <w:lang w:val="en-US"/>
                          </w:rPr>
                        </w:pPr>
                        <w:r>
                          <w:rPr>
                            <w:sz w:val="20"/>
                            <w:szCs w:val="20"/>
                            <w:lang w:val="en-US"/>
                          </w:rPr>
                          <w:t>Tiểu thương bán lẻ</w:t>
                        </w:r>
                      </w:p>
                      <w:p w:rsidR="008A2300" w:rsidRPr="00C45ECF" w:rsidRDefault="008A2300" w:rsidP="003F5DFD">
                        <w:pPr>
                          <w:spacing w:before="0" w:after="0" w:line="240" w:lineRule="auto"/>
                          <w:rPr>
                            <w:sz w:val="20"/>
                            <w:szCs w:val="20"/>
                          </w:rPr>
                        </w:pPr>
                      </w:p>
                    </w:txbxContent>
                  </v:textbox>
                </v:rect>
                <v:rect id="Rectangle 398" o:spid="_x0000_s1229" style="position:absolute;left:46085;top:4974;width:8047;height:58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RqG8MA&#10;AADcAAAADwAAAGRycy9kb3ducmV2LnhtbERPXWvCMBR9F/wP4Qq+2XSTSdeZighjgjCYbuDe7prb&#10;pqy56Zqo9d8vD4KPh/O9XA22FWfqfeNYwUOSgiAunW64VvB5eJ1lIHxA1tg6JgVX8rAqxqMl5tpd&#10;+IPO+1CLGMI+RwUmhC6X0peGLPrEdcSRq1xvMUTY11L3eInhtpWPabqQFhuODQY72hgqf/cnq+Dr&#10;6WqPf7u3bF7VnbffP+aYvQ9KTSfD+gVEoCHcxTf3ViuYP8e18Uw8ArL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RqG8MAAADcAAAADwAAAAAAAAAAAAAAAACYAgAAZHJzL2Rv&#10;d25yZXYueG1sUEsFBgAAAAAEAAQA9QAAAIgDAAAAAA==&#10;" fillcolor="#a5d5e2 [1624]" strokecolor="#40a7c2 [3048]">
                  <v:fill color2="#e4f2f6 [504]" rotate="t" angle="180" colors="0 #9eeaff;22938f #bbefff;1 #e4f9ff" focus="100%" type="gradient"/>
                  <v:shadow on="t" color="black" opacity="24903f" origin=",.5" offset="0,.55556mm"/>
                  <v:textbox inset="0,0,0,0">
                    <w:txbxContent>
                      <w:p w:rsidR="008A2300" w:rsidRPr="00C45ECF" w:rsidRDefault="008A2300" w:rsidP="003F5DFD">
                        <w:pPr>
                          <w:spacing w:before="0" w:after="0" w:line="240" w:lineRule="auto"/>
                          <w:rPr>
                            <w:sz w:val="20"/>
                            <w:szCs w:val="20"/>
                          </w:rPr>
                        </w:pPr>
                        <w:r w:rsidRPr="00C45ECF">
                          <w:rPr>
                            <w:sz w:val="20"/>
                            <w:szCs w:val="20"/>
                          </w:rPr>
                          <w:t>KHÁCH HÀNG</w:t>
                        </w:r>
                      </w:p>
                    </w:txbxContent>
                  </v:textbox>
                </v:rect>
                <v:rect id="Rectangle 399" o:spid="_x0000_s1230" style="position:absolute;left:12582;top:15581;width:23774;height:15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zYFsYA&#10;AADcAAAADwAAAGRycy9kb3ducmV2LnhtbESPT2vCQBTE70K/w/IK3nTTiq2mrtIq0uKh4N/zc/c1&#10;Ccm+DdmNpv303ULB4zAzv2Fmi85W4kKNLxwreBgmIIi1MwVnCg779WACwgdkg5VjUvBNHhbzu94M&#10;U+OuvKXLLmQiQtinqCAPoU6l9Doni37oauLofbnGYoiyyaRp8BrhtpKPSfIkLRYcF3KsaZmTLnet&#10;VfCsf3x7Hq+OrX1/K0+b+rDVn6VS/fvu9QVEoC7cwv/tD6NgNJ3C35l4BO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uzYFsYAAADc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rect>
                <v:rect id="Rectangle 400" o:spid="_x0000_s1231" style="position:absolute;left:12874;top:15581;width:3365;height:15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Q7zsEA&#10;AADcAAAADwAAAGRycy9kb3ducmV2LnhtbERP3WrCMBS+H+wdwhl4t6aKFOkaRYWCIAyse4BDc9a0&#10;a05qE219++VisMuP77/YzbYXDxp961jBMklBENdOt9wo+LqW7xsQPiBr7B2Tgid52G1fXwrMtZv4&#10;Qo8qNCKGsM9RgQlhyKX0tSGLPnEDceS+3WgxRDg2Uo84xXDby1WaZtJiy7HB4EBHQ/VPdbcKunK6&#10;HEz52Z0d3bMjd023uu2VWrzN+w8QgebwL/5zn7SCdRrnxzPxCM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kO87BAAAA3AAAAA8AAAAAAAAAAAAAAAAAmAIAAGRycy9kb3du&#10;cmV2LnhtbFBLBQYAAAAABAAEAPUAAACGAwAAAAA=&#10;" fillcolor="#fbcaa2 [1625]" strokecolor="#f68c36 [3049]">
                  <v:fill color2="#fdefe3 [505]" rotate="t" angle="180" colors="0 #ffbe86;22938f #ffd0aa;1 #ffebdb" focus="100%" type="gradient"/>
                  <v:shadow on="t" color="black" opacity="24903f" origin=",.5" offset="0,.55556mm"/>
                  <v:textbox style="layout-flow:vertical;mso-layout-flow-alt:bottom-to-top">
                    <w:txbxContent>
                      <w:p w:rsidR="008A2300" w:rsidRPr="00C45ECF" w:rsidRDefault="008A2300" w:rsidP="003F5DFD">
                        <w:pPr>
                          <w:spacing w:before="0" w:after="0" w:line="240" w:lineRule="auto"/>
                          <w:rPr>
                            <w:sz w:val="20"/>
                            <w:szCs w:val="20"/>
                          </w:rPr>
                        </w:pPr>
                        <w:r w:rsidRPr="00C45ECF">
                          <w:rPr>
                            <w:sz w:val="20"/>
                            <w:szCs w:val="20"/>
                          </w:rPr>
                          <w:t xml:space="preserve">Trung tâm kiểm tra </w:t>
                        </w:r>
                      </w:p>
                    </w:txbxContent>
                  </v:textbox>
                </v:rect>
                <v:rect id="Rectangle 401" o:spid="_x0000_s1232" style="position:absolute;left:17117;top:16532;width:17703;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BvZcYA&#10;AADcAAAADwAAAGRycy9kb3ducmV2LnhtbESPQWvCQBSE74L/YXkFb2aT2gZJXUWKoYVCweih3h7Z&#10;1yQk+zZkV03767sFweMwM98wq81oOnGhwTWWFSRRDIK4tLrhSsHxkM+XIJxH1thZJgU/5GCznk5W&#10;mGl75T1dCl+JAGGXoYLa+z6T0pU1GXSR7YmD920Hgz7IoZJ6wGuAm04+xnEqDTYcFmrs6bWmsi3O&#10;RgGezNj/ftHbaf/xuXjW6S5v01ap2cO4fQHhafT38K39rhU8xQn8nw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BvZcYAAADcAAAADwAAAAAAAAAAAAAAAACYAgAAZHJz&#10;L2Rvd25yZXYueG1sUEsFBgAAAAAEAAQA9QAAAIsDA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3F5DFD">
                        <w:pPr>
                          <w:spacing w:before="0" w:after="0" w:line="240" w:lineRule="auto"/>
                          <w:rPr>
                            <w:sz w:val="20"/>
                            <w:szCs w:val="20"/>
                          </w:rPr>
                        </w:pPr>
                        <w:r w:rsidRPr="00C45ECF">
                          <w:rPr>
                            <w:sz w:val="20"/>
                            <w:szCs w:val="20"/>
                          </w:rPr>
                          <w:t>Tiêu chuẩn kiểm tra</w:t>
                        </w:r>
                      </w:p>
                    </w:txbxContent>
                  </v:textbox>
                </v:rect>
                <v:rect id="Rectangle 402" o:spid="_x0000_s1233" style="position:absolute;left:17263;top:19824;width:17703;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LxEsQA&#10;AADcAAAADwAAAGRycy9kb3ducmV2LnhtbESPQYvCMBSE7wv+h/CEva2prpalGkVEURAE3T3o7dE8&#10;29LmpTRRq7/eCMIeh5n5hpnMWlOJKzWusKyg34tAEKdWF5wp+Ptdff2AcB5ZY2WZFNzJwWza+Zhg&#10;ou2N93Q9+EwECLsEFeTe14mULs3JoOvZmjh4Z9sY9EE2mdQN3gLcVHIQRbE0WHBYyLGmRU5pebgY&#10;BXgybf040vq03+6+Rzpersq4VOqz287HIDy1/j/8bm+0gmE0gNeZcATk9A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C8RLEAAAA3AAAAA8AAAAAAAAAAAAAAAAAmAIAAGRycy9k&#10;b3ducmV2LnhtbFBLBQYAAAAABAAEAPUAAACJAw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3F5DFD">
                        <w:pPr>
                          <w:spacing w:before="0" w:after="0" w:line="240" w:lineRule="auto"/>
                          <w:rPr>
                            <w:sz w:val="20"/>
                            <w:szCs w:val="20"/>
                          </w:rPr>
                        </w:pPr>
                        <w:r w:rsidRPr="00C45ECF">
                          <w:rPr>
                            <w:sz w:val="20"/>
                            <w:szCs w:val="20"/>
                          </w:rPr>
                          <w:t>Quy trình kiểm tra</w:t>
                        </w:r>
                      </w:p>
                    </w:txbxContent>
                  </v:textbox>
                </v:rect>
                <v:rect id="Rectangle 403" o:spid="_x0000_s1234" style="position:absolute;left:17263;top:22896;width:17703;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5UicUA&#10;AADcAAAADwAAAGRycy9kb3ducmV2LnhtbESPT4vCMBTE74LfITzBm6bqbpFqFBHFhYUF/xz09mie&#10;bWnzUpqodT/9ZkHwOMzMb5j5sjWVuFPjCssKRsMIBHFqdcGZgtNxO5iCcB5ZY2WZFDzJwXLR7cwx&#10;0fbBe7offCYChF2CCnLv60RKl+Zk0A1tTRy8q20M+iCbTOoGHwFuKjmOolgaLDgs5FjTOqe0PNyM&#10;AryYtv490+6y//6ZfOp4sy3jUql+r13NQHhq/Tv8an9pBR/RBP7Ph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TlSJxQAAANwAAAAPAAAAAAAAAAAAAAAAAJgCAABkcnMv&#10;ZG93bnJldi54bWxQSwUGAAAAAAQABAD1AAAAigM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3F5DFD">
                        <w:pPr>
                          <w:spacing w:before="0" w:after="0" w:line="240" w:lineRule="auto"/>
                          <w:rPr>
                            <w:sz w:val="20"/>
                            <w:szCs w:val="20"/>
                          </w:rPr>
                        </w:pPr>
                        <w:r w:rsidRPr="00C45ECF">
                          <w:rPr>
                            <w:sz w:val="20"/>
                            <w:szCs w:val="20"/>
                          </w:rPr>
                          <w:t>Thiêt bị kiểm tra</w:t>
                        </w:r>
                      </w:p>
                    </w:txbxContent>
                  </v:textbox>
                </v:rect>
                <v:rect id="Rectangle 404" o:spid="_x0000_s1235" style="position:absolute;left:17263;top:25895;width:17703;height:25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fM/cQA&#10;AADcAAAADwAAAGRycy9kb3ducmV2LnhtbESPQYvCMBSE74L/ITzBm6a6WpZqFBHFBUHQ3YPeHs2z&#10;LW1eSpPVrr/eCMIeh5n5hpkvW1OJGzWusKxgNIxAEKdWF5wp+PneDj5BOI+ssbJMCv7IwXLR7cwx&#10;0fbOR7qdfCYChF2CCnLv60RKl+Zk0A1tTRy8q20M+iCbTOoG7wFuKjmOolgaLDgs5FjTOqe0PP0a&#10;BXgxbf040+5y3B8+pjrebMu4VKrfa1czEJ5a/x9+t7+0gkk0gd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nzP3EAAAA3AAAAA8AAAAAAAAAAAAAAAAAmAIAAGRycy9k&#10;b3ducmV2LnhtbFBLBQYAAAAABAAEAPUAAACJAw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3F5DFD">
                        <w:pPr>
                          <w:spacing w:before="0" w:after="0" w:line="240" w:lineRule="auto"/>
                          <w:rPr>
                            <w:sz w:val="20"/>
                            <w:szCs w:val="20"/>
                          </w:rPr>
                        </w:pPr>
                        <w:r w:rsidRPr="00C45ECF">
                          <w:rPr>
                            <w:sz w:val="20"/>
                            <w:szCs w:val="20"/>
                          </w:rPr>
                          <w:t>Nhân sự kiểm tra</w:t>
                        </w:r>
                      </w:p>
                    </w:txbxContent>
                  </v:textbox>
                </v:rect>
                <v:rect id="Rectangle 405" o:spid="_x0000_s1236" style="position:absolute;left:17117;top:28675;width:17703;height:2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pZsUA&#10;AADcAAAADwAAAGRycy9kb3ducmV2LnhtbESPT4vCMBTE7wt+h/AEb2vqqkWqUURWFBYW/HPQ26N5&#10;tqXNS2miVj/9ZkHwOMzMb5jZojWVuFHjCssKBv0IBHFqdcGZguNh/TkB4TyyxsoyKXiQg8W88zHD&#10;RNs77+i295kIEHYJKsi9rxMpXZqTQde3NXHwLrYx6INsMqkbvAe4qeRXFMXSYMFhIceaVjml5f5q&#10;FODZtPXzRJvz7ud3ONbx97qMS6V63XY5BeGp9e/wq73VCkbRGP7PhCM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62lmxQAAANwAAAAPAAAAAAAAAAAAAAAAAJgCAABkcnMv&#10;ZG93bnJldi54bWxQSwUGAAAAAAQABAD1AAAAigMAAAAA&#10;" fillcolor="#a7bfde [1620]" strokecolor="#4579b8 [3044]">
                  <v:fill color2="#e4ecf5 [500]" rotate="t" angle="180" colors="0 #a3c4ff;22938f #bfd5ff;1 #e5eeff" focus="100%" type="gradient"/>
                  <v:shadow on="t" color="black" opacity="24903f" origin=",.5" offset="0,.55556mm"/>
                  <v:textbox inset="0,0,0,0">
                    <w:txbxContent>
                      <w:p w:rsidR="008A2300" w:rsidRPr="00C45ECF" w:rsidRDefault="008A2300" w:rsidP="003F5DFD">
                        <w:pPr>
                          <w:spacing w:before="0" w:after="0" w:line="240" w:lineRule="auto"/>
                          <w:rPr>
                            <w:sz w:val="20"/>
                            <w:szCs w:val="20"/>
                          </w:rPr>
                        </w:pPr>
                        <w:r w:rsidRPr="00C45ECF">
                          <w:rPr>
                            <w:sz w:val="20"/>
                            <w:szCs w:val="20"/>
                          </w:rPr>
                          <w:t>Phương pháp kiểm tra</w:t>
                        </w:r>
                      </w:p>
                    </w:txbxContent>
                  </v:textbox>
                </v:rect>
                <v:rect id="Rectangle 406" o:spid="_x0000_s1237" style="position:absolute;left:39063;top:15581;width:3365;height:158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VqjsQA&#10;AADcAAAADwAAAGRycy9kb3ducmV2LnhtbESPwWrDMBBE74X+g9hCbo2ckJrUjRJKIJBDoMTOB6yt&#10;reXWWhlLcZS/rwqFHoeZecNsdtH2YqLRd44VLOYZCOLG6Y5bBZfq8LwG4QOyxt4xKbiTh9328WGD&#10;hXY3PtNUhlYkCPsCFZgQhkJK3xiy6OduIE7epxsthiTHVuoRbwlue7nMslxa7DgtGBxob6j5Lq9W&#10;wSlwzOvXqTcfTVzU57pali9fSs2e4vsbiEAx/If/2ketYJXl8HsmHQ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0Vao7EAAAA3AAAAA8AAAAAAAAAAAAAAAAAmAIAAGRycy9k&#10;b3ducmV2LnhtbFBLBQYAAAAABAAEAPUAAACJAwAAAAA=&#10;" fillcolor="#dfa7a6 [1621]" strokecolor="#bc4542 [3045]">
                  <v:fill color2="#f5e4e4 [501]" rotate="t" angle="180" colors="0 #ffa2a1;22938f #ffbebd;1 #ffe5e5" focus="100%" type="gradient"/>
                  <v:shadow on="t" color="black" opacity="24903f" origin=",.5" offset="0,.55556mm"/>
                  <v:textbox style="layout-flow:vertical;mso-layout-flow-alt:bottom-to-top">
                    <w:txbxContent>
                      <w:p w:rsidR="008A2300" w:rsidRPr="00C45ECF" w:rsidRDefault="008A2300" w:rsidP="003F5DFD">
                        <w:pPr>
                          <w:spacing w:before="0" w:after="0" w:line="240" w:lineRule="auto"/>
                          <w:rPr>
                            <w:sz w:val="20"/>
                            <w:szCs w:val="20"/>
                          </w:rPr>
                        </w:pPr>
                        <w:r w:rsidRPr="00C45ECF">
                          <w:rPr>
                            <w:sz w:val="20"/>
                            <w:szCs w:val="20"/>
                          </w:rPr>
                          <w:t xml:space="preserve">Hệ thống kiểm tra </w:t>
                        </w:r>
                      </w:p>
                    </w:txbxContent>
                  </v:textbox>
                </v:rect>
                <v:shape id="Straight Arrow Connector 407" o:spid="_x0000_s1238" type="#_x0000_t32" style="position:absolute;left:20775;top:2706;width:3292;height:1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TfD8UAAADcAAAADwAAAGRycy9kb3ducmV2LnhtbESPX2vCMBTF3wf7DuEO9jbTjU5HNYo4&#10;Bg7BUR2Ib9fmri02NyWJtn57Iwh7PJw/P85k1ptGnMn52rKC10ECgriwuuZSwe/26+UDhA/IGhvL&#10;pOBCHmbTx4cJZtp2nNN5E0oRR9hnqKAKoc2k9EVFBv3AtsTR+7POYIjSlVI77OK4aeRbkgylwZoj&#10;ocKWFhUVx83JRMhnmr+vdqtDSvn8pzt879fB7ZV6furnYxCB+vAfvreXWkGajOB2Jh4BOb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vTfD8UAAADcAAAADwAAAAAAAAAA&#10;AAAAAAChAgAAZHJzL2Rvd25yZXYueG1sUEsFBgAAAAAEAAQA+QAAAJMDAAAAAA==&#10;" strokecolor="#4579b8 [3044]">
                  <v:stroke endarrow="open"/>
                </v:shape>
                <v:shape id="Straight Arrow Connector 411" o:spid="_x0000_s1239" type="#_x0000_t32" style="position:absolute;left:20775;top:5632;width:3292;height:1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h0PcUAAADcAAAADwAAAGRycy9kb3ducmV2LnhtbESPX2vCMBTF3wf7DuEOfJtpRzekGkWU&#10;gUOY1A3Et2tzbYvNTUky2337RRj4eDh/fpzZYjCtuJLzjWUF6TgBQVxa3XCl4Pvr/XkCwgdkja1l&#10;UvBLHhbzx4cZ5tr2XNB1HyoRR9jnqKAOocul9GVNBv3YdsTRO1tnMETpKqkd9nHctPIlSd6kwYYj&#10;ocaOVjWVl/2PiZB1VrxuD9tTRsVy158+jp/BHZUaPQ3LKYhAQ7iH/9sbrSBLU7idiUdA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4h0PcUAAADcAAAADwAAAAAAAAAA&#10;AAAAAAChAgAAZHJzL2Rvd25yZXYueG1sUEsFBgAAAAAEAAQA+QAAAJMDAAAAAA==&#10;" strokecolor="#4579b8 [3044]">
                  <v:stroke endarrow="open"/>
                </v:shape>
                <v:shape id="Straight Arrow Connector 412" o:spid="_x0000_s1240" type="#_x0000_t32" style="position:absolute;left:20775;top:9144;width:3292;height:1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rqSsUAAADcAAAADwAAAGRycy9kb3ducmV2LnhtbESPX2vCMBTF3wf7DuEO9jZTpRtSjSIb&#10;gw1BaRXEt2tzbcuam5Jktvv2Rhj4eDh/fpz5cjCtuJDzjWUF41ECgri0uuFKwX73+TIF4QOyxtYy&#10;KfgjD8vF48McM217zulShErEEfYZKqhD6DIpfVmTQT+yHXH0ztYZDFG6SmqHfRw3rZwkyZs02HAk&#10;1NjRe03lT/FrIuQjzV/Xh/UppXy17U/fx01wR6Wen4bVDESgIdzD/+0vrSAdT+B2Jh4Bub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1rqSsUAAADcAAAADwAAAAAAAAAA&#10;AAAAAAChAgAAZHJzL2Rvd25yZXYueG1sUEsFBgAAAAAEAAQA+QAAAJMDAAAAAA==&#10;" strokecolor="#4579b8 [3044]">
                  <v:stroke endarrow="open"/>
                </v:shape>
                <v:shape id="Straight Arrow Connector 413" o:spid="_x0000_s1241" type="#_x0000_t32" style="position:absolute;left:20775;top:12435;width:3292;height:1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ZP0cUAAADcAAAADwAAAGRycy9kb3ducmV2LnhtbESPX2vCMBTF3wf7DuEOfJupWyejM4o4&#10;Boqg1A2Gb9fmri02NyWJtn57Iwx8PJw/P85k1ptGnMn52rKC0TABQVxYXXOp4Of76/kdhA/IGhvL&#10;pOBCHmbTx4cJZtp2nNN5F0oRR9hnqKAKoc2k9EVFBv3QtsTR+7POYIjSlVI77OK4aeRLkoylwZoj&#10;ocKWFhUVx93JRMhnmr+tf9eHlPL5tjus9pvg9koNnvr5B4hAfbiH/9tLrSAdvcLtTDwCcn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BZP0cUAAADcAAAADwAAAAAAAAAA&#10;AAAAAAChAgAAZHJzL2Rvd25yZXYueG1sUEsFBgAAAAAEAAQA+QAAAJMDAAAAAA==&#10;" strokecolor="#4579b8 [3044]">
                  <v:stroke endarrow="open"/>
                </v:shape>
                <v:shape id="Straight Arrow Connector 414" o:spid="_x0000_s1242" type="#_x0000_t32" style="position:absolute;left:10387;top:7022;width:0;height:87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pcUAAADcAAAADwAAAGRycy9kb3ducmV2LnhtbESPX2vCMBTF3wd+h3AF32bq6GRUo4gy&#10;cAgbVUF8uzbXttjclCSz3bdfBsIeD+fPjzNf9qYRd3K+tqxgMk5AEBdW11wqOB7en99A+ICssbFM&#10;Cn7Iw3IxeJpjpm3HOd33oRRxhH2GCqoQ2kxKX1Rk0I9tSxy9q3UGQ5SulNphF8dNI1+SZCoN1hwJ&#10;Fba0rqi47b9NhGzS/HV32l1Syldf3eXj/BncWanRsF/NQATqw3/40d5qBekkhb8z8QjI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XpcUAAADcAAAADwAAAAAAAAAA&#10;AAAAAAChAgAAZHJzL2Rvd25yZXYueG1sUEsFBgAAAAAEAAQA+QAAAJMDAAAAAA==&#10;" strokecolor="#4579b8 [3044]">
                  <v:stroke endarrow="open"/>
                </v:shape>
                <v:shape id="Straight Arrow Connector 415" o:spid="_x0000_s1243" type="#_x0000_t32" style="position:absolute;left:10387;top:10460;width:0;height: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qp28MAAADcAAAADwAAAGRycy9kb3ducmV2LnhtbESPT4vCMBTE78J+h/CEvWnqapdSjSJC&#10;ca/+Wdi9PZtnW2xeSpNq/fZGEDwOM/MbZrHqTS2u1LrKsoLJOAJBnFtdcaHgeMhGCQjnkTXWlknB&#10;nRyslh+DBaba3nhH170vRICwS1FB6X2TSunykgy6sW2Ig3e2rUEfZFtI3eItwE0tv6LoWxqsOCyU&#10;2NCmpPyy74yC6fnUbxO/lkn2ZzddF8fxb/av1OewX89BeOr9O/xq/2gFs0kMzzPhCM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86qdvDAAAA3AAAAA8AAAAAAAAAAAAA&#10;AAAAoQIAAGRycy9kb3ducmV2LnhtbFBLBQYAAAAABAAEAPkAAACRAwAAAAA=&#10;" strokecolor="#4579b8 [3044]">
                  <v:stroke endarrow="open"/>
                </v:shape>
                <v:shape id="Straight Arrow Connector 512" o:spid="_x0000_s1244" type="#_x0000_t32" style="position:absolute;left:30065;top:2816;width:878;height:49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vl18QAAADcAAAADwAAAGRycy9kb3ducmV2LnhtbESPX2vCMBTF3wd+h3AF32aq6BjVKKIM&#10;JsJGVRDfrs21LTY3JYm2fvtlMNjj4fz5cebLztTiQc5XlhWMhgkI4tzqigsFx8PH6zsIH5A11pZJ&#10;wZM8LBe9lzmm2rac0WMfChFH2KeooAyhSaX0eUkG/dA2xNG7WmcwROkKqR22cdzUcpwkb9JgxZFQ&#10;YkPrkvLb/m4iZDPJprvT7jKhbPXdXrbnr+DOSg363WoGIlAX/sN/7U+tYDoaw++ZeATk4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u+XXxAAAANwAAAAPAAAAAAAAAAAA&#10;AAAAAKECAABkcnMvZG93bnJldi54bWxQSwUGAAAAAAQABAD5AAAAkgMAAAAA&#10;" strokecolor="#4579b8 [3044]">
                  <v:stroke endarrow="open"/>
                </v:shape>
                <v:shape id="Straight Arrow Connector 513" o:spid="_x0000_s1245" type="#_x0000_t32" style="position:absolute;left:30065;top:6108;width:1024;height:16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dATMUAAADcAAAADwAAAGRycy9kb3ducmV2LnhtbESPXWvCMBSG7wf7D+EI3s3U+cGoRpGN&#10;gUOYVAfi3bE5tmXNSUmi7f69EQZevrwfD+982ZlaXMn5yrKC4SABQZxbXXGh4Gf/+fIGwgdkjbVl&#10;UvBHHpaL56c5ptq2nNF1FwoRR9inqKAMoUml9HlJBv3ANsTRO1tnMETpCqkdtnHc1PI1SabSYMWR&#10;UGJD7yXlv7uLiZCPcTbZHDanMWWrbXv6On4Hd1Sq3+tWMxCBuvAI/7fXWsFkOIL7mXgE5O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vdATMUAAADcAAAADwAAAAAAAAAA&#10;AAAAAAChAgAAZHJzL2Rvd25yZXYueG1sUEsFBgAAAAAEAAQA+QAAAJMDAAAAAA==&#10;" strokecolor="#4579b8 [3044]">
                  <v:stroke endarrow="open"/>
                </v:shape>
                <v:shape id="Straight Arrow Connector 514" o:spid="_x0000_s1246" type="#_x0000_t32" style="position:absolute;left:30065;top:7754;width:1024;height:14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cD3cMAAADcAAAADwAAAGRycy9kb3ducmV2LnhtbESPT4vCMBTE78J+h/CEvWnqapdSjSJC&#10;ca/+Wdi9PZtnW2xeSpNq/fZGEDwOM/MbZrHqTS2u1LrKsoLJOAJBnFtdcaHgeMhGCQjnkTXWlknB&#10;nRyslh+DBaba3nhH170vRICwS1FB6X2TSunykgy6sW2Ig3e2rUEfZFtI3eItwE0tv6LoWxqsOCyU&#10;2NCmpPyy74yC6fnUbxO/lkn2ZzddF8fxb/av1OewX89BeOr9O/xq/2gF8WQGzzPhCM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XA93DAAAA3AAAAA8AAAAAAAAAAAAA&#10;AAAAoQIAAGRycy9kb3ducmV2LnhtbFBLBQYAAAAABAAEAPkAAACRAwAAAAA=&#10;" strokecolor="#4579b8 [3044]">
                  <v:stroke endarrow="open"/>
                </v:shape>
                <v:shape id="Straight Arrow Connector 515" o:spid="_x0000_s1247" type="#_x0000_t32" style="position:absolute;left:30065;top:7900;width:1024;height:42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umRsMAAADcAAAADwAAAGRycy9kb3ducmV2LnhtbESPQWvCQBSE7wX/w/IEb3WjsiVEVxEh&#10;6LW2gt6e2WcSzL4N2Y3Gf98tFHocZuYbZrUZbCMe1PnasYbZNAFBXDhTc6nh+yt/T0H4gGywcUwa&#10;XuRhsx69rTAz7smf9DiGUkQI+ww1VCG0mZS+qMiin7qWOHo311kMUXalNB0+I9w2cp4kH9JizXGh&#10;wpZ2FRX3Y281LG7XYZ+GrUzzs9v1vVLqlF+0noyH7RJEoCH8h//aB6NBzRT8nolH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bpkbDAAAA3AAAAA8AAAAAAAAAAAAA&#10;AAAAoQIAAGRycy9kb3ducmV2LnhtbFBLBQYAAAAABAAEAPkAAACRAwAAAAA=&#10;" strokecolor="#4579b8 [3044]">
                  <v:stroke endarrow="open"/>
                </v:shape>
                <v:shape id="Straight Arrow Connector 516" o:spid="_x0000_s1248" type="#_x0000_t32" style="position:absolute;left:44622;top:2816;width:1463;height:50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k4McIAAADcAAAADwAAAGRycy9kb3ducmV2LnhtbESPQYvCMBSE7wv+h/AEb2uqUinVKCIU&#10;vaor6O3ZPNti81KaVOu/3ywIexxm5htmue5NLZ7Uusqygsk4AkGcW11xoeDnlH0nIJxH1lhbJgVv&#10;crBeDb6WmGr74gM9j74QAcIuRQWl900qpctLMujGtiEO3t22Bn2QbSF1i68AN7WcRtFcGqw4LJTY&#10;0Lak/HHsjILZ/dbvEr+RSXax266L4/icXZUaDfvNAoSn3v+HP+29VhBP5vB3JhwBuf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Qk4McIAAADcAAAADwAAAAAAAAAAAAAA&#10;AAChAgAAZHJzL2Rvd25yZXYueG1sUEsFBgAAAAAEAAQA+QAAAJADAAAAAA==&#10;" strokecolor="#4579b8 [3044]">
                  <v:stroke endarrow="open"/>
                </v:shape>
                <v:shape id="Straight Arrow Connector 517" o:spid="_x0000_s1249" type="#_x0000_t32" style="position:absolute;left:44769;top:6108;width:1316;height:17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WdqsMAAADcAAAADwAAAGRycy9kb3ducmV2LnhtbESPT4vCMBTE78J+h/CEvWnqSt1SjSJC&#10;ca/+Wdi9PZtnW2xeSpNq/fZGEDwOM/MbZrHqTS2u1LrKsoLJOAJBnFtdcaHgeMhGCQjnkTXWlknB&#10;nRyslh+DBaba3nhH170vRICwS1FB6X2TSunykgy6sW2Ig3e2rUEfZFtI3eItwE0tv6JoJg1WHBZK&#10;bGhTUn7Zd0bB9Hzqt4lfyyT7s5uui+P4N/tX6nPYr+cgPPX+HX61f7SCePINzzPhCM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FnarDAAAA3AAAAA8AAAAAAAAAAAAA&#10;AAAAoQIAAGRycy9kb3ducmV2LnhtbFBLBQYAAAAABAAEAPkAAACRAwAAAAA=&#10;" strokecolor="#4579b8 [3044]">
                  <v:stroke endarrow="open"/>
                </v:shape>
                <v:shape id="Straight Arrow Connector 518" o:spid="_x0000_s1250" type="#_x0000_t32" style="position:absolute;left:44769;top:7900;width:1316;height:12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PSPcMAAADcAAAADwAAAGRycy9kb3ducmV2LnhtbERPTWvCQBC9C/0PyxR6042iRVJXkRah&#10;RbDEFoq3MTtNQrOzYXdr0n/fOQgeH+97tRlcqy4UYuPZwHSSgSIuvW24MvD5sRsvQcWEbLH1TAb+&#10;KMJmfTdaYW59zwVdjqlSEsIxRwN1Sl2udSxrchgnviMW7tsHh0lgqLQN2Eu4a/Usyx61w4alocaO&#10;nmsqf46/Tkpe5sVi/7U/z6nYvvfnt9MhhZMxD/fD9glUoiHdxFf3qzWwmMpaOSNHQK//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RT0j3DAAAA3AAAAA8AAAAAAAAAAAAA&#10;AAAAoQIAAGRycy9kb3ducmV2LnhtbFBLBQYAAAAABAAEAPkAAACRAwAAAAA=&#10;" strokecolor="#4579b8 [3044]">
                  <v:stroke endarrow="open"/>
                </v:shape>
                <v:shape id="Straight Arrow Connector 519" o:spid="_x0000_s1251" type="#_x0000_t32" style="position:absolute;left:44769;top:7900;width:1316;height:42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93psUAAADcAAAADwAAAGRycy9kb3ducmV2LnhtbESPX2vCMBTF3wd+h3AHe5upouKqUcQx&#10;2BAcrQPx7drctcXmpiSZ7b79Igh7PJw/P85y3ZtGXMn52rKC0TABQVxYXXOp4Ovw9jwH4QOyxsYy&#10;KfglD+vV4GGJqbYdZ3TNQyniCPsUFVQhtKmUvqjIoB/aljh639YZDFG6UmqHXRw3jRwnyUwarDkS&#10;KmxpW1FxyX9MhLxOsunuuDtPKNt8dueP0z64k1JPj/1mASJQH/7D9/a7VjAdvcDt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x93psUAAADcAAAADwAAAAAAAAAA&#10;AAAAAAChAgAAZHJzL2Rvd25yZXYueG1sUEsFBgAAAAAEAAQA+QAAAJMDAAAAAA==&#10;" strokecolor="#4579b8 [3044]">
                  <v:stroke endarrow="open"/>
                </v:shape>
                <v:shape id="Right Arrow 520" o:spid="_x0000_s1252" type="#_x0000_t13" style="position:absolute;left:36356;top:22896;width:2707;height:1975;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3uV8IA&#10;AADcAAAADwAAAGRycy9kb3ducmV2LnhtbERP3WrCMBS+H/gO4Qi7m2k73KQ2ihsIYwxh6gMcmmNT&#10;bU5KEmvn0y8Xg11+fP/VerSdGMiH1rGCfJaBIK6dbrlRcDxsnxYgQkTW2DkmBT8UYL2aPFRYanfj&#10;bxr2sREphEOJCkyMfSllqA1ZDDPXEyfu5LzFmKBvpPZ4S+G2k0WWvUiLLacGgz29G6ov+6tVMM7v&#10;uzO9Fab/uuf683XQu2cflXqcjpsliEhj/Bf/uT+0gnmR5qcz6Qj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Xe5XwgAAANwAAAAPAAAAAAAAAAAAAAAAAJgCAABkcnMvZG93&#10;bnJldi54bWxQSwUGAAAAAAQABAD1AAAAhwMAAAAA&#10;" adj="13719" fillcolor="#4f81bd [3204]" strokecolor="#243f60 [1604]" strokeweight="2pt"/>
                <v:shape id="Down Arrow 521" o:spid="_x0000_s1253" type="#_x0000_t67" style="position:absolute;left:26334;top:14052;width:1610;height:152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b8Y8MA&#10;AADcAAAADwAAAGRycy9kb3ducmV2LnhtbESPT4vCMBTE78J+h/AWvGmquMvSNYoI2/Wq++/6aF6b&#10;YvNSktjWb28WBI/DzPyGWW9H24qefGgcK1jMMxDEpdMN1wq+vz5mbyBCRNbYOiYFVwqw3TxN1phr&#10;N/CR+lOsRYJwyFGBibHLpQylIYth7jri5FXOW4xJ+lpqj0OC21Yus+xVWmw4LRjsaG+oPJ8uVkEx&#10;fIbiWPwY/9uvhj9zqKr9RSo1fR537yAijfERvrcPWsHLcgH/Z9IRkJ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hb8Y8MAAADcAAAADwAAAAAAAAAAAAAAAACYAgAAZHJzL2Rv&#10;d25yZXYueG1sUEsFBgAAAAAEAAQA9QAAAIgDAAAAAA==&#10;" adj="10800" fillcolor="#4f81bd [3204]" strokecolor="#243f60 [1604]" strokeweight="2pt"/>
                <w10:anchorlock/>
              </v:group>
            </w:pict>
          </mc:Fallback>
        </mc:AlternateContent>
      </w:r>
    </w:p>
    <w:p w:rsidR="00D34990" w:rsidRDefault="00D34990" w:rsidP="0025111A">
      <w:pPr>
        <w:rPr>
          <w:lang w:val="sv-SE"/>
        </w:rPr>
      </w:pPr>
    </w:p>
    <w:p w:rsidR="00550481" w:rsidRDefault="00203197" w:rsidP="00550481">
      <w:pPr>
        <w:rPr>
          <w:noProof/>
          <w:lang w:val="es-ES"/>
        </w:rPr>
      </w:pPr>
      <w:r>
        <w:rPr>
          <w:lang w:val="sv-SE"/>
        </w:rPr>
        <w:t>Như vậy với QDD4862-UBND, chợ đầu mối Hòa Cường đã đày đủ điều kiện để trở thành trung tâm kiểm tra, phân phối rau nhập từ ngoại tỉnh vào thành phố</w:t>
      </w:r>
      <w:r w:rsidR="00C614B5">
        <w:rPr>
          <w:lang w:val="sv-SE"/>
        </w:rPr>
        <w:t>, với:</w:t>
      </w:r>
      <w:r w:rsidR="00E251D4">
        <w:rPr>
          <w:lang w:val="sv-SE"/>
        </w:rPr>
        <w:t xml:space="preserve"> </w:t>
      </w:r>
      <w:r w:rsidR="00C614B5">
        <w:rPr>
          <w:lang w:val="sv-SE"/>
        </w:rPr>
        <w:t>Tiêu chuẩn kiểm tra</w:t>
      </w:r>
      <w:r w:rsidR="00E251D4">
        <w:rPr>
          <w:lang w:val="sv-SE"/>
        </w:rPr>
        <w:t xml:space="preserve">, </w:t>
      </w:r>
      <w:r w:rsidR="00C614B5">
        <w:rPr>
          <w:lang w:val="sv-SE"/>
        </w:rPr>
        <w:t>Quy trình kiểm tra</w:t>
      </w:r>
      <w:r w:rsidR="00E251D4">
        <w:rPr>
          <w:lang w:val="sv-SE"/>
        </w:rPr>
        <w:t xml:space="preserve">, </w:t>
      </w:r>
      <w:r w:rsidR="00C614B5">
        <w:rPr>
          <w:lang w:val="sv-SE"/>
        </w:rPr>
        <w:t>Thiết bị kiểm tra</w:t>
      </w:r>
      <w:r w:rsidR="00E251D4">
        <w:rPr>
          <w:lang w:val="sv-SE"/>
        </w:rPr>
        <w:t xml:space="preserve">, </w:t>
      </w:r>
      <w:r w:rsidR="00C614B5">
        <w:rPr>
          <w:lang w:val="sv-SE"/>
        </w:rPr>
        <w:t>Nhân sự kiểm tra</w:t>
      </w:r>
      <w:r w:rsidR="00E251D4">
        <w:rPr>
          <w:lang w:val="sv-SE"/>
        </w:rPr>
        <w:t xml:space="preserve">, </w:t>
      </w:r>
      <w:r w:rsidR="00C614B5">
        <w:rPr>
          <w:lang w:val="sv-SE"/>
        </w:rPr>
        <w:t>Phương pháp kiểm tra</w:t>
      </w:r>
      <w:r w:rsidR="00382E4D">
        <w:rPr>
          <w:lang w:val="sv-SE"/>
        </w:rPr>
        <w:t xml:space="preserve">. </w:t>
      </w:r>
      <w:r w:rsidR="00C614B5">
        <w:rPr>
          <w:lang w:val="es-ES"/>
        </w:rPr>
        <w:t xml:space="preserve">Tuy nhiên, so với mô hình của </w:t>
      </w:r>
      <w:r w:rsidR="00C614B5">
        <w:rPr>
          <w:noProof/>
          <w:lang w:val="es-ES"/>
        </w:rPr>
        <w:fldChar w:fldCharType="begin" w:fldLock="1"/>
      </w:r>
      <w:r w:rsidR="00C614B5">
        <w:rPr>
          <w:noProof/>
          <w:lang w:val="es-ES"/>
        </w:rPr>
        <w:instrText>ADDIN CSL_CITATION { "citationItems" : [ { "id" : "ITEM-1", "itemData" : { "author" : [ { "dropping-particle" : "", "family" : "Yuchen", "given" : "Y A O", "non-dropping-particle" : "", "parse-names" : false, "suffix" : "" }, { "dropping-particle" : "", "family" : "Fangtao", "given" : "Jiang", "non-dropping-particle" : "", "parse-names" : false, "suffix" : "" }, { "dropping-particle" : "", "family" : "Li", "given" : "Zhang", "non-dropping-particle" : "", "parse-names" : false, "suffix" : "" } ], "id" : "ITEM-1", "issue" : "Icssr", "issued" : { "date-parts" : [ [ "2013" ] ] }, "page" : "751-754", "title" : "Study on quality control of modern agricultural supply chain based on food safety", "type" : "article-journal" }, "uris" : [ "http://www.mendeley.com/documents/?uuid=f39a04d4-9e96-4941-b02f-2ef5fd31192d", "http://www.mendeley.com/documents/?uuid=d1d8d9aa-dd5f-4729-b906-a103006f28b1" ] } ], "mendeley" : { "formattedCitation" : "(Yuchen, Fangtao, &amp; Li, 2013)", "manualFormatting" : "Yuchen, Fangtao, &amp; Li (2013)", "plainTextFormattedCitation" : "(Yuchen, Fangtao, &amp; Li, 2013)", "previouslyFormattedCitation" : "(Yuchen, Fangtao, &amp; Li, 2013)" }, "properties" : { "noteIndex" : 0 }, "schema" : "https://github.com/citation-style-language/schema/raw/master/csl-citation.json" }</w:instrText>
      </w:r>
      <w:r w:rsidR="00C614B5">
        <w:rPr>
          <w:noProof/>
          <w:lang w:val="es-ES"/>
        </w:rPr>
        <w:fldChar w:fldCharType="separate"/>
      </w:r>
      <w:r w:rsidR="00C614B5" w:rsidRPr="00DC44AF">
        <w:rPr>
          <w:noProof/>
          <w:lang w:val="es-ES"/>
        </w:rPr>
        <w:t>Y</w:t>
      </w:r>
      <w:r w:rsidR="00C614B5">
        <w:rPr>
          <w:noProof/>
          <w:lang w:val="es-ES"/>
        </w:rPr>
        <w:t>uchen, Fangtao, &amp; Li (</w:t>
      </w:r>
      <w:r w:rsidR="00C614B5" w:rsidRPr="00DC44AF">
        <w:rPr>
          <w:noProof/>
          <w:lang w:val="es-ES"/>
        </w:rPr>
        <w:t>2013)</w:t>
      </w:r>
      <w:r w:rsidR="00C614B5">
        <w:rPr>
          <w:noProof/>
          <w:lang w:val="es-ES"/>
        </w:rPr>
        <w:fldChar w:fldCharType="end"/>
      </w:r>
      <w:r w:rsidR="00C614B5">
        <w:rPr>
          <w:noProof/>
          <w:lang w:val="es-ES"/>
        </w:rPr>
        <w:t>, sự khác biệt trong tình huống của Đà Nẵng là rau sau khi được kiểm tra tại chợ đầu mối Hòa Cường sẽ được phân phối tới nhiều điểm bán lẻ nằm rải rác khắp các Quận, Huyện của thành phố. Vậy làm thế nào để người tiêu dùng có thể phân biệt lô hàng được giám sát với lô hàng thông thường? Tại đầu mối điểm bán lẻ làm thế nào có thể thực hiện truy xuất nguồn gốc.</w:t>
      </w:r>
      <w:r w:rsidR="00D11951">
        <w:rPr>
          <w:noProof/>
          <w:lang w:val="es-ES"/>
        </w:rPr>
        <w:t xml:space="preserve"> </w:t>
      </w:r>
      <w:r w:rsidR="00C614B5">
        <w:rPr>
          <w:noProof/>
          <w:lang w:val="es-ES"/>
        </w:rPr>
        <w:t xml:space="preserve">Để thực hiện truy xuất nguồn gốc, giới nghiên cứu và thực hành trên toàn thế giới đã đề xuất nhiều mô hình khác nhau (xem mục 2.4.2), tuy nhiên một điểm chung trong tất cả các mô hình này đó là sự xuất hiện công đoạn sơ chế, đóng gói trên chuỗi cung ứng thực phẩm. Vì vậy, chúng tôi đề xuất hình thành thêm trung tâm sơ chế, đóng gói tại chợ Đầu mối Hòa Cường. </w:t>
      </w:r>
      <w:r w:rsidR="00550481">
        <w:rPr>
          <w:noProof/>
          <w:lang w:val="es-ES"/>
        </w:rPr>
        <w:t xml:space="preserve">Rau củ về chợ đầu mối Hòa Cường, sau khi được kiểm </w:t>
      </w:r>
      <w:r w:rsidR="00550481">
        <w:rPr>
          <w:noProof/>
          <w:lang w:val="es-ES"/>
        </w:rPr>
        <w:lastRenderedPageBreak/>
        <w:t xml:space="preserve">tra sẽ được cơ quan quản lý Nhà nước cấp barcode hoặc QR code và sẽ giám sát, quản lý việc đóng gói thành những gói nhỏ. Những đơn vị hàng hóa được đóng gói </w:t>
      </w:r>
      <w:r w:rsidR="001D5D80">
        <w:rPr>
          <w:noProof/>
          <w:lang w:val="es-ES"/>
        </w:rPr>
        <w:t>có nhãn hiệu và code nhận diện tại điểm bán lẻ sẽ là điều kiện quan trọng để tiến hành kiểm tra, truy xuất nguồn gốc trên toàn chuỗi.</w:t>
      </w:r>
    </w:p>
    <w:p w:rsidR="001D5D80" w:rsidRDefault="000441A5" w:rsidP="00724FDC">
      <w:pPr>
        <w:pStyle w:val="Heading4"/>
      </w:pPr>
      <w:r>
        <w:t>Phát triển chuỗi thịt an toàn</w:t>
      </w:r>
    </w:p>
    <w:p w:rsidR="00805A77" w:rsidRDefault="00805A77" w:rsidP="00805A77">
      <w:pPr>
        <w:rPr>
          <w:noProof/>
          <w:lang w:val="es-ES"/>
        </w:rPr>
      </w:pPr>
      <w:r>
        <w:rPr>
          <w:noProof/>
          <w:lang w:val="es-ES"/>
        </w:rPr>
        <w:t>Theo dữ liệu điều tra từ lò mổ Đà Sơn, 100 % lượng gà công nghiệp được giết mổ tại Đà Sơn là do CP cung cấp, và tỷ trọng lớn khoảng 80% lượng heo giết mổ tại Đà Sơn cũng do CP cung cấp. Vì vậy chúng tôi đề xuất:</w:t>
      </w:r>
    </w:p>
    <w:p w:rsidR="00535E14" w:rsidRDefault="00535E14" w:rsidP="00535E14">
      <w:pPr>
        <w:pStyle w:val="Caption"/>
        <w:rPr>
          <w:lang w:val="es-ES"/>
        </w:rPr>
      </w:pPr>
      <w:bookmarkStart w:id="75" w:name="_Toc466210245"/>
      <w:r>
        <w:t xml:space="preserve">Sơ đồ </w:t>
      </w:r>
      <w:r>
        <w:fldChar w:fldCharType="begin"/>
      </w:r>
      <w:r>
        <w:instrText xml:space="preserve"> SEQ Sơ_đồ \* ARABIC </w:instrText>
      </w:r>
      <w:r>
        <w:fldChar w:fldCharType="separate"/>
      </w:r>
      <w:r w:rsidR="000411C8">
        <w:rPr>
          <w:noProof/>
        </w:rPr>
        <w:t>11</w:t>
      </w:r>
      <w:r>
        <w:fldChar w:fldCharType="end"/>
      </w:r>
      <w:r>
        <w:t xml:space="preserve">: Mô hình chuỗi cung ứng </w:t>
      </w:r>
      <w:r w:rsidR="00A62E74">
        <w:t>thịt an toàn cho Đà nẵng</w:t>
      </w:r>
      <w:bookmarkEnd w:id="75"/>
    </w:p>
    <w:p w:rsidR="00535E14" w:rsidRDefault="00535E14" w:rsidP="000441A5">
      <w:pPr>
        <w:rPr>
          <w:lang w:val="es-ES"/>
        </w:rPr>
      </w:pPr>
      <w:r>
        <w:rPr>
          <w:noProof/>
          <w:lang w:val="en-US"/>
        </w:rPr>
        <mc:AlternateContent>
          <mc:Choice Requires="wpc">
            <w:drawing>
              <wp:inline distT="0" distB="0" distL="0" distR="0" wp14:anchorId="44E4789C" wp14:editId="0BF3E133">
                <wp:extent cx="5794744" cy="3423684"/>
                <wp:effectExtent l="0" t="0" r="0" b="100965"/>
                <wp:docPr id="584" name="Canvas 5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59" name="Rectangle 559"/>
                        <wps:cNvSpPr/>
                        <wps:spPr>
                          <a:xfrm>
                            <a:off x="82852" y="187493"/>
                            <a:ext cx="752559" cy="3107050"/>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8A2300" w:rsidRPr="00535E14" w:rsidRDefault="008A2300" w:rsidP="00535E14">
                              <w:pPr>
                                <w:spacing w:before="0" w:after="0" w:line="240" w:lineRule="auto"/>
                                <w:jc w:val="center"/>
                                <w:rPr>
                                  <w:sz w:val="24"/>
                                  <w:szCs w:val="24"/>
                                  <w:lang w:val="en-US"/>
                                </w:rPr>
                              </w:pPr>
                              <w:r>
                                <w:rPr>
                                  <w:sz w:val="24"/>
                                  <w:szCs w:val="24"/>
                                  <w:lang w:val="en-US"/>
                                </w:rPr>
                                <w:t>Tập đoàn C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 name="Rectangle 560"/>
                        <wps:cNvSpPr/>
                        <wps:spPr>
                          <a:xfrm>
                            <a:off x="947212" y="386605"/>
                            <a:ext cx="752559" cy="612551"/>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535E14" w:rsidRDefault="008A2300" w:rsidP="00535E14">
                              <w:pPr>
                                <w:spacing w:before="0" w:after="0" w:line="240" w:lineRule="auto"/>
                                <w:jc w:val="center"/>
                                <w:rPr>
                                  <w:sz w:val="24"/>
                                  <w:szCs w:val="24"/>
                                  <w:lang w:val="en-US"/>
                                </w:rPr>
                              </w:pPr>
                              <w:r>
                                <w:rPr>
                                  <w:sz w:val="24"/>
                                  <w:szCs w:val="24"/>
                                  <w:lang w:val="en-US"/>
                                </w:rPr>
                                <w:t>Công ty Đắc Vi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1" name="Rectangle 561"/>
                        <wps:cNvSpPr/>
                        <wps:spPr>
                          <a:xfrm>
                            <a:off x="2085976" y="82104"/>
                            <a:ext cx="1162050" cy="3300057"/>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Default="008A2300" w:rsidP="00535E14">
                              <w:pPr>
                                <w:spacing w:before="0" w:after="0" w:line="240" w:lineRule="auto"/>
                                <w:jc w:val="center"/>
                                <w:rPr>
                                  <w:sz w:val="24"/>
                                  <w:szCs w:val="24"/>
                                  <w:lang w:val="en-US"/>
                                </w:rPr>
                              </w:pPr>
                              <w:r>
                                <w:rPr>
                                  <w:sz w:val="24"/>
                                  <w:szCs w:val="24"/>
                                  <w:lang w:val="en-US"/>
                                </w:rPr>
                                <w:t>LÒ MỔ ĐÀ SƠN</w:t>
                              </w:r>
                            </w:p>
                            <w:p w:rsidR="008A2300" w:rsidRDefault="008A2300" w:rsidP="00535E14">
                              <w:pPr>
                                <w:spacing w:before="0" w:after="0" w:line="240" w:lineRule="auto"/>
                                <w:jc w:val="center"/>
                                <w:rPr>
                                  <w:sz w:val="24"/>
                                  <w:szCs w:val="24"/>
                                  <w:lang w:val="en-US"/>
                                </w:rPr>
                              </w:pPr>
                              <w:r>
                                <w:rPr>
                                  <w:sz w:val="24"/>
                                  <w:szCs w:val="24"/>
                                  <w:lang w:val="en-US"/>
                                </w:rPr>
                                <w:t>Trung tâm kiểm soát và phân phối</w:t>
                              </w:r>
                            </w:p>
                            <w:p w:rsidR="008A2300" w:rsidRPr="00535E14" w:rsidRDefault="008A2300" w:rsidP="00535E14">
                              <w:pPr>
                                <w:spacing w:before="0" w:after="0" w:line="240" w:lineRule="auto"/>
                                <w:jc w:val="center"/>
                                <w:rPr>
                                  <w:sz w:val="24"/>
                                  <w:szCs w:val="24"/>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2" name="Rectangle 562"/>
                        <wps:cNvSpPr/>
                        <wps:spPr>
                          <a:xfrm>
                            <a:off x="3522811" y="187493"/>
                            <a:ext cx="752559" cy="880558"/>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EA21F7" w:rsidRDefault="008A2300" w:rsidP="00535E14">
                              <w:pPr>
                                <w:spacing w:before="0" w:after="0" w:line="240" w:lineRule="auto"/>
                                <w:jc w:val="center"/>
                                <w:rPr>
                                  <w:sz w:val="24"/>
                                  <w:szCs w:val="24"/>
                                </w:rPr>
                              </w:pPr>
                              <w:r w:rsidRPr="00EA21F7">
                                <w:rPr>
                                  <w:sz w:val="24"/>
                                  <w:szCs w:val="24"/>
                                </w:rPr>
                                <w:t>Tiểu thương bán lẻ</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3" name="Rectangle 563"/>
                        <wps:cNvSpPr/>
                        <wps:spPr>
                          <a:xfrm>
                            <a:off x="3599326" y="1350817"/>
                            <a:ext cx="752559" cy="469133"/>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8A2300" w:rsidRPr="00EA21F7" w:rsidRDefault="008A2300" w:rsidP="00535E14">
                              <w:pPr>
                                <w:spacing w:before="0" w:after="0" w:line="240" w:lineRule="auto"/>
                                <w:rPr>
                                  <w:sz w:val="24"/>
                                  <w:szCs w:val="24"/>
                                </w:rPr>
                              </w:pPr>
                              <w:r w:rsidRPr="00EA21F7">
                                <w:rPr>
                                  <w:sz w:val="24"/>
                                  <w:szCs w:val="24"/>
                                </w:rPr>
                                <w:t>Siêu th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4" name="Rectangle 564"/>
                        <wps:cNvSpPr/>
                        <wps:spPr>
                          <a:xfrm>
                            <a:off x="3599326" y="2705150"/>
                            <a:ext cx="752559" cy="654860"/>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8A2300" w:rsidRPr="00EA21F7" w:rsidRDefault="008A2300" w:rsidP="00535E14">
                              <w:pPr>
                                <w:spacing w:before="0" w:after="0" w:line="240" w:lineRule="auto"/>
                                <w:rPr>
                                  <w:sz w:val="24"/>
                                  <w:szCs w:val="24"/>
                                </w:rPr>
                              </w:pPr>
                              <w:r w:rsidRPr="00EA21F7">
                                <w:rPr>
                                  <w:sz w:val="24"/>
                                  <w:szCs w:val="24"/>
                                </w:rPr>
                                <w:t>Khách hàng tổ chứ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5" name="Rectangle 565"/>
                        <wps:cNvSpPr/>
                        <wps:spPr>
                          <a:xfrm>
                            <a:off x="4866982" y="140427"/>
                            <a:ext cx="752559" cy="3251134"/>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8A2300" w:rsidRPr="00EA21F7" w:rsidRDefault="008A2300" w:rsidP="00535E14">
                              <w:pPr>
                                <w:spacing w:before="0" w:after="0" w:line="240" w:lineRule="auto"/>
                                <w:rPr>
                                  <w:sz w:val="24"/>
                                  <w:szCs w:val="24"/>
                                </w:rPr>
                              </w:pPr>
                              <w:r w:rsidRPr="00EA21F7">
                                <w:rPr>
                                  <w:sz w:val="24"/>
                                  <w:szCs w:val="24"/>
                                </w:rPr>
                                <w:t>Khách hàng cá nh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9" name="Rectangle 489"/>
                        <wps:cNvSpPr/>
                        <wps:spPr>
                          <a:xfrm>
                            <a:off x="1032272" y="1121957"/>
                            <a:ext cx="752559" cy="711702"/>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535E14" w:rsidRDefault="008A2300" w:rsidP="00535E14">
                              <w:pPr>
                                <w:spacing w:before="0" w:after="0" w:line="240" w:lineRule="auto"/>
                                <w:jc w:val="center"/>
                                <w:rPr>
                                  <w:sz w:val="24"/>
                                  <w:szCs w:val="24"/>
                                  <w:lang w:val="en-US"/>
                                </w:rPr>
                              </w:pPr>
                              <w:r>
                                <w:rPr>
                                  <w:sz w:val="24"/>
                                  <w:szCs w:val="24"/>
                                  <w:lang w:val="en-US"/>
                                </w:rPr>
                                <w:t>Khởi nghiệ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0" name="Rectangle 490"/>
                        <wps:cNvSpPr/>
                        <wps:spPr>
                          <a:xfrm>
                            <a:off x="1032272" y="1918759"/>
                            <a:ext cx="752559" cy="711702"/>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535E14" w:rsidRDefault="008A2300" w:rsidP="00535E14">
                              <w:pPr>
                                <w:spacing w:before="0" w:after="0" w:line="240" w:lineRule="auto"/>
                                <w:jc w:val="center"/>
                                <w:rPr>
                                  <w:sz w:val="24"/>
                                  <w:szCs w:val="24"/>
                                  <w:lang w:val="en-US"/>
                                </w:rPr>
                              </w:pPr>
                              <w:r>
                                <w:rPr>
                                  <w:sz w:val="24"/>
                                  <w:szCs w:val="24"/>
                                  <w:lang w:val="en-US"/>
                                </w:rPr>
                                <w:t>Văn Tuyế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1" name="Rectangle 491"/>
                        <wps:cNvSpPr/>
                        <wps:spPr>
                          <a:xfrm>
                            <a:off x="1032272" y="2718859"/>
                            <a:ext cx="752559" cy="711702"/>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8A2300" w:rsidRPr="00535E14" w:rsidRDefault="008A2300" w:rsidP="00535E14">
                              <w:pPr>
                                <w:spacing w:before="0" w:after="0" w:line="240" w:lineRule="auto"/>
                                <w:jc w:val="center"/>
                                <w:rPr>
                                  <w:sz w:val="24"/>
                                  <w:szCs w:val="24"/>
                                  <w:lang w:val="en-US"/>
                                </w:rPr>
                              </w:pPr>
                              <w:r>
                                <w:rPr>
                                  <w:sz w:val="24"/>
                                  <w:szCs w:val="24"/>
                                  <w:lang w:val="en-US"/>
                                </w:rPr>
                                <w:t>Quyền Cha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5" name="Straight Arrow Connector 585"/>
                        <wps:cNvCnPr>
                          <a:stCxn id="559" idx="3"/>
                          <a:endCxn id="560" idx="1"/>
                        </wps:cNvCnPr>
                        <wps:spPr>
                          <a:xfrm flipV="1">
                            <a:off x="835411" y="692881"/>
                            <a:ext cx="111801" cy="104813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86" name="Straight Arrow Connector 586"/>
                        <wps:cNvCnPr>
                          <a:endCxn id="489" idx="1"/>
                        </wps:cNvCnPr>
                        <wps:spPr>
                          <a:xfrm flipV="1">
                            <a:off x="835411" y="1477808"/>
                            <a:ext cx="196861" cy="1174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87" name="Straight Arrow Connector 587"/>
                        <wps:cNvCnPr>
                          <a:endCxn id="490" idx="1"/>
                        </wps:cNvCnPr>
                        <wps:spPr>
                          <a:xfrm>
                            <a:off x="835411" y="1489556"/>
                            <a:ext cx="196861" cy="78505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88" name="Straight Arrow Connector 588"/>
                        <wps:cNvCnPr>
                          <a:stCxn id="559" idx="3"/>
                          <a:endCxn id="491" idx="1"/>
                        </wps:cNvCnPr>
                        <wps:spPr>
                          <a:xfrm>
                            <a:off x="835411" y="1741018"/>
                            <a:ext cx="196861" cy="133369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89" name="Straight Arrow Connector 589"/>
                        <wps:cNvCnPr>
                          <a:stCxn id="489" idx="3"/>
                          <a:endCxn id="561" idx="1"/>
                        </wps:cNvCnPr>
                        <wps:spPr>
                          <a:xfrm>
                            <a:off x="1784831" y="1477808"/>
                            <a:ext cx="301145" cy="2543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0" name="Straight Arrow Connector 590"/>
                        <wps:cNvCnPr/>
                        <wps:spPr>
                          <a:xfrm>
                            <a:off x="1699771" y="692881"/>
                            <a:ext cx="358294"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1" name="Straight Arrow Connector 591"/>
                        <wps:cNvCnPr>
                          <a:stCxn id="490" idx="3"/>
                        </wps:cNvCnPr>
                        <wps:spPr>
                          <a:xfrm>
                            <a:off x="1784831" y="2274610"/>
                            <a:ext cx="30114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2" name="Straight Arrow Connector 592"/>
                        <wps:cNvCnPr>
                          <a:stCxn id="491" idx="3"/>
                        </wps:cNvCnPr>
                        <wps:spPr>
                          <a:xfrm>
                            <a:off x="1784831" y="3074710"/>
                            <a:ext cx="30114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4" name="Straight Arrow Connector 594"/>
                        <wps:cNvCnPr/>
                        <wps:spPr>
                          <a:xfrm rot="10800000" flipH="1" flipV="1">
                            <a:off x="3248026" y="179868"/>
                            <a:ext cx="274785" cy="195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5" name="Straight Arrow Connector 595"/>
                        <wps:cNvCnPr/>
                        <wps:spPr>
                          <a:xfrm rot="10800000" flipH="1">
                            <a:off x="3248026" y="1585384"/>
                            <a:ext cx="351300" cy="418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6" name="Straight Arrow Connector 596"/>
                        <wps:cNvCnPr/>
                        <wps:spPr>
                          <a:xfrm rot="10800000" flipH="1" flipV="1">
                            <a:off x="3248026" y="3018318"/>
                            <a:ext cx="351300" cy="1426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7" name="Straight Arrow Connector 597"/>
                        <wps:cNvCnPr>
                          <a:stCxn id="562" idx="3"/>
                        </wps:cNvCnPr>
                        <wps:spPr>
                          <a:xfrm>
                            <a:off x="4275370" y="627772"/>
                            <a:ext cx="591612" cy="10964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8" name="Straight Arrow Connector 598"/>
                        <wps:cNvCnPr>
                          <a:stCxn id="563" idx="3"/>
                          <a:endCxn id="565" idx="1"/>
                        </wps:cNvCnPr>
                        <wps:spPr>
                          <a:xfrm>
                            <a:off x="4351885" y="1585384"/>
                            <a:ext cx="515097" cy="18061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9" name="Straight Arrow Connector 599"/>
                        <wps:cNvCnPr>
                          <a:stCxn id="564" idx="3"/>
                          <a:endCxn id="565" idx="1"/>
                        </wps:cNvCnPr>
                        <wps:spPr>
                          <a:xfrm flipV="1">
                            <a:off x="4351885" y="1765994"/>
                            <a:ext cx="515097" cy="126658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4E4789C" id="Canvas 584" o:spid="_x0000_s1254" editas="canvas" style="width:456.3pt;height:269.6pt;mso-position-horizontal-relative:char;mso-position-vertical-relative:line" coordsize="57943,34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">
                <v:shape id="_x0000_s1255" type="#_x0000_t75" style="position:absolute;width:57943;height:34232;visibility:visible;mso-wrap-style:square">
                  <v:fill o:detectmouseclick="t"/>
                  <v:path o:connecttype="none"/>
                </v:shape>
                <v:rect id="Rectangle 559" o:spid="_x0000_s1256" style="position:absolute;left:828;top:1874;width:7526;height:310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RIMUA&#10;AADcAAAADwAAAGRycy9kb3ducmV2LnhtbESPT2sCMRTE7wW/Q3hCL6JZbV10NUqxlHqx4L/7Y/Pc&#10;Xdy8bJOo67c3BaHHYWZ+w8yXranFlZyvLCsYDhIQxLnVFRcKDvuv/gSED8gaa8uk4E4elovOyxwz&#10;bW+8pesuFCJC2GeooAyhyaT0eUkG/cA2xNE7WWcwROkKqR3eItzUcpQkqTRYcVwosaFVSfl5dzEK&#10;Nu/ejXrnY6/4+X1LP9vv1SXd3JV67bYfMxCB2vAffrbXWsF4PIW/M/EI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D9EgxQAAANw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8A2300" w:rsidRPr="00535E14" w:rsidRDefault="008A2300" w:rsidP="00535E14">
                        <w:pPr>
                          <w:spacing w:before="0" w:after="0" w:line="240" w:lineRule="auto"/>
                          <w:jc w:val="center"/>
                          <w:rPr>
                            <w:sz w:val="24"/>
                            <w:szCs w:val="24"/>
                            <w:lang w:val="en-US"/>
                          </w:rPr>
                        </w:pPr>
                        <w:r>
                          <w:rPr>
                            <w:sz w:val="24"/>
                            <w:szCs w:val="24"/>
                            <w:lang w:val="en-US"/>
                          </w:rPr>
                          <w:t>Tập đoàn CP</w:t>
                        </w:r>
                      </w:p>
                    </w:txbxContent>
                  </v:textbox>
                </v:rect>
                <v:rect id="Rectangle 560" o:spid="_x0000_s1257" style="position:absolute;left:9472;top:3866;width:7525;height:6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pE/h8QA&#10;AADcAAAADwAAAGRycy9kb3ducmV2LnhtbESPwW7CMAyG75P2DpEn7TZSkNZtHQFN00ColwnYA1iN&#10;aSoap2sCFJ4eH5A4Wr//z5+n88G36kh9bAIbGI8yUMRVsA3XBv62i5d3UDEhW2wDk4EzRZjPHh+m&#10;WNhw4jUdN6lWAuFYoAGXUldoHStHHuModMSS7ULvMcnY19r2eBK4b/Uky3LtsWG54LCjb0fVfnPw&#10;ojHZ5fXyrcTyo738aP7dlu7/Yszz0/D1CSrRkO7Lt/bKGnjNRV+eEQLo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RP4fEAAAA3A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textbox>
                    <w:txbxContent>
                      <w:p w:rsidR="008A2300" w:rsidRPr="00535E14" w:rsidRDefault="008A2300" w:rsidP="00535E14">
                        <w:pPr>
                          <w:spacing w:before="0" w:after="0" w:line="240" w:lineRule="auto"/>
                          <w:jc w:val="center"/>
                          <w:rPr>
                            <w:sz w:val="24"/>
                            <w:szCs w:val="24"/>
                            <w:lang w:val="en-US"/>
                          </w:rPr>
                        </w:pPr>
                        <w:r>
                          <w:rPr>
                            <w:sz w:val="24"/>
                            <w:szCs w:val="24"/>
                            <w:lang w:val="en-US"/>
                          </w:rPr>
                          <w:t>Công ty Đắc Vinh</w:t>
                        </w:r>
                      </w:p>
                    </w:txbxContent>
                  </v:textbox>
                </v:rect>
                <v:rect id="Rectangle 561" o:spid="_x0000_s1258" style="position:absolute;left:20859;top:821;width:11621;height:33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2aHMUA&#10;AADcAAAADwAAAGRycy9kb3ducmV2LnhtbESPUWvCQBCE34X+h2OFvulFobHGnFKkLSUvxdgfsOQ2&#10;uWBuL+aumvrre4WCj8PsfLOT70bbiQsNvnWsYDFPQBBXTrfcKPg6vs2eQfiArLFzTAp+yMNu+zDJ&#10;MdPuyge6lKEREcI+QwUmhD6T0leGLPq564mjV7vBYohyaKQe8BrhtpPLJEmlxZZjg8Ge9oaqU/lt&#10;4xvLOm3eVwUW6+72KvnzWJjzTanH6fiyARFoDPfj//SHVvCULuBvTCS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3ZocxQAAANw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8A2300" w:rsidRDefault="008A2300" w:rsidP="00535E14">
                        <w:pPr>
                          <w:spacing w:before="0" w:after="0" w:line="240" w:lineRule="auto"/>
                          <w:jc w:val="center"/>
                          <w:rPr>
                            <w:sz w:val="24"/>
                            <w:szCs w:val="24"/>
                            <w:lang w:val="en-US"/>
                          </w:rPr>
                        </w:pPr>
                        <w:r>
                          <w:rPr>
                            <w:sz w:val="24"/>
                            <w:szCs w:val="24"/>
                            <w:lang w:val="en-US"/>
                          </w:rPr>
                          <w:t>LÒ MỔ ĐÀ SƠN</w:t>
                        </w:r>
                      </w:p>
                      <w:p w:rsidR="008A2300" w:rsidRDefault="008A2300" w:rsidP="00535E14">
                        <w:pPr>
                          <w:spacing w:before="0" w:after="0" w:line="240" w:lineRule="auto"/>
                          <w:jc w:val="center"/>
                          <w:rPr>
                            <w:sz w:val="24"/>
                            <w:szCs w:val="24"/>
                            <w:lang w:val="en-US"/>
                          </w:rPr>
                        </w:pPr>
                        <w:r>
                          <w:rPr>
                            <w:sz w:val="24"/>
                            <w:szCs w:val="24"/>
                            <w:lang w:val="en-US"/>
                          </w:rPr>
                          <w:t>Trung tâm kiểm soát và phân phối</w:t>
                        </w:r>
                      </w:p>
                      <w:p w:rsidR="008A2300" w:rsidRPr="00535E14" w:rsidRDefault="008A2300" w:rsidP="00535E14">
                        <w:pPr>
                          <w:spacing w:before="0" w:after="0" w:line="240" w:lineRule="auto"/>
                          <w:jc w:val="center"/>
                          <w:rPr>
                            <w:sz w:val="24"/>
                            <w:szCs w:val="24"/>
                            <w:lang w:val="en-US"/>
                          </w:rPr>
                        </w:pPr>
                      </w:p>
                    </w:txbxContent>
                  </v:textbox>
                </v:rect>
                <v:rect id="Rectangle 562" o:spid="_x0000_s1259" style="position:absolute;left:35228;top:1874;width:7525;height:88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gYk8QA&#10;AADcAAAADwAAAGRycy9kb3ducmV2LnhtbESPT4vCMBTE78J+h/AW9qaporJUo8jKguxB/LPq9dE8&#10;22LzUpJY67c3guBxmJnfMNN5ayrRkPOlZQX9XgKCOLO65FzB//63+w3CB2SNlWVScCcP89lHZ4qp&#10;tjfeUrMLuYgQ9ikqKEKoUyl9VpBB37M1cfTO1hkMUbpcaoe3CDeVHCTJWBosOS4UWNNPQdlldzUK&#10;1u3x71R574b15pAtLrxsVmap1Ndnu5iACNSGd/jVXmkFo/EAnmfiEZC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IGJPEAAAA3AAAAA8AAAAAAAAAAAAAAAAAmAIAAGRycy9k&#10;b3ducmV2LnhtbFBLBQYAAAAABAAEAPUAAACJAwAAAAA=&#10;" fillcolor="#a5d5e2 [1624]" strokecolor="#40a7c2 [3048]">
                  <v:fill color2="#e4f2f6 [504]" rotate="t" angle="180" colors="0 #9eeaff;22938f #bbefff;1 #e4f9ff" focus="100%" type="gradient"/>
                  <v:shadow on="t" color="black" opacity="24903f" origin=",.5" offset="0,.55556mm"/>
                  <v:textbox>
                    <w:txbxContent>
                      <w:p w:rsidR="008A2300" w:rsidRPr="00EA21F7" w:rsidRDefault="008A2300" w:rsidP="00535E14">
                        <w:pPr>
                          <w:spacing w:before="0" w:after="0" w:line="240" w:lineRule="auto"/>
                          <w:jc w:val="center"/>
                          <w:rPr>
                            <w:sz w:val="24"/>
                            <w:szCs w:val="24"/>
                          </w:rPr>
                        </w:pPr>
                        <w:r w:rsidRPr="00EA21F7">
                          <w:rPr>
                            <w:sz w:val="24"/>
                            <w:szCs w:val="24"/>
                          </w:rPr>
                          <w:t>Tiểu thương bán lẻ</w:t>
                        </w:r>
                      </w:p>
                    </w:txbxContent>
                  </v:textbox>
                </v:rect>
                <v:rect id="Rectangle 563" o:spid="_x0000_s1260" style="position:absolute;left:35993;top:13508;width:7525;height:4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S9CMUA&#10;AADcAAAADwAAAGRycy9kb3ducmV2LnhtbESPT2vCQBTE70K/w/IEb7qxtiKpawiVgvQg1r/XR/Y1&#10;CWbfht1tTL+9KxR6HGbmN8wy600jOnK+tqxgOklAEBdW11wqOB4+xgsQPiBrbCyTgl/ykK2eBktM&#10;tb3xF3X7UIoIYZ+igiqENpXSFxUZ9BPbEkfv2zqDIUpXSu3wFuGmkc9JMpcGa44LFbb0XlFx3f8Y&#10;Bdv+/HlpvHcv7e5U5FdedxuzVmo07PM3EIH68B/+a2+0gtf5DB5n4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hL0IxQAAANwAAAAPAAAAAAAAAAAAAAAAAJgCAABkcnMv&#10;ZG93bnJldi54bWxQSwUGAAAAAAQABAD1AAAAigMAAAAA&#10;" fillcolor="#a5d5e2 [1624]" strokecolor="#40a7c2 [3048]">
                  <v:fill color2="#e4f2f6 [504]" rotate="t" angle="180" colors="0 #9eeaff;22938f #bbefff;1 #e4f9ff" focus="100%" type="gradient"/>
                  <v:shadow on="t" color="black" opacity="24903f" origin=",.5" offset="0,.55556mm"/>
                  <v:textbox>
                    <w:txbxContent>
                      <w:p w:rsidR="008A2300" w:rsidRPr="00EA21F7" w:rsidRDefault="008A2300" w:rsidP="00535E14">
                        <w:pPr>
                          <w:spacing w:before="0" w:after="0" w:line="240" w:lineRule="auto"/>
                          <w:rPr>
                            <w:sz w:val="24"/>
                            <w:szCs w:val="24"/>
                          </w:rPr>
                        </w:pPr>
                        <w:r w:rsidRPr="00EA21F7">
                          <w:rPr>
                            <w:sz w:val="24"/>
                            <w:szCs w:val="24"/>
                          </w:rPr>
                          <w:t>Siêu thị</w:t>
                        </w:r>
                      </w:p>
                    </w:txbxContent>
                  </v:textbox>
                </v:rect>
                <v:rect id="Rectangle 564" o:spid="_x0000_s1261" style="position:absolute;left:35993;top:27051;width:7525;height:6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W4cUA&#10;AADcAAAADwAAAGRycy9kb3ducmV2LnhtbESPQWvCQBCF74X+h2UK3uqm1YSSukpbUOLRtJDrkB2T&#10;2Oxsmt2a5N+7guDx8eZ9b95qM5pWnKl3jWUFL/MIBHFpdcOVgp/v7fMbCOeRNbaWScFEDjbrx4cV&#10;ptoOfKBz7isRIOxSVFB736VSurImg25uO+LgHW1v0AfZV1L3OAS4aeVrFCXSYMOhocaOvmoqf/N/&#10;E97YT4u/dpFEMWfJqTjEhdl9FkrNnsaPdxCeRn8/vqUzrSBOlnAdEwgg1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atbhxQAAANwAAAAPAAAAAAAAAAAAAAAAAJgCAABkcnMv&#10;ZG93bnJldi54bWxQSwUGAAAAAAQABAD1AAAAigMAAAAA&#10;" fillcolor="#bfb1d0 [1623]" strokecolor="#795d9b [3047]">
                  <v:fill color2="#ece7f1 [503]" rotate="t" angle="180" colors="0 #c9b5e8;22938f #d9cbee;1 #f0eaf9" focus="100%" type="gradient"/>
                  <v:shadow on="t" color="black" opacity="24903f" origin=",.5" offset="0,.55556mm"/>
                  <v:textbox>
                    <w:txbxContent>
                      <w:p w:rsidR="008A2300" w:rsidRPr="00EA21F7" w:rsidRDefault="008A2300" w:rsidP="00535E14">
                        <w:pPr>
                          <w:spacing w:before="0" w:after="0" w:line="240" w:lineRule="auto"/>
                          <w:rPr>
                            <w:sz w:val="24"/>
                            <w:szCs w:val="24"/>
                          </w:rPr>
                        </w:pPr>
                        <w:r w:rsidRPr="00EA21F7">
                          <w:rPr>
                            <w:sz w:val="24"/>
                            <w:szCs w:val="24"/>
                          </w:rPr>
                          <w:t>Khách hàng tổ chức</w:t>
                        </w:r>
                      </w:p>
                    </w:txbxContent>
                  </v:textbox>
                </v:rect>
                <v:rect id="Rectangle 565" o:spid="_x0000_s1262" style="position:absolute;left:48669;top:1404;width:7526;height:32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zesMA&#10;AADcAAAADwAAAGRycy9kb3ducmV2LnhtbESPzYrCQBCE74LvMLTgTScqCRIdZV1Q9OgP5NpkepPs&#10;ZnqymVHj2zuC4LGorq+6luvO1OJGrassK5iMIxDEudUVFwou5+1oDsJ5ZI21ZVLwIAfrVb+3xFTb&#10;Ox/pdvKFCBB2KSoovW9SKV1ekkE3tg1x8H5sa9AH2RZSt3gPcFPLaRQl0mDFoaHEhr5Lyv9OVxPe&#10;ODxm//UsiWLeJ7/ZMc7MbpMpNRx0XwsQnjr/OX6n91pBnMTwGhMI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zesMAAADcAAAADwAAAAAAAAAAAAAAAACYAgAAZHJzL2Rv&#10;d25yZXYueG1sUEsFBgAAAAAEAAQA9QAAAIgDAAAAAA==&#10;" fillcolor="#bfb1d0 [1623]" strokecolor="#795d9b [3047]">
                  <v:fill color2="#ece7f1 [503]" rotate="t" angle="180" colors="0 #c9b5e8;22938f #d9cbee;1 #f0eaf9" focus="100%" type="gradient"/>
                  <v:shadow on="t" color="black" opacity="24903f" origin=",.5" offset="0,.55556mm"/>
                  <v:textbox>
                    <w:txbxContent>
                      <w:p w:rsidR="008A2300" w:rsidRPr="00EA21F7" w:rsidRDefault="008A2300" w:rsidP="00535E14">
                        <w:pPr>
                          <w:spacing w:before="0" w:after="0" w:line="240" w:lineRule="auto"/>
                          <w:rPr>
                            <w:sz w:val="24"/>
                            <w:szCs w:val="24"/>
                          </w:rPr>
                        </w:pPr>
                        <w:r w:rsidRPr="00EA21F7">
                          <w:rPr>
                            <w:sz w:val="24"/>
                            <w:szCs w:val="24"/>
                          </w:rPr>
                          <w:t>Khách hàng cá nhân</w:t>
                        </w:r>
                      </w:p>
                    </w:txbxContent>
                  </v:textbox>
                </v:rect>
                <v:rect id="Rectangle 489" o:spid="_x0000_s1263" style="position:absolute;left:10322;top:11219;width:7526;height:71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Z/fcUA&#10;AADcAAAADwAAAGRycy9kb3ducmV2LnhtbESPUWsCMRCE34X+h7AF3zSniD2vRimipdxLqfYHLJf1&#10;cphsrpeo1/v1TaHQx2F2vtlZb3tnxY260HhWMJtmIIgrrxuuFXyeDpMcRIjIGq1nUvBNAbabh9Ea&#10;C+3v/EG3Y6xFgnAoUIGJsS2kDJUhh2HqW+LknX3nMCbZ1VJ3eE9wZ+U8y5bSYcOpwWBLO0PV5Xh1&#10;6Y35eVm/PpVYruywl/x+Ks3XoNT4sX95BhGpj//Hf+k3rWCRr+B3TCK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Rn99xQAAANw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8A2300" w:rsidRPr="00535E14" w:rsidRDefault="008A2300" w:rsidP="00535E14">
                        <w:pPr>
                          <w:spacing w:before="0" w:after="0" w:line="240" w:lineRule="auto"/>
                          <w:jc w:val="center"/>
                          <w:rPr>
                            <w:sz w:val="24"/>
                            <w:szCs w:val="24"/>
                            <w:lang w:val="en-US"/>
                          </w:rPr>
                        </w:pPr>
                        <w:r>
                          <w:rPr>
                            <w:sz w:val="24"/>
                            <w:szCs w:val="24"/>
                            <w:lang w:val="en-US"/>
                          </w:rPr>
                          <w:t>Khởi nghiệp</w:t>
                        </w:r>
                      </w:p>
                    </w:txbxContent>
                  </v:textbox>
                </v:rect>
                <v:rect id="Rectangle 490" o:spid="_x0000_s1264" style="position:absolute;left:10322;top:19187;width:7526;height:71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VAPcQA&#10;AADcAAAADwAAAGRycy9kb3ducmV2LnhtbESPwW7CMAyG75N4h8hIu410aGKjIyA0DYR6mQZ7AKsx&#10;TbXGKU2AwtPjAxJH6/f/+fNs0ftGnaiLdWADr6MMFHEZbM2Vgb/d6uUDVEzIFpvAZOBCERbzwdMM&#10;cxvO/EunbaqUQDjmaMCl1OZax9KRxzgKLbFk+9B5TDJ2lbYdngXuGz3Oson2WLNccNjSl6Pyf3v0&#10;ojHeT6r1e4HFtLl+a/7ZFe5wNeZ52C8/QSXq02P53t5YA29T0ZdnhAB6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lQD3EAAAA3AAAAA8AAAAAAAAAAAAAAAAAmAIAAGRycy9k&#10;b3ducmV2LnhtbFBLBQYAAAAABAAEAPUAAACJAwAAAAA=&#10;" fillcolor="#fbcaa2 [1625]" strokecolor="#f68c36 [3049]">
                  <v:fill color2="#fdefe3 [505]" rotate="t" angle="180" colors="0 #ffbe86;22938f #ffd0aa;1 #ffebdb" focus="100%" type="gradient"/>
                  <v:shadow on="t" color="black" opacity="24903f" origin=",.5" offset="0,.55556mm"/>
                  <v:textbox>
                    <w:txbxContent>
                      <w:p w:rsidR="008A2300" w:rsidRPr="00535E14" w:rsidRDefault="008A2300" w:rsidP="00535E14">
                        <w:pPr>
                          <w:spacing w:before="0" w:after="0" w:line="240" w:lineRule="auto"/>
                          <w:jc w:val="center"/>
                          <w:rPr>
                            <w:sz w:val="24"/>
                            <w:szCs w:val="24"/>
                            <w:lang w:val="en-US"/>
                          </w:rPr>
                        </w:pPr>
                        <w:r>
                          <w:rPr>
                            <w:sz w:val="24"/>
                            <w:szCs w:val="24"/>
                            <w:lang w:val="en-US"/>
                          </w:rPr>
                          <w:t>Văn Tuyết</w:t>
                        </w:r>
                      </w:p>
                    </w:txbxContent>
                  </v:textbox>
                </v:rect>
                <v:rect id="Rectangle 491" o:spid="_x0000_s1265" style="position:absolute;left:10322;top:27188;width:7526;height:71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nlpsUA&#10;AADcAAAADwAAAGRycy9kb3ducmV2LnhtbESPUWvCQBCE3wv+h2OFvtWLImmNniJFS8lLaeIPWHJr&#10;LpjbS3Onpvn1vUKhj8PsfLOz2Q22FTfqfeNYwXyWgCCunG64VnAqj08vIHxA1tg6JgXf5GG3nTxs&#10;MNPuzp90K0ItIoR9hgpMCF0mpa8MWfQz1xFH7+x6iyHKvpa6x3uE21YukiSVFhuODQY7ejVUXYqr&#10;jW8szmn99pxjvmrHg+SPMjdfo1KP02G/BhFoCP/Hf+l3rWC5msPvmEgA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6eWmxQAAANw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8A2300" w:rsidRPr="00535E14" w:rsidRDefault="008A2300" w:rsidP="00535E14">
                        <w:pPr>
                          <w:spacing w:before="0" w:after="0" w:line="240" w:lineRule="auto"/>
                          <w:jc w:val="center"/>
                          <w:rPr>
                            <w:sz w:val="24"/>
                            <w:szCs w:val="24"/>
                            <w:lang w:val="en-US"/>
                          </w:rPr>
                        </w:pPr>
                        <w:r>
                          <w:rPr>
                            <w:sz w:val="24"/>
                            <w:szCs w:val="24"/>
                            <w:lang w:val="en-US"/>
                          </w:rPr>
                          <w:t>Quyền Chanh</w:t>
                        </w:r>
                      </w:p>
                    </w:txbxContent>
                  </v:textbox>
                </v:rect>
                <v:shape id="Straight Arrow Connector 585" o:spid="_x0000_s1266" type="#_x0000_t32" style="position:absolute;left:8354;top:6928;width:1118;height:104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joJMUAAADcAAAADwAAAGRycy9kb3ducmV2LnhtbESPX2vCMBTF3wW/Q7jC3jRV7JDOKLIh&#10;TARH3WD4dm3u2mJzU5Jou2+/CMIeD+fPj7Nc96YRN3K+tqxgOklAEBdW11wq+PrcjhcgfEDW2Fgm&#10;Bb/kYb0aDpaYadtxTrdjKEUcYZ+hgiqENpPSFxUZ9BPbEkfvxzqDIUpXSu2wi+OmkbMkeZYGa46E&#10;Clt6rai4HK8mQt7mebr/3p/nlG8+uvPudAjupNTTqN+8gAjUh//wo/2uFaSLFO5n4hG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ljoJMUAAADcAAAADwAAAAAAAAAA&#10;AAAAAAChAgAAZHJzL2Rvd25yZXYueG1sUEsFBgAAAAAEAAQA+QAAAJMDAAAAAA==&#10;" strokecolor="#4579b8 [3044]">
                  <v:stroke endarrow="open"/>
                </v:shape>
                <v:shape id="Straight Arrow Connector 586" o:spid="_x0000_s1267" type="#_x0000_t32" style="position:absolute;left:8354;top:14778;width:1968;height:1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op2U8QAAADcAAAADwAAAGRycy9kb3ducmV2LnhtbESPX2vCMBTF3wW/Q7jC3jR1qEg1ijgG&#10;E8FRNxDfrs1dW9bclCSz9dubgeDj4fz5cZbrztTiSs5XlhWMRwkI4tzqigsF31/vwzkIH5A11pZJ&#10;wY08rFf93hJTbVvO6HoMhYgj7FNUUIbQpFL6vCSDfmQb4uj9WGcwROkKqR22cdzU8jVJZtJgxZFQ&#10;YkPbkvLf45+JkLdJNt2f9pcJZZvP9rI7H4I7K/Uy6DYLEIG68Aw/2h9awXQ+g/8z8QjI1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inZTxAAAANwAAAAPAAAAAAAAAAAA&#10;AAAAAKECAABkcnMvZG93bnJldi54bWxQSwUGAAAAAAQABAD5AAAAkgMAAAAA&#10;" strokecolor="#4579b8 [3044]">
                  <v:stroke endarrow="open"/>
                </v:shape>
                <v:shape id="Straight Arrow Connector 587" o:spid="_x0000_s1268" type="#_x0000_t32" style="position:absolute;left:8354;top:14895;width:1968;height:78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8ILcMAAADcAAAADwAAAGRycy9kb3ducmV2LnhtbESPQYvCMBSE7wv+h/AEb2uqS9dSjSJC&#10;Wa+6u6C3Z/Nsi81LaVKt/94IgsdhZr5hFqve1OJKrassK5iMIxDEudUVFwr+frPPBITzyBpry6Tg&#10;Tg5Wy8HHAlNtb7yj694XIkDYpaig9L5JpXR5SQbd2DbEwTvb1qAPsi2kbvEW4KaW0yj6lgYrDgsl&#10;NrQpKb/sO6Pg63zqfxK/lkl2sJuui+P4PzsqNRr26zkIT71/h1/trVYQJzN4nglHQC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5PCC3DAAAA3AAAAA8AAAAAAAAAAAAA&#10;AAAAoQIAAGRycy9kb3ducmV2LnhtbFBLBQYAAAAABAAEAPkAAACRAwAAAAA=&#10;" strokecolor="#4579b8 [3044]">
                  <v:stroke endarrow="open"/>
                </v:shape>
                <v:shape id="Straight Arrow Connector 588" o:spid="_x0000_s1269" type="#_x0000_t32" style="position:absolute;left:8354;top:17410;width:1968;height:133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9CcX78AAADcAAAADwAAAGRycy9kb3ducmV2LnhtbERPy4rCMBTdC/5DuIK7MVXpUKpRRCgz&#10;W1+gu2tzbYvNTWlSrX9vFoLLw3kv172pxYNaV1lWMJ1EIIhzqysuFBwP2U8CwnlkjbVlUvAiB+vV&#10;cLDEVNsn7+ix94UIIexSVFB636RSurwkg25iG+LA3Wxr0AfYFlK3+AzhppazKPqVBisODSU2tC0p&#10;v+87o2B+u/Z/id/IJDvbbdfFcXzKLkqNR/1mAcJT77/ij/tfK4iTsDacCUdArt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9CcX78AAADcAAAADwAAAAAAAAAAAAAAAACh&#10;AgAAZHJzL2Rvd25yZXYueG1sUEsFBgAAAAAEAAQA+QAAAI0DAAAAAA==&#10;" strokecolor="#4579b8 [3044]">
                  <v:stroke endarrow="open"/>
                </v:shape>
                <v:shape id="Straight Arrow Connector 589" o:spid="_x0000_s1270" type="#_x0000_t32" style="position:absolute;left:17848;top:14778;width:3011;height:25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w5xMMAAADcAAAADwAAAGRycy9kb3ducmV2LnhtbESPQYvCMBSE7wv+h/AEb2uqS5dajSJC&#10;Wa+6u6C3Z/Nsi81LaVKt/94IgsdhZr5hFqve1OJKrassK5iMIxDEudUVFwr+frPPBITzyBpry6Tg&#10;Tg5Wy8HHAlNtb7yj694XIkDYpaig9L5JpXR5SQbd2DbEwTvb1qAPsi2kbvEW4KaW0yj6lgYrDgsl&#10;NrQpKb/sO6Pg63zqfxK/lkl2sJuui+P4PzsqNRr26zkIT71/h1/trVYQJzN4nglHQC4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CcOcTDAAAA3AAAAA8AAAAAAAAAAAAA&#10;AAAAoQIAAGRycy9kb3ducmV2LnhtbFBLBQYAAAAABAAEAPkAAACRAwAAAAA=&#10;" strokecolor="#4579b8 [3044]">
                  <v:stroke endarrow="open"/>
                </v:shape>
                <v:shape id="Straight Arrow Connector 590" o:spid="_x0000_s1271" type="#_x0000_t32" style="position:absolute;left:16997;top:6928;width:358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8GhMEAAADcAAAADwAAAGRycy9kb3ducmV2LnhtbERPy4rCMBTdC/MP4Q64s6kjlVqNIkKZ&#10;2foYGHfX5toWm5vSpNr5e7MQXB7Oe7UZTCPu1LnasoJpFIMgLqyuuVRwOuaTFITzyBoby6Tgnxxs&#10;1h+jFWbaPnhP94MvRQhhl6GCyvs2k9IVFRl0kW2JA3e1nUEfYFdK3eEjhJtGfsXxXBqsOTRU2NKu&#10;ouJ26I2C2fUyfKd+K9P8z+76PkmS3/ys1Phz2C5BeBr8W/xy/2gFySLMD2fCEZDr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fwaEwQAAANwAAAAPAAAAAAAAAAAAAAAA&#10;AKECAABkcnMvZG93bnJldi54bWxQSwUGAAAAAAQABAD5AAAAjwMAAAAA&#10;" strokecolor="#4579b8 [3044]">
                  <v:stroke endarrow="open"/>
                </v:shape>
                <v:shape id="Straight Arrow Connector 591" o:spid="_x0000_s1272" type="#_x0000_t32" style="position:absolute;left:17848;top:22746;width:30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OjH8MAAADcAAAADwAAAGRycy9kb3ducmV2LnhtbESPT4vCMBTE78J+h/CEvWnqSqVbjSJC&#10;ca/+Wdi9PZtnW2xeSpNq/fZGEDwOM/MbZrHqTS2u1LrKsoLJOAJBnFtdcaHgeMhGCQjnkTXWlknB&#10;nRyslh+DBaba3nhH170vRICwS1FB6X2TSunykgy6sW2Ig3e2rUEfZFtI3eItwE0tv6JoJg1WHBZK&#10;bGhTUn7Zd0bB9Hzqt4lfyyT7s5uui+P4N/tX6nPYr+cgPPX+HX61f7SC+HsCzzPhCM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szox/DAAAA3AAAAA8AAAAAAAAAAAAA&#10;AAAAoQIAAGRycy9kb3ducmV2LnhtbFBLBQYAAAAABAAEAPkAAACRAwAAAAA=&#10;" strokecolor="#4579b8 [3044]">
                  <v:stroke endarrow="open"/>
                </v:shape>
                <v:shape id="Straight Arrow Connector 592" o:spid="_x0000_s1273" type="#_x0000_t32" style="position:absolute;left:17848;top:30747;width:30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9aMMAAADcAAAADwAAAGRycy9kb3ducmV2LnhtbESPT4vCMBTE78J+h/AWvGmqS6VbjSJC&#10;Wa/+Wdi9PZtnW2xeSpNq/fZGEDwOM/MbZrHqTS2u1LrKsoLJOAJBnFtdcaHgeMhGCQjnkTXWlknB&#10;nRyslh+DBaba3nhH170vRICwS1FB6X2TSunykgy6sW2Ig3e2rUEfZFtI3eItwE0tp1E0kwYrDgsl&#10;NrQpKb/sO6Pg63zqfxK/lkn2ZzddF8fxb/av1PCzX89BeOr9O/xqb7WC+HsKzzPhCMj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vhPWjDAAAA3AAAAA8AAAAAAAAAAAAA&#10;AAAAoQIAAGRycy9kb3ducmV2LnhtbFBLBQYAAAAABAAEAPkAAACRAwAAAAA=&#10;" strokecolor="#4579b8 [3044]">
                  <v:stroke endarrow="open"/>
                </v:shape>
                <v:shape id="Straight Arrow Connector 594" o:spid="_x0000_s1274" type="#_x0000_t32" style="position:absolute;left:32480;top:1798;width:2748;height:20;rotation:18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sBK8QAAADcAAAADwAAAGRycy9kb3ducmV2LnhtbESPQWvCQBSE70L/w/IKvZlNSysas4oV&#10;Ch5bI3h9ZJ+70ezbNLvG9N93CwWPw8x8w5Tr0bVioD40nhU8ZzkI4trrho2CQ/UxnYMIEVlj65kU&#10;/FCA9ephUmKh/Y2/aNhHIxKEQ4EKbIxdIWWoLTkMme+Ik3fyvcOYZG+k7vGW4K6VL3k+kw4bTgsW&#10;O9paqi/7q1NAm/nZ+MP38ex3x/xzUb2bobJKPT2OmyWISGO8h//bO63gbfEKf2fSEZ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SwErxAAAANwAAAAPAAAAAAAAAAAA&#10;AAAAAKECAABkcnMvZG93bnJldi54bWxQSwUGAAAAAAQABAD5AAAAkgMAAAAA&#10;" strokecolor="#4579b8 [3044]">
                  <v:stroke endarrow="open"/>
                </v:shape>
                <v:shape id="Straight Arrow Connector 595" o:spid="_x0000_s1275" type="#_x0000_t32" style="position:absolute;left:32480;top:15853;width:3513;height:42;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VHfcQAAADcAAAADwAAAGRycy9kb3ducmV2LnhtbESPQWvCQBSE7wX/w/IKXkLdKERs6ioi&#10;WEpu2iL09sg+k9Ds25B9TdJ/3y0IPQ4z8w2z3U+uVQP1ofFsYLlIQRGX3jZcGfh4Pz1tQAVBtth6&#10;JgM/FGC/mz1sMbd+5DMNF6lUhHDI0UAt0uVah7Imh2HhO+Lo3XzvUKLsK217HCPctXqVpmvtsOG4&#10;UGNHx5rKr8u3M3ATPDVFcl0XmSs/X8WSWx4TY+aP0+EFlNAk/+F7+80ayJ4z+DsTj4D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9Ud9xAAAANwAAAAPAAAAAAAAAAAA&#10;AAAAAKECAABkcnMvZG93bnJldi54bWxQSwUGAAAAAAQABAD5AAAAkgMAAAAA&#10;" strokecolor="#4579b8 [3044]">
                  <v:stroke endarrow="open"/>
                </v:shape>
                <v:shape id="Straight Arrow Connector 596" o:spid="_x0000_s1276" type="#_x0000_t32" style="position:absolute;left:32480;top:30183;width:3513;height:142;rotation:18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U6x8MAAADcAAAADwAAAGRycy9kb3ducmV2LnhtbESPQWsCMRSE74X+h/AKvdVsBUVXo6gg&#10;eLTugtfH5pmsbl62m7hu/70pFHocZuYbZrkeXCN66kLtWcHnKANBXHlds1FQFvuPGYgQkTU2nknB&#10;DwVYr15flphr/+Av6k/RiAThkKMCG2ObSxkqSw7DyLfEybv4zmFMsjNSd/hIcNfIcZZNpcOa04LF&#10;lnaWqtvp7hTQZnY1vvw+X/3hnB3nxdb0hVXq/W3YLEBEGuJ/+K990Aom8yn8nklHQK6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rVOsfDAAAA3AAAAA8AAAAAAAAAAAAA&#10;AAAAoQIAAGRycy9kb3ducmV2LnhtbFBLBQYAAAAABAAEAPkAAACRAwAAAAA=&#10;" strokecolor="#4579b8 [3044]">
                  <v:stroke endarrow="open"/>
                </v:shape>
                <v:shape id="Straight Arrow Connector 597" o:spid="_x0000_s1277" type="#_x0000_t32" style="position:absolute;left:42753;top:6277;width:5916;height:109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ae8MQAAADcAAAADwAAAGRycy9kb3ducmV2LnhtbESPQWvCQBSE74X+h+UVvOmmSmyMriJC&#10;0KvaQr09s88kNPs2ZDca/70rCD0OM/MNs1j1phZXal1lWcHnKAJBnFtdcaHg+5gNExDOI2usLZOC&#10;OzlYLd/fFphqe+M9XQ++EAHCLkUFpfdNKqXLSzLoRrYhDt7FtgZ9kG0hdYu3ADe1HEfRVBqsOCyU&#10;2NCmpPzv0BkFk8u53yZ+LZPs1266Lo7jn+yk1OCjX89BeOr9f/jV3mkF8ewLnmfCEZ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lp7wxAAAANwAAAAPAAAAAAAAAAAA&#10;AAAAAKECAABkcnMvZG93bnJldi54bWxQSwUGAAAAAAQABAD5AAAAkgMAAAAA&#10;" strokecolor="#4579b8 [3044]">
                  <v:stroke endarrow="open"/>
                </v:shape>
                <v:shape id="Straight Arrow Connector 598" o:spid="_x0000_s1278" type="#_x0000_t32" style="position:absolute;left:43518;top:15853;width:5151;height:18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kKgsEAAADcAAAADwAAAGRycy9kb3ducmV2LnhtbERPy4rCMBTdC/MP4Q64s6kjlVqNIkKZ&#10;2foYGHfX5toWm5vSpNr5e7MQXB7Oe7UZTCPu1LnasoJpFIMgLqyuuVRwOuaTFITzyBoby6Tgnxxs&#10;1h+jFWbaPnhP94MvRQhhl6GCyvs2k9IVFRl0kW2JA3e1nUEfYFdK3eEjhJtGfsXxXBqsOTRU2NKu&#10;ouJ26I2C2fUyfKd+K9P8z+76PkmS3/ys1Phz2C5BeBr8W/xy/2gFySKsDWfCEZDr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CQqCwQAAANwAAAAPAAAAAAAAAAAAAAAA&#10;AKECAABkcnMvZG93bnJldi54bWxQSwUGAAAAAAQABAD5AAAAjwMAAAAA&#10;" strokecolor="#4579b8 [3044]">
                  <v:stroke endarrow="open"/>
                </v:shape>
                <v:shape id="Straight Arrow Connector 599" o:spid="_x0000_s1279" type="#_x0000_t32" style="position:absolute;left:43518;top:17659;width:5151;height:126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x0/MUAAADcAAAADwAAAGRycy9kb3ducmV2LnhtbESPX2vCMBTF3wf7DuEO9jbTiYpWo4hj&#10;sCE4WgfDt2tzbcuam5Jktn57Iwh7PJw/P85i1ZtGnMn52rKC10ECgriwuuZSwff+/WUKwgdkjY1l&#10;UnAhD6vl48MCU207zuich1LEEfYpKqhCaFMpfVGRQT+wLXH0TtYZDFG6UmqHXRw3jRwmyUQarDkS&#10;KmxpU1Hxm/+ZCHkbZePtz/Y4omz91R0/D7vgDko9P/XrOYhAffgP39sfWsF4NoPbmXgE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sx0/MUAAADcAAAADwAAAAAAAAAA&#10;AAAAAAChAgAAZHJzL2Rvd25yZXYueG1sUEsFBgAAAAAEAAQA+QAAAJMDAAAAAA==&#10;" strokecolor="#4579b8 [3044]">
                  <v:stroke endarrow="open"/>
                </v:shape>
                <w10:anchorlock/>
              </v:group>
            </w:pict>
          </mc:Fallback>
        </mc:AlternateContent>
      </w:r>
    </w:p>
    <w:p w:rsidR="00395BB4" w:rsidRDefault="00395BB4" w:rsidP="00395BB4">
      <w:pPr>
        <w:pStyle w:val="ListParagraph"/>
        <w:numPr>
          <w:ilvl w:val="0"/>
          <w:numId w:val="12"/>
        </w:numPr>
        <w:rPr>
          <w:noProof/>
          <w:lang w:val="es-ES"/>
        </w:rPr>
      </w:pPr>
      <w:r>
        <w:rPr>
          <w:noProof/>
          <w:lang w:val="es-ES"/>
        </w:rPr>
        <w:t>Thành phố đề nghị Công ty cổ phần chăn nuôi Việt Nam giam gia vào việc bảo đảm chất lượng gia súc, gia cầm cung ứng cho lò mổ Đà Sơn</w:t>
      </w:r>
    </w:p>
    <w:p w:rsidR="00395BB4" w:rsidRPr="006416C5" w:rsidRDefault="00395BB4" w:rsidP="00395BB4">
      <w:pPr>
        <w:pStyle w:val="ListParagraph"/>
        <w:numPr>
          <w:ilvl w:val="0"/>
          <w:numId w:val="12"/>
        </w:numPr>
        <w:rPr>
          <w:noProof/>
          <w:lang w:val="es-ES"/>
        </w:rPr>
      </w:pPr>
      <w:r>
        <w:rPr>
          <w:noProof/>
          <w:lang w:val="es-ES"/>
        </w:rPr>
        <w:t xml:space="preserve">Ngoài việc tham gia hình thành chuỗi cung ứng ngắn thịt an toàn, khuyến khích 3 doanh nghiệp </w:t>
      </w:r>
      <w:r>
        <w:rPr>
          <w:lang w:val="da-DK"/>
        </w:rPr>
        <w:t xml:space="preserve">Cổ phần Khởi Nghiệp, Công ty TNHH Quyền Chanh và DNTN </w:t>
      </w:r>
      <w:r>
        <w:rPr>
          <w:lang w:val="da-DK"/>
        </w:rPr>
        <w:lastRenderedPageBreak/>
        <w:t>Vân Tuyết và Công ty thực phẩm Đắc Vinh tham gia vào chuỗi cung ứng thịt an toàn</w:t>
      </w:r>
    </w:p>
    <w:p w:rsidR="00395BB4" w:rsidRDefault="00395BB4" w:rsidP="00395BB4">
      <w:pPr>
        <w:pStyle w:val="ListParagraph"/>
        <w:numPr>
          <w:ilvl w:val="0"/>
          <w:numId w:val="12"/>
        </w:numPr>
        <w:rPr>
          <w:noProof/>
          <w:lang w:val="es-ES"/>
        </w:rPr>
      </w:pPr>
      <w:r>
        <w:rPr>
          <w:lang w:val="es-ES"/>
        </w:rPr>
        <w:t>Lò mổ Đà Sơn sẽ trở thành trung tâm kiểm soát và phân phối tương tự như trường hợp chợ đầu mối Hòa Cường trong chuỗi RAT.</w:t>
      </w:r>
    </w:p>
    <w:p w:rsidR="006416C5" w:rsidRDefault="006416C5" w:rsidP="008A7D06">
      <w:pPr>
        <w:pStyle w:val="ListParagraph"/>
        <w:numPr>
          <w:ilvl w:val="0"/>
          <w:numId w:val="12"/>
        </w:numPr>
        <w:rPr>
          <w:noProof/>
          <w:lang w:val="es-ES"/>
        </w:rPr>
      </w:pPr>
      <w:r>
        <w:rPr>
          <w:lang w:val="es-ES"/>
        </w:rPr>
        <w:t xml:space="preserve">Khuyến khích các doanh nghiệp đăng kí thương hiệu, nhãn hiệu hàng hóa, triển khai đóng dấu hoặc </w:t>
      </w:r>
      <w:r w:rsidR="00EF77C1">
        <w:rPr>
          <w:lang w:val="es-ES"/>
        </w:rPr>
        <w:t>gán code trên thịt để phân biệt với thịt của những chủ thể khác.</w:t>
      </w:r>
    </w:p>
    <w:p w:rsidR="000543BB" w:rsidRDefault="000543BB" w:rsidP="008A7D06">
      <w:pPr>
        <w:pStyle w:val="ListParagraph"/>
        <w:numPr>
          <w:ilvl w:val="0"/>
          <w:numId w:val="12"/>
        </w:numPr>
        <w:rPr>
          <w:noProof/>
          <w:lang w:val="es-ES"/>
        </w:rPr>
      </w:pPr>
      <w:r>
        <w:rPr>
          <w:lang w:val="es-ES"/>
        </w:rPr>
        <w:t>Tương tự tình huống đối với chợ Đầu mối Hòa Cường, từng bước tiến tới 100% tổ chức, cá nhân kinh doanh giết mổ tại lò mổ Đà Sơn phải đăng kí vào hệ thống quản lý ATTP của thành phố</w:t>
      </w:r>
    </w:p>
    <w:p w:rsidR="0077698E" w:rsidRDefault="00E9429E" w:rsidP="00E251D4">
      <w:pPr>
        <w:pStyle w:val="Heading1"/>
        <w:pageBreakBefore w:val="0"/>
        <w:ind w:left="357" w:hanging="357"/>
        <w:jc w:val="center"/>
        <w:rPr>
          <w:noProof/>
        </w:rPr>
      </w:pPr>
      <w:bookmarkStart w:id="76" w:name="_Toc466209637"/>
      <w:bookmarkStart w:id="77" w:name="_Toc466435371"/>
      <w:r>
        <w:rPr>
          <w:noProof/>
        </w:rPr>
        <w:t>GIẢI PHÁP KIỂM SOÁT CHUỖI CUNG ỨNG THỰC PHẨM AN TOÀN CHO THÀNH PHỐ ĐÀ NẴNG</w:t>
      </w:r>
      <w:bookmarkEnd w:id="76"/>
      <w:bookmarkEnd w:id="77"/>
    </w:p>
    <w:p w:rsidR="003822C3" w:rsidRDefault="003822C3" w:rsidP="003822C3">
      <w:pPr>
        <w:pStyle w:val="Heading2"/>
        <w:rPr>
          <w:lang w:val="es-ES"/>
        </w:rPr>
      </w:pPr>
      <w:bookmarkStart w:id="78" w:name="_Toc466209641"/>
      <w:bookmarkStart w:id="79" w:name="_Toc466435372"/>
      <w:r>
        <w:rPr>
          <w:lang w:val="es-ES"/>
        </w:rPr>
        <w:t>Quan điểm chung của phương án kiểm soát ATTP mới</w:t>
      </w:r>
      <w:bookmarkEnd w:id="78"/>
      <w:bookmarkEnd w:id="79"/>
    </w:p>
    <w:p w:rsidR="009832B8" w:rsidRDefault="009832B8" w:rsidP="009832B8">
      <w:pPr>
        <w:rPr>
          <w:lang w:val="es-ES"/>
        </w:rPr>
      </w:pPr>
      <w:r>
        <w:rPr>
          <w:lang w:val="es-ES"/>
        </w:rPr>
        <w:t>Dựa trên thực trạng chuỗi cung ứng thực phẩm tươi sống, thực trạng công tác QLNN về ATTP, dựa trên nền tảng cơ sở lý luận và mô hình chuỗi cung ứng thực phẩm an toàn đã đề xuất, chúng tôi đề xuất một số phương án kiểm soát ATTP trên quan điểm:</w:t>
      </w:r>
    </w:p>
    <w:p w:rsidR="00947174" w:rsidRPr="00805A77" w:rsidRDefault="007A064A" w:rsidP="00805A77">
      <w:pPr>
        <w:pStyle w:val="ListParagraph"/>
        <w:numPr>
          <w:ilvl w:val="0"/>
          <w:numId w:val="20"/>
        </w:numPr>
        <w:rPr>
          <w:lang w:val="es-ES"/>
        </w:rPr>
      </w:pPr>
      <w:r w:rsidRPr="00805A77">
        <w:rPr>
          <w:lang w:val="es-ES"/>
        </w:rPr>
        <w:t xml:space="preserve">Phân tách chuỗi sản xuất nông nghiệp tự cung tự cấp với chuỗi sản xuất, cung ứng nông sản thực phẩm vì mục đích kinh doanh. </w:t>
      </w:r>
    </w:p>
    <w:p w:rsidR="00557F4B" w:rsidRPr="00805A77" w:rsidRDefault="00557F4B" w:rsidP="00805A77">
      <w:pPr>
        <w:pStyle w:val="ListParagraph"/>
        <w:numPr>
          <w:ilvl w:val="0"/>
          <w:numId w:val="20"/>
        </w:numPr>
        <w:rPr>
          <w:lang w:val="es-ES"/>
        </w:rPr>
      </w:pPr>
      <w:r w:rsidRPr="00805A77">
        <w:rPr>
          <w:lang w:val="es-ES"/>
        </w:rPr>
        <w:t>Thực hiện QLNN về ATTP theo hướng thị trường hàng hóa</w:t>
      </w:r>
    </w:p>
    <w:p w:rsidR="00AD1FEC" w:rsidRPr="00805A77" w:rsidRDefault="00AD1FEC" w:rsidP="00805A77">
      <w:pPr>
        <w:pStyle w:val="ListParagraph"/>
        <w:numPr>
          <w:ilvl w:val="0"/>
          <w:numId w:val="20"/>
        </w:numPr>
        <w:rPr>
          <w:lang w:val="es-ES"/>
        </w:rPr>
      </w:pPr>
      <w:r w:rsidRPr="00805A77">
        <w:rPr>
          <w:lang w:val="es-ES"/>
        </w:rPr>
        <w:t xml:space="preserve">Từng bước dịch chuyển nông sản thực phẩm thành hàng hóa. </w:t>
      </w:r>
    </w:p>
    <w:p w:rsidR="00AD1FEC" w:rsidRPr="00805A77" w:rsidRDefault="00AD1FEC" w:rsidP="00805A77">
      <w:pPr>
        <w:pStyle w:val="ListParagraph"/>
        <w:numPr>
          <w:ilvl w:val="0"/>
          <w:numId w:val="20"/>
        </w:numPr>
        <w:rPr>
          <w:lang w:val="es-ES"/>
        </w:rPr>
      </w:pPr>
      <w:r w:rsidRPr="00805A77">
        <w:rPr>
          <w:lang w:val="es-ES"/>
        </w:rPr>
        <w:t xml:space="preserve">Tăng cường quản lý các chủ thể tham gia vào chuỗi cung ứng thực phẩm. </w:t>
      </w:r>
    </w:p>
    <w:p w:rsidR="00805A77" w:rsidRPr="00805A77" w:rsidRDefault="00AD1FEC" w:rsidP="00805A77">
      <w:pPr>
        <w:pStyle w:val="ListParagraph"/>
        <w:numPr>
          <w:ilvl w:val="0"/>
          <w:numId w:val="20"/>
        </w:numPr>
        <w:rPr>
          <w:lang w:val="es-ES"/>
        </w:rPr>
      </w:pPr>
      <w:r w:rsidRPr="00805A77">
        <w:rPr>
          <w:lang w:val="es-ES"/>
        </w:rPr>
        <w:t xml:space="preserve">Quản lý chuỗi cung ứng thực phẩm đó là quản lý dòng dịch chuyển hàng hóa và thông tin trên chuỗi. </w:t>
      </w:r>
    </w:p>
    <w:p w:rsidR="00AD1FEC" w:rsidRDefault="00AD1FEC" w:rsidP="003822C3">
      <w:pPr>
        <w:pStyle w:val="Heading2"/>
        <w:rPr>
          <w:lang w:val="es-ES"/>
        </w:rPr>
      </w:pPr>
      <w:bookmarkStart w:id="80" w:name="_Toc466209642"/>
      <w:bookmarkStart w:id="81" w:name="_Toc466435373"/>
      <w:r>
        <w:rPr>
          <w:lang w:val="es-ES"/>
        </w:rPr>
        <w:lastRenderedPageBreak/>
        <w:t>Giải pháp kiểm soát dòng thông tin trên chuỗi cung ứng thực phẩm an toàn tại Đà Nẵng</w:t>
      </w:r>
      <w:bookmarkEnd w:id="80"/>
      <w:bookmarkEnd w:id="81"/>
    </w:p>
    <w:p w:rsidR="008C5577" w:rsidRDefault="008C5577" w:rsidP="008C5577">
      <w:pPr>
        <w:rPr>
          <w:lang w:val="es-ES"/>
        </w:rPr>
      </w:pPr>
      <w:r>
        <w:rPr>
          <w:lang w:val="es-ES"/>
        </w:rPr>
        <w:t xml:space="preserve">Với đặc thù của một quốc gia đang phát triển, trên toàn chuỗi cung ứng thực phẩm của Đà Nẵng đang có sự tham gia của nhiều chủ thể nhỏ lẻ, trình độ khoa học kĩ thuật cũng như năng lực quản lý còn hạn chế. Vì vậy, chúng tôi đề xuất xây dựng mô hình ứng dụng CNTT trong quản lý chuỗi cung ứng thực phẩm an toàn tương tự với mô hình mà Ấn Độ đã thực hiện (Theo </w:t>
      </w:r>
      <w:r>
        <w:rPr>
          <w:lang w:val="es-ES"/>
        </w:rPr>
        <w:fldChar w:fldCharType="begin" w:fldLock="1"/>
      </w:r>
      <w:r>
        <w:rPr>
          <w:lang w:val="es-ES"/>
        </w:rPr>
        <w:instrText>ADDIN CSL_CITATION { "citationItems" : [ { "id" : "ITEM-1", "itemData" : { "DOI" : "10.1016/j.foodcont.2016.07.005", "author" : [ { "dropping-particle" : "", "family" : "Dandage", "given" : "K", "non-dropping-particle" : "", "parse-names" : false, "suffix" : "" } ], "id" : "ITEM-1", "issued" : { "date-parts" : [ [ "2016" ] ] }, "page" : "217-227", "title" : "Indian perspective in food traceability : A review", "type" : "article-journal", "volume" : "71" }, "uris" : [ "http://www.mendeley.com/documents/?uuid=2dee01d4-638f-4e2e-901b-56a647adea8b" ] } ], "mendeley" : { "formattedCitation" : "(Dandage, 2016)", "plainTextFormattedCitation" : "(Dandage, 2016)", "previouslyFormattedCitation" : "(Dandage, 2016)" }, "properties" : { "noteIndex" : 0 }, "schema" : "https://github.com/citation-style-language/schema/raw/master/csl-citation.json" }</w:instrText>
      </w:r>
      <w:r>
        <w:rPr>
          <w:lang w:val="es-ES"/>
        </w:rPr>
        <w:fldChar w:fldCharType="separate"/>
      </w:r>
      <w:r w:rsidRPr="00A56851">
        <w:rPr>
          <w:noProof/>
          <w:lang w:val="es-ES"/>
        </w:rPr>
        <w:t>(Dandage, 2016)</w:t>
      </w:r>
      <w:r>
        <w:rPr>
          <w:lang w:val="es-ES"/>
        </w:rPr>
        <w:fldChar w:fldCharType="end"/>
      </w:r>
      <w:r>
        <w:rPr>
          <w:lang w:val="es-ES"/>
        </w:rPr>
        <w:t>.</w:t>
      </w:r>
    </w:p>
    <w:p w:rsidR="0032026F" w:rsidRDefault="007A111E" w:rsidP="007A111E">
      <w:pPr>
        <w:pStyle w:val="Heading3"/>
        <w:rPr>
          <w:lang w:val="es-ES"/>
        </w:rPr>
      </w:pPr>
      <w:bookmarkStart w:id="82" w:name="_Toc466209643"/>
      <w:bookmarkStart w:id="83" w:name="_Toc466435374"/>
      <w:r>
        <w:rPr>
          <w:lang w:val="es-ES"/>
        </w:rPr>
        <w:t xml:space="preserve">Mô hình ứng dụng CNTT trong </w:t>
      </w:r>
      <w:r w:rsidR="009128F9">
        <w:rPr>
          <w:lang w:val="es-ES"/>
        </w:rPr>
        <w:t>truy xuất nguồn gốc</w:t>
      </w:r>
      <w:r>
        <w:rPr>
          <w:lang w:val="es-ES"/>
        </w:rPr>
        <w:t xml:space="preserve"> chuỗi cung ứng thực phẩm an toàn tại Đà Nẵng</w:t>
      </w:r>
      <w:bookmarkEnd w:id="82"/>
      <w:bookmarkEnd w:id="83"/>
    </w:p>
    <w:p w:rsidR="006E6EAD" w:rsidRPr="001E2D73" w:rsidRDefault="006E6EAD" w:rsidP="006E6EAD">
      <w:pPr>
        <w:pStyle w:val="Caption"/>
        <w:rPr>
          <w:i/>
          <w:color w:val="000000"/>
          <w:szCs w:val="26"/>
        </w:rPr>
      </w:pPr>
      <w:bookmarkStart w:id="84" w:name="_Ref466128250"/>
      <w:bookmarkStart w:id="85" w:name="_Toc466210246"/>
      <w:r>
        <w:t xml:space="preserve">Sơ đồ </w:t>
      </w:r>
      <w:r>
        <w:fldChar w:fldCharType="begin"/>
      </w:r>
      <w:r>
        <w:instrText xml:space="preserve"> SEQ Sơ_đồ \* ARABIC </w:instrText>
      </w:r>
      <w:r>
        <w:fldChar w:fldCharType="separate"/>
      </w:r>
      <w:r w:rsidR="000411C8">
        <w:rPr>
          <w:noProof/>
        </w:rPr>
        <w:t>12</w:t>
      </w:r>
      <w:r>
        <w:fldChar w:fldCharType="end"/>
      </w:r>
      <w:bookmarkEnd w:id="84"/>
      <w:r w:rsidRPr="001E2D73">
        <w:rPr>
          <w:b w:val="0"/>
          <w:i/>
          <w:color w:val="000000"/>
          <w:szCs w:val="26"/>
        </w:rPr>
        <w:t>.</w:t>
      </w:r>
      <w:r w:rsidRPr="001E2D73">
        <w:rPr>
          <w:i/>
          <w:color w:val="000000"/>
          <w:szCs w:val="26"/>
        </w:rPr>
        <w:t xml:space="preserve"> Mô hình truy xuất nguồn gốc và kiểm soát ATTTP cho thành phố Đà Nẵng</w:t>
      </w:r>
      <w:bookmarkEnd w:id="85"/>
    </w:p>
    <w:p w:rsidR="007A111E" w:rsidRPr="001E2D73" w:rsidRDefault="00AD199B" w:rsidP="007A111E">
      <w:pPr>
        <w:spacing w:after="0"/>
        <w:textAlignment w:val="baseline"/>
        <w:rPr>
          <w:color w:val="000000"/>
        </w:rPr>
      </w:pPr>
      <w:r>
        <w:rPr>
          <w:noProof/>
          <w:color w:val="000000"/>
          <w:lang w:val="en-US"/>
        </w:rPr>
        <mc:AlternateContent>
          <mc:Choice Requires="wps">
            <w:drawing>
              <wp:anchor distT="0" distB="0" distL="114300" distR="114300" simplePos="0" relativeHeight="251649024" behindDoc="0" locked="0" layoutInCell="1" allowOverlap="1" wp14:anchorId="6757A1DE" wp14:editId="27E9B677">
                <wp:simplePos x="0" y="0"/>
                <wp:positionH relativeFrom="column">
                  <wp:posOffset>1971676</wp:posOffset>
                </wp:positionH>
                <wp:positionV relativeFrom="paragraph">
                  <wp:posOffset>232410</wp:posOffset>
                </wp:positionV>
                <wp:extent cx="2095500" cy="539602"/>
                <wp:effectExtent l="0" t="0" r="38100" b="51435"/>
                <wp:wrapNone/>
                <wp:docPr id="51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539602"/>
                        </a:xfrm>
                        <a:prstGeom prst="rect">
                          <a:avLst/>
                        </a:prstGeom>
                        <a:gradFill rotWithShape="0">
                          <a:gsLst>
                            <a:gs pos="0">
                              <a:sysClr val="window" lastClr="FFFFFF">
                                <a:lumMod val="100000"/>
                                <a:lumOff val="0"/>
                              </a:sysClr>
                            </a:gs>
                            <a:gs pos="100000">
                              <a:srgbClr val="4F81BD">
                                <a:lumMod val="40000"/>
                                <a:lumOff val="60000"/>
                              </a:srgbClr>
                            </a:gs>
                          </a:gsLst>
                          <a:lin ang="5400000" scaled="1"/>
                        </a:gradFill>
                        <a:ln w="12700">
                          <a:solidFill>
                            <a:srgbClr val="4F81BD">
                              <a:lumMod val="60000"/>
                              <a:lumOff val="40000"/>
                            </a:srgbClr>
                          </a:solidFill>
                          <a:miter lim="800000"/>
                          <a:headEnd/>
                          <a:tailEnd/>
                        </a:ln>
                        <a:effectLst>
                          <a:outerShdw dist="28398" dir="3806097" algn="ctr" rotWithShape="0">
                            <a:srgbClr val="4F81BD">
                              <a:lumMod val="50000"/>
                              <a:lumOff val="0"/>
                              <a:alpha val="50000"/>
                            </a:srgbClr>
                          </a:outerShdw>
                        </a:effectLst>
                      </wps:spPr>
                      <wps:txbx>
                        <w:txbxContent>
                          <w:p w:rsidR="008A2300" w:rsidRDefault="008A2300" w:rsidP="006E6EAD">
                            <w:pPr>
                              <w:spacing w:before="0" w:after="0" w:line="240" w:lineRule="auto"/>
                              <w:jc w:val="center"/>
                              <w:rPr>
                                <w:rFonts w:ascii="Cambria" w:hAnsi="Cambria"/>
                                <w:b/>
                                <w:sz w:val="24"/>
                                <w:szCs w:val="24"/>
                              </w:rPr>
                            </w:pPr>
                            <w:r>
                              <w:rPr>
                                <w:rFonts w:ascii="Cambria" w:hAnsi="Cambria"/>
                                <w:b/>
                                <w:sz w:val="24"/>
                                <w:szCs w:val="24"/>
                              </w:rPr>
                              <w:t>HỆ THỐNG QLNN</w:t>
                            </w:r>
                          </w:p>
                          <w:p w:rsidR="008A2300" w:rsidRPr="00AA511A" w:rsidRDefault="008A2300" w:rsidP="006E6EAD">
                            <w:pPr>
                              <w:spacing w:before="0" w:after="0" w:line="240" w:lineRule="auto"/>
                              <w:jc w:val="center"/>
                              <w:rPr>
                                <w:rFonts w:ascii="Cambria" w:hAnsi="Cambria"/>
                                <w:b/>
                                <w:sz w:val="24"/>
                                <w:szCs w:val="24"/>
                              </w:rPr>
                            </w:pPr>
                            <w:r w:rsidRPr="00AA511A">
                              <w:rPr>
                                <w:rFonts w:ascii="Cambria" w:hAnsi="Cambria"/>
                                <w:b/>
                                <w:sz w:val="24"/>
                                <w:szCs w:val="24"/>
                              </w:rPr>
                              <w:t>Cơ quan quản lý</w:t>
                            </w:r>
                          </w:p>
                        </w:txbxContent>
                      </wps:txbx>
                      <wps:bodyPr rot="0" vert="horz" wrap="square" lIns="91440" tIns="45720" rIns="91440" bIns="45720" anchor="ctr" anchorCtr="0" upright="1">
                        <a:noAutofit/>
                      </wps:bodyPr>
                    </wps:wsp>
                  </a:graphicData>
                </a:graphic>
                <wp14:sizeRelH relativeFrom="margin">
                  <wp14:pctWidth>0</wp14:pctWidth>
                </wp14:sizeRelH>
              </wp:anchor>
            </w:drawing>
          </mc:Choice>
          <mc:Fallback>
            <w:pict>
              <v:rect w14:anchorId="6757A1DE" id="Rectangle 3" o:spid="_x0000_s1280" style="position:absolute;left:0;text-align:left;margin-left:155.25pt;margin-top:18.3pt;width:165pt;height:42.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" strokecolor="#95b3d7" strokeweight="1pt">
                <v:fill color2="#b9cde5" focus="100%" type="gradient"/>
                <v:shadow on="t" color="#254061" opacity=".5" offset="1pt"/>
                <v:textbox>
                  <w:txbxContent>
                    <w:p w:rsidR="008A2300" w:rsidRDefault="008A2300" w:rsidP="006E6EAD">
                      <w:pPr>
                        <w:spacing w:before="0" w:after="0" w:line="240" w:lineRule="auto"/>
                        <w:jc w:val="center"/>
                        <w:rPr>
                          <w:rFonts w:ascii="Cambria" w:hAnsi="Cambria"/>
                          <w:b/>
                          <w:sz w:val="24"/>
                          <w:szCs w:val="24"/>
                        </w:rPr>
                      </w:pPr>
                      <w:r>
                        <w:rPr>
                          <w:rFonts w:ascii="Cambria" w:hAnsi="Cambria"/>
                          <w:b/>
                          <w:sz w:val="24"/>
                          <w:szCs w:val="24"/>
                        </w:rPr>
                        <w:t>HỆ THỐNG QLNN</w:t>
                      </w:r>
                    </w:p>
                    <w:p w:rsidR="008A2300" w:rsidRPr="00AA511A" w:rsidRDefault="008A2300" w:rsidP="006E6EAD">
                      <w:pPr>
                        <w:spacing w:before="0" w:after="0" w:line="240" w:lineRule="auto"/>
                        <w:jc w:val="center"/>
                        <w:rPr>
                          <w:rFonts w:ascii="Cambria" w:hAnsi="Cambria"/>
                          <w:b/>
                          <w:sz w:val="24"/>
                          <w:szCs w:val="24"/>
                        </w:rPr>
                      </w:pPr>
                      <w:r w:rsidRPr="00AA511A">
                        <w:rPr>
                          <w:rFonts w:ascii="Cambria" w:hAnsi="Cambria"/>
                          <w:b/>
                          <w:sz w:val="24"/>
                          <w:szCs w:val="24"/>
                        </w:rPr>
                        <w:t>Cơ quan quản lý</w:t>
                      </w:r>
                    </w:p>
                  </w:txbxContent>
                </v:textbox>
              </v:rect>
            </w:pict>
          </mc:Fallback>
        </mc:AlternateContent>
      </w:r>
      <w:r>
        <w:rPr>
          <w:noProof/>
          <w:color w:val="000000"/>
          <w:lang w:val="en-US"/>
        </w:rPr>
        <mc:AlternateContent>
          <mc:Choice Requires="wps">
            <w:drawing>
              <wp:anchor distT="0" distB="0" distL="114300" distR="114300" simplePos="0" relativeHeight="251648000" behindDoc="0" locked="0" layoutInCell="1" allowOverlap="1" wp14:anchorId="4C09AD86" wp14:editId="2A52D3A9">
                <wp:simplePos x="0" y="0"/>
                <wp:positionH relativeFrom="column">
                  <wp:posOffset>247650</wp:posOffset>
                </wp:positionH>
                <wp:positionV relativeFrom="paragraph">
                  <wp:posOffset>128270</wp:posOffset>
                </wp:positionV>
                <wp:extent cx="1472565" cy="567098"/>
                <wp:effectExtent l="0" t="0" r="32385" b="61595"/>
                <wp:wrapNone/>
                <wp:docPr id="5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2565" cy="567098"/>
                        </a:xfrm>
                        <a:prstGeom prst="rect">
                          <a:avLst/>
                        </a:prstGeom>
                        <a:gradFill rotWithShape="0">
                          <a:gsLst>
                            <a:gs pos="0">
                              <a:sysClr val="window" lastClr="FFFFFF">
                                <a:lumMod val="100000"/>
                                <a:lumOff val="0"/>
                              </a:sysClr>
                            </a:gs>
                            <a:gs pos="100000">
                              <a:srgbClr val="4F81BD">
                                <a:lumMod val="40000"/>
                                <a:lumOff val="60000"/>
                              </a:srgbClr>
                            </a:gs>
                          </a:gsLst>
                          <a:lin ang="5400000" scaled="1"/>
                        </a:gradFill>
                        <a:ln w="12700">
                          <a:solidFill>
                            <a:srgbClr val="4F81BD">
                              <a:lumMod val="60000"/>
                              <a:lumOff val="40000"/>
                            </a:srgbClr>
                          </a:solidFill>
                          <a:miter lim="800000"/>
                          <a:headEnd/>
                          <a:tailEnd/>
                        </a:ln>
                        <a:effectLst>
                          <a:outerShdw dist="28398" dir="3806097" algn="ctr" rotWithShape="0">
                            <a:srgbClr val="4F81BD">
                              <a:lumMod val="50000"/>
                              <a:lumOff val="0"/>
                              <a:alpha val="50000"/>
                            </a:srgbClr>
                          </a:outerShdw>
                        </a:effectLst>
                      </wps:spPr>
                      <wps:txbx>
                        <w:txbxContent>
                          <w:p w:rsidR="008A2300" w:rsidRPr="00AA511A" w:rsidRDefault="008A2300" w:rsidP="006E6EAD">
                            <w:pPr>
                              <w:spacing w:before="0" w:after="0" w:line="240" w:lineRule="auto"/>
                              <w:jc w:val="center"/>
                              <w:rPr>
                                <w:rFonts w:ascii="Cambria" w:hAnsi="Cambria"/>
                                <w:b/>
                                <w:sz w:val="24"/>
                                <w:szCs w:val="24"/>
                              </w:rPr>
                            </w:pPr>
                            <w:r w:rsidRPr="00AA511A">
                              <w:rPr>
                                <w:rFonts w:ascii="Cambria" w:hAnsi="Cambria"/>
                                <w:b/>
                                <w:sz w:val="24"/>
                                <w:szCs w:val="24"/>
                              </w:rPr>
                              <w:t>Cơ quan nhập khẩu/xuất khẩu</w:t>
                            </w:r>
                          </w:p>
                        </w:txbxContent>
                      </wps:txbx>
                      <wps:bodyPr rot="0" vert="horz" wrap="square" lIns="91440" tIns="45720" rIns="91440" bIns="45720" anchor="ctr" anchorCtr="0" upright="1">
                        <a:noAutofit/>
                      </wps:bodyPr>
                    </wps:wsp>
                  </a:graphicData>
                </a:graphic>
              </wp:anchor>
            </w:drawing>
          </mc:Choice>
          <mc:Fallback>
            <w:pict>
              <v:rect w14:anchorId="4C09AD86" id="Rectangle 2" o:spid="_x0000_s1281" style="position:absolute;left:0;text-align:left;margin-left:19.5pt;margin-top:10.1pt;width:115.95pt;height:44.6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" strokecolor="#95b3d7" strokeweight="1pt">
                <v:fill color2="#b9cde5" focus="100%" type="gradient"/>
                <v:shadow on="t" color="#254061" opacity=".5" offset="1pt"/>
                <v:textbox>
                  <w:txbxContent>
                    <w:p w:rsidR="008A2300" w:rsidRPr="00AA511A" w:rsidRDefault="008A2300" w:rsidP="006E6EAD">
                      <w:pPr>
                        <w:spacing w:before="0" w:after="0" w:line="240" w:lineRule="auto"/>
                        <w:jc w:val="center"/>
                        <w:rPr>
                          <w:rFonts w:ascii="Cambria" w:hAnsi="Cambria"/>
                          <w:b/>
                          <w:sz w:val="24"/>
                          <w:szCs w:val="24"/>
                        </w:rPr>
                      </w:pPr>
                      <w:r w:rsidRPr="00AA511A">
                        <w:rPr>
                          <w:rFonts w:ascii="Cambria" w:hAnsi="Cambria"/>
                          <w:b/>
                          <w:sz w:val="24"/>
                          <w:szCs w:val="24"/>
                        </w:rPr>
                        <w:t>Cơ quan nhập khẩu/xuất khẩu</w:t>
                      </w:r>
                    </w:p>
                  </w:txbxContent>
                </v:textbox>
              </v:rect>
            </w:pict>
          </mc:Fallback>
        </mc:AlternateContent>
      </w:r>
      <w:r>
        <w:rPr>
          <w:noProof/>
          <w:color w:val="000000"/>
          <w:lang w:val="en-US"/>
        </w:rPr>
        <mc:AlternateContent>
          <mc:Choice Requires="wps">
            <w:drawing>
              <wp:anchor distT="0" distB="0" distL="114300" distR="114300" simplePos="0" relativeHeight="251650048" behindDoc="0" locked="0" layoutInCell="1" allowOverlap="1" wp14:anchorId="468EB60A" wp14:editId="6BEA6796">
                <wp:simplePos x="0" y="0"/>
                <wp:positionH relativeFrom="column">
                  <wp:posOffset>4391025</wp:posOffset>
                </wp:positionH>
                <wp:positionV relativeFrom="paragraph">
                  <wp:posOffset>156845</wp:posOffset>
                </wp:positionV>
                <wp:extent cx="1058545" cy="567098"/>
                <wp:effectExtent l="0" t="0" r="46355" b="61595"/>
                <wp:wrapNone/>
                <wp:docPr id="51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8545" cy="567098"/>
                        </a:xfrm>
                        <a:prstGeom prst="rect">
                          <a:avLst/>
                        </a:prstGeom>
                        <a:gradFill rotWithShape="0">
                          <a:gsLst>
                            <a:gs pos="0">
                              <a:sysClr val="window" lastClr="FFFFFF">
                                <a:lumMod val="100000"/>
                                <a:lumOff val="0"/>
                              </a:sysClr>
                            </a:gs>
                            <a:gs pos="100000">
                              <a:srgbClr val="4F81BD">
                                <a:lumMod val="40000"/>
                                <a:lumOff val="60000"/>
                              </a:srgbClr>
                            </a:gs>
                          </a:gsLst>
                          <a:lin ang="5400000" scaled="1"/>
                        </a:gradFill>
                        <a:ln w="12700">
                          <a:solidFill>
                            <a:srgbClr val="4F81BD">
                              <a:lumMod val="60000"/>
                              <a:lumOff val="40000"/>
                            </a:srgbClr>
                          </a:solidFill>
                          <a:miter lim="800000"/>
                          <a:headEnd/>
                          <a:tailEnd/>
                        </a:ln>
                        <a:effectLst>
                          <a:outerShdw dist="28398" dir="3806097" algn="ctr" rotWithShape="0">
                            <a:srgbClr val="4F81BD">
                              <a:lumMod val="50000"/>
                              <a:lumOff val="0"/>
                              <a:alpha val="50000"/>
                            </a:srgbClr>
                          </a:outerShdw>
                        </a:effectLst>
                      </wps:spPr>
                      <wps:txbx>
                        <w:txbxContent>
                          <w:p w:rsidR="008A2300" w:rsidRPr="00AA511A" w:rsidRDefault="008A2300" w:rsidP="006E6EAD">
                            <w:pPr>
                              <w:spacing w:before="0" w:after="0" w:line="240" w:lineRule="auto"/>
                              <w:jc w:val="center"/>
                              <w:rPr>
                                <w:rFonts w:ascii="Cambria" w:hAnsi="Cambria"/>
                                <w:b/>
                                <w:sz w:val="24"/>
                                <w:szCs w:val="24"/>
                              </w:rPr>
                            </w:pPr>
                            <w:r w:rsidRPr="00AA511A">
                              <w:rPr>
                                <w:rFonts w:ascii="Cambria" w:hAnsi="Cambria"/>
                                <w:b/>
                                <w:sz w:val="24"/>
                                <w:szCs w:val="24"/>
                              </w:rPr>
                              <w:t>Người tiêu dùng</w:t>
                            </w:r>
                          </w:p>
                        </w:txbxContent>
                      </wps:txbx>
                      <wps:bodyPr rot="0" vert="horz" wrap="square" lIns="91440" tIns="45720" rIns="91440" bIns="45720" anchor="ctr" anchorCtr="0" upright="1">
                        <a:noAutofit/>
                      </wps:bodyPr>
                    </wps:wsp>
                  </a:graphicData>
                </a:graphic>
              </wp:anchor>
            </w:drawing>
          </mc:Choice>
          <mc:Fallback>
            <w:pict>
              <v:rect w14:anchorId="468EB60A" id="Rectangle 4" o:spid="_x0000_s1282" style="position:absolute;left:0;text-align:left;margin-left:345.75pt;margin-top:12.35pt;width:83.35pt;height:44.6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" strokecolor="#95b3d7" strokeweight="1pt">
                <v:fill color2="#b9cde5" focus="100%" type="gradient"/>
                <v:shadow on="t" color="#254061" opacity=".5" offset="1pt"/>
                <v:textbox>
                  <w:txbxContent>
                    <w:p w:rsidR="008A2300" w:rsidRPr="00AA511A" w:rsidRDefault="008A2300" w:rsidP="006E6EAD">
                      <w:pPr>
                        <w:spacing w:before="0" w:after="0" w:line="240" w:lineRule="auto"/>
                        <w:jc w:val="center"/>
                        <w:rPr>
                          <w:rFonts w:ascii="Cambria" w:hAnsi="Cambria"/>
                          <w:b/>
                          <w:sz w:val="24"/>
                          <w:szCs w:val="24"/>
                        </w:rPr>
                      </w:pPr>
                      <w:r w:rsidRPr="00AA511A">
                        <w:rPr>
                          <w:rFonts w:ascii="Cambria" w:hAnsi="Cambria"/>
                          <w:b/>
                          <w:sz w:val="24"/>
                          <w:szCs w:val="24"/>
                        </w:rPr>
                        <w:t>Người tiêu dùng</w:t>
                      </w:r>
                    </w:p>
                  </w:txbxContent>
                </v:textbox>
              </v:rect>
            </w:pict>
          </mc:Fallback>
        </mc:AlternateContent>
      </w:r>
    </w:p>
    <w:p w:rsidR="007A111E" w:rsidRPr="001E2D73" w:rsidRDefault="00AD199B" w:rsidP="007A111E">
      <w:pPr>
        <w:spacing w:after="0"/>
        <w:textAlignment w:val="baseline"/>
        <w:rPr>
          <w:color w:val="000000"/>
        </w:rPr>
      </w:pPr>
      <w:r>
        <w:rPr>
          <w:noProof/>
          <w:color w:val="000000"/>
          <w:lang w:val="en-US"/>
        </w:rPr>
        <mc:AlternateContent>
          <mc:Choice Requires="wps">
            <w:drawing>
              <wp:anchor distT="0" distB="0" distL="114300" distR="114300" simplePos="0" relativeHeight="251657216" behindDoc="0" locked="0" layoutInCell="1" allowOverlap="1" wp14:anchorId="1A94CA0C" wp14:editId="5917FF0E">
                <wp:simplePos x="0" y="0"/>
                <wp:positionH relativeFrom="column">
                  <wp:posOffset>1057275</wp:posOffset>
                </wp:positionH>
                <wp:positionV relativeFrom="paragraph">
                  <wp:posOffset>339090</wp:posOffset>
                </wp:positionV>
                <wp:extent cx="1182370" cy="670206"/>
                <wp:effectExtent l="38100" t="38100" r="55880" b="53975"/>
                <wp:wrapNone/>
                <wp:docPr id="568"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2370" cy="670206"/>
                        </a:xfrm>
                        <a:prstGeom prst="straightConnector1">
                          <a:avLst/>
                        </a:prstGeom>
                        <a:noFill/>
                        <a:ln w="57150">
                          <a:solidFill>
                            <a:srgbClr val="8064A2">
                              <a:lumMod val="100000"/>
                              <a:lumOff val="0"/>
                            </a:srgbClr>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anchor>
            </w:drawing>
          </mc:Choice>
          <mc:Fallback>
            <w:pict>
              <v:shape w14:anchorId="20B34856" id="AutoShape 23" o:spid="_x0000_s1026" type="#_x0000_t32" style="position:absolute;margin-left:83.25pt;margin-top:26.7pt;width:93.1pt;height:52.7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" strokecolor="#8064a2" strokeweight="4.5pt">
                <v:stroke startarrow="block" endarrow="block"/>
                <v:shadow color="#868686"/>
              </v:shape>
            </w:pict>
          </mc:Fallback>
        </mc:AlternateContent>
      </w:r>
      <w:r>
        <w:rPr>
          <w:noProof/>
          <w:color w:val="000000"/>
          <w:lang w:val="en-US"/>
        </w:rPr>
        <mc:AlternateContent>
          <mc:Choice Requires="wps">
            <w:drawing>
              <wp:anchor distT="0" distB="0" distL="114300" distR="114300" simplePos="0" relativeHeight="251658240" behindDoc="0" locked="0" layoutInCell="1" allowOverlap="1" wp14:anchorId="08A0ADFB" wp14:editId="173F2D42">
                <wp:simplePos x="0" y="0"/>
                <wp:positionH relativeFrom="column">
                  <wp:posOffset>2924175</wp:posOffset>
                </wp:positionH>
                <wp:positionV relativeFrom="paragraph">
                  <wp:posOffset>167640</wp:posOffset>
                </wp:positionV>
                <wp:extent cx="0" cy="482319"/>
                <wp:effectExtent l="114300" t="38100" r="95250" b="51435"/>
                <wp:wrapNone/>
                <wp:docPr id="569"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82319"/>
                        </a:xfrm>
                        <a:prstGeom prst="straightConnector1">
                          <a:avLst/>
                        </a:prstGeom>
                        <a:noFill/>
                        <a:ln w="57150">
                          <a:solidFill>
                            <a:srgbClr val="8064A2">
                              <a:lumMod val="100000"/>
                              <a:lumOff val="0"/>
                            </a:srgbClr>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anchor>
            </w:drawing>
          </mc:Choice>
          <mc:Fallback>
            <w:pict>
              <v:shape w14:anchorId="3F286C3D" id="AutoShape 24" o:spid="_x0000_s1026" type="#_x0000_t32" style="position:absolute;margin-left:230.25pt;margin-top:13.2pt;width:0;height:38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" strokecolor="#8064a2" strokeweight="4.5pt">
                <v:stroke startarrow="block" endarrow="block"/>
                <v:shadow color="#868686"/>
              </v:shape>
            </w:pict>
          </mc:Fallback>
        </mc:AlternateContent>
      </w:r>
      <w:r>
        <w:rPr>
          <w:noProof/>
          <w:color w:val="000000"/>
          <w:lang w:val="en-US"/>
        </w:rPr>
        <mc:AlternateContent>
          <mc:Choice Requires="wps">
            <w:drawing>
              <wp:anchor distT="0" distB="0" distL="114300" distR="114300" simplePos="0" relativeHeight="251659264" behindDoc="0" locked="0" layoutInCell="1" allowOverlap="1" wp14:anchorId="6DB803DB" wp14:editId="4778E251">
                <wp:simplePos x="0" y="0"/>
                <wp:positionH relativeFrom="column">
                  <wp:posOffset>3581400</wp:posOffset>
                </wp:positionH>
                <wp:positionV relativeFrom="paragraph">
                  <wp:posOffset>148590</wp:posOffset>
                </wp:positionV>
                <wp:extent cx="798830" cy="540748"/>
                <wp:effectExtent l="38100" t="38100" r="58420" b="50165"/>
                <wp:wrapNone/>
                <wp:docPr id="570"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98830" cy="540748"/>
                        </a:xfrm>
                        <a:prstGeom prst="straightConnector1">
                          <a:avLst/>
                        </a:prstGeom>
                        <a:noFill/>
                        <a:ln w="57150">
                          <a:solidFill>
                            <a:srgbClr val="8064A2">
                              <a:lumMod val="100000"/>
                              <a:lumOff val="0"/>
                            </a:srgbClr>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anchor>
            </w:drawing>
          </mc:Choice>
          <mc:Fallback>
            <w:pict>
              <v:shape w14:anchorId="6C8CD332" id="AutoShape 25" o:spid="_x0000_s1026" type="#_x0000_t32" style="position:absolute;margin-left:282pt;margin-top:11.7pt;width:62.9pt;height:42.6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" strokecolor="#8064a2" strokeweight="4.5pt">
                <v:stroke startarrow="block" endarrow="block"/>
                <v:shadow color="#868686"/>
              </v:shape>
            </w:pict>
          </mc:Fallback>
        </mc:AlternateContent>
      </w:r>
    </w:p>
    <w:p w:rsidR="007A111E" w:rsidRPr="001E2D73" w:rsidRDefault="00AD199B" w:rsidP="007A111E">
      <w:pPr>
        <w:spacing w:after="0"/>
        <w:textAlignment w:val="baseline"/>
        <w:rPr>
          <w:color w:val="000000"/>
        </w:rPr>
      </w:pPr>
      <w:r>
        <w:rPr>
          <w:noProof/>
          <w:color w:val="000000"/>
          <w:lang w:val="en-US"/>
        </w:rPr>
        <mc:AlternateContent>
          <mc:Choice Requires="wps">
            <w:drawing>
              <wp:anchor distT="0" distB="0" distL="114300" distR="114300" simplePos="0" relativeHeight="251656192" behindDoc="0" locked="0" layoutInCell="1" allowOverlap="1" wp14:anchorId="038F1DB6" wp14:editId="24739241">
                <wp:simplePos x="0" y="0"/>
                <wp:positionH relativeFrom="column">
                  <wp:posOffset>2238375</wp:posOffset>
                </wp:positionH>
                <wp:positionV relativeFrom="paragraph">
                  <wp:posOffset>320675</wp:posOffset>
                </wp:positionV>
                <wp:extent cx="1333500" cy="638128"/>
                <wp:effectExtent l="0" t="0" r="38100" b="48260"/>
                <wp:wrapNone/>
                <wp:docPr id="567"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638128"/>
                        </a:xfrm>
                        <a:prstGeom prst="rect">
                          <a:avLst/>
                        </a:prstGeom>
                        <a:gradFill rotWithShape="0">
                          <a:gsLst>
                            <a:gs pos="0">
                              <a:srgbClr val="F79646">
                                <a:lumMod val="60000"/>
                                <a:lumOff val="40000"/>
                              </a:srgbClr>
                            </a:gs>
                            <a:gs pos="50000">
                              <a:srgbClr val="F79646">
                                <a:lumMod val="20000"/>
                                <a:lumOff val="80000"/>
                              </a:srgbClr>
                            </a:gs>
                            <a:gs pos="100000">
                              <a:srgbClr val="F79646">
                                <a:lumMod val="60000"/>
                                <a:lumOff val="40000"/>
                              </a:srgbClr>
                            </a:gs>
                          </a:gsLst>
                          <a:lin ang="18900000" scaled="1"/>
                        </a:gradFill>
                        <a:ln w="12700">
                          <a:solidFill>
                            <a:srgbClr val="F79646">
                              <a:lumMod val="60000"/>
                              <a:lumOff val="40000"/>
                            </a:srgbClr>
                          </a:solidFill>
                          <a:miter lim="800000"/>
                          <a:headEnd/>
                          <a:tailEnd/>
                        </a:ln>
                        <a:effectLst>
                          <a:outerShdw dist="28398" dir="3806097" algn="ctr" rotWithShape="0">
                            <a:srgbClr val="F79646">
                              <a:lumMod val="50000"/>
                              <a:lumOff val="0"/>
                              <a:alpha val="50000"/>
                            </a:srgbClr>
                          </a:outerShdw>
                        </a:effectLst>
                      </wps:spPr>
                      <wps:txbx>
                        <w:txbxContent>
                          <w:p w:rsidR="008A2300" w:rsidRPr="00825E34" w:rsidRDefault="008A2300" w:rsidP="006E6EAD">
                            <w:pPr>
                              <w:spacing w:before="0" w:after="0" w:line="240" w:lineRule="auto"/>
                              <w:jc w:val="center"/>
                              <w:rPr>
                                <w:b/>
                                <w:color w:val="FF0000"/>
                                <w:sz w:val="24"/>
                                <w:szCs w:val="24"/>
                              </w:rPr>
                            </w:pPr>
                            <w:r w:rsidRPr="00825E34">
                              <w:rPr>
                                <w:b/>
                                <w:color w:val="FF0000"/>
                                <w:sz w:val="24"/>
                                <w:szCs w:val="24"/>
                              </w:rPr>
                              <w:t>Smartphone, PC, Laptop…</w:t>
                            </w:r>
                          </w:p>
                        </w:txbxContent>
                      </wps:txbx>
                      <wps:bodyPr rot="0" vert="horz" wrap="square" lIns="91440" tIns="45720" rIns="91440" bIns="45720" anchor="ctr" anchorCtr="0" upright="1">
                        <a:noAutofit/>
                      </wps:bodyPr>
                    </wps:wsp>
                  </a:graphicData>
                </a:graphic>
              </wp:anchor>
            </w:drawing>
          </mc:Choice>
          <mc:Fallback>
            <w:pict>
              <v:rect w14:anchorId="038F1DB6" id="Rectangle 22" o:spid="_x0000_s1283" style="position:absolute;left:0;text-align:left;margin-left:176.25pt;margin-top:25.25pt;width:105pt;height:50.2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" fillcolor="#fac090" strokecolor="#fac090" strokeweight="1pt">
                <v:fill color2="#fdeada" angle="135" focus="50%" type="gradient"/>
                <v:shadow on="t" color="#984807" opacity=".5" offset="1pt"/>
                <v:textbox>
                  <w:txbxContent>
                    <w:p w:rsidR="008A2300" w:rsidRPr="00825E34" w:rsidRDefault="008A2300" w:rsidP="006E6EAD">
                      <w:pPr>
                        <w:spacing w:before="0" w:after="0" w:line="240" w:lineRule="auto"/>
                        <w:jc w:val="center"/>
                        <w:rPr>
                          <w:b/>
                          <w:color w:val="FF0000"/>
                          <w:sz w:val="24"/>
                          <w:szCs w:val="24"/>
                        </w:rPr>
                      </w:pPr>
                      <w:r w:rsidRPr="00825E34">
                        <w:rPr>
                          <w:b/>
                          <w:color w:val="FF0000"/>
                          <w:sz w:val="24"/>
                          <w:szCs w:val="24"/>
                        </w:rPr>
                        <w:t>Smartphone, PC, Laptop…</w:t>
                      </w:r>
                    </w:p>
                  </w:txbxContent>
                </v:textbox>
              </v:rect>
            </w:pict>
          </mc:Fallback>
        </mc:AlternateContent>
      </w:r>
    </w:p>
    <w:p w:rsidR="007A111E" w:rsidRPr="001E2D73" w:rsidRDefault="00AD199B" w:rsidP="007A111E">
      <w:pPr>
        <w:spacing w:after="0"/>
        <w:textAlignment w:val="baseline"/>
        <w:rPr>
          <w:color w:val="000000"/>
        </w:rPr>
      </w:pPr>
      <w:r>
        <w:rPr>
          <w:noProof/>
          <w:color w:val="000000"/>
          <w:lang w:val="en-US"/>
        </w:rPr>
        <mc:AlternateContent>
          <mc:Choice Requires="wps">
            <w:drawing>
              <wp:anchor distT="0" distB="0" distL="114300" distR="114300" simplePos="0" relativeHeight="251655168" behindDoc="0" locked="0" layoutInCell="1" allowOverlap="1" wp14:anchorId="00BE97DE" wp14:editId="2AD4C15E">
                <wp:simplePos x="0" y="0"/>
                <wp:positionH relativeFrom="column">
                  <wp:posOffset>4067175</wp:posOffset>
                </wp:positionH>
                <wp:positionV relativeFrom="paragraph">
                  <wp:posOffset>112395</wp:posOffset>
                </wp:positionV>
                <wp:extent cx="1637030" cy="778470"/>
                <wp:effectExtent l="19050" t="0" r="39370" b="212725"/>
                <wp:wrapNone/>
                <wp:docPr id="566"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7030" cy="778470"/>
                        </a:xfrm>
                        <a:prstGeom prst="cloudCallout">
                          <a:avLst>
                            <a:gd name="adj1" fmla="val -36889"/>
                            <a:gd name="adj2" fmla="val 66704"/>
                          </a:avLst>
                        </a:prstGeom>
                        <a:gradFill rotWithShape="0">
                          <a:gsLst>
                            <a:gs pos="0">
                              <a:srgbClr val="4F81BD">
                                <a:lumMod val="60000"/>
                                <a:lumOff val="40000"/>
                              </a:srgbClr>
                            </a:gs>
                            <a:gs pos="50000">
                              <a:srgbClr val="4F81BD">
                                <a:lumMod val="20000"/>
                                <a:lumOff val="80000"/>
                              </a:srgbClr>
                            </a:gs>
                            <a:gs pos="100000">
                              <a:srgbClr val="4F81BD">
                                <a:lumMod val="60000"/>
                                <a:lumOff val="40000"/>
                              </a:srgbClr>
                            </a:gs>
                          </a:gsLst>
                          <a:lin ang="18900000" scaled="1"/>
                        </a:gradFill>
                        <a:ln w="12700">
                          <a:solidFill>
                            <a:srgbClr val="4F81BD">
                              <a:lumMod val="60000"/>
                              <a:lumOff val="40000"/>
                            </a:srgbClr>
                          </a:solidFill>
                          <a:round/>
                          <a:headEnd/>
                          <a:tailEnd/>
                        </a:ln>
                        <a:effectLst>
                          <a:outerShdw dist="28398" dir="3806097" algn="ctr" rotWithShape="0">
                            <a:srgbClr val="4F81BD">
                              <a:lumMod val="50000"/>
                              <a:lumOff val="0"/>
                              <a:alpha val="50000"/>
                            </a:srgbClr>
                          </a:outerShdw>
                        </a:effectLst>
                      </wps:spPr>
                      <wps:txbx>
                        <w:txbxContent>
                          <w:p w:rsidR="008A2300" w:rsidRPr="00825E34" w:rsidRDefault="008A2300" w:rsidP="006E6EAD">
                            <w:pPr>
                              <w:spacing w:before="0" w:after="0" w:line="240" w:lineRule="auto"/>
                              <w:jc w:val="center"/>
                              <w:rPr>
                                <w:b/>
                                <w:color w:val="FF0000"/>
                                <w:sz w:val="24"/>
                                <w:szCs w:val="24"/>
                              </w:rPr>
                            </w:pPr>
                            <w:r w:rsidRPr="00825E34">
                              <w:rPr>
                                <w:b/>
                                <w:color w:val="FF0000"/>
                                <w:sz w:val="24"/>
                                <w:szCs w:val="24"/>
                              </w:rPr>
                              <w:t>Web Server</w:t>
                            </w:r>
                          </w:p>
                        </w:txbxContent>
                      </wps:txbx>
                      <wps:bodyPr rot="0" vert="horz" wrap="square" lIns="91440" tIns="45720" rIns="91440" bIns="45720" anchor="ctr" anchorCtr="0" upright="1">
                        <a:noAutofit/>
                      </wps:bodyPr>
                    </wps:wsp>
                  </a:graphicData>
                </a:graphic>
              </wp:anchor>
            </w:drawing>
          </mc:Choice>
          <mc:Fallback>
            <w:pict>
              <v:shapetype w14:anchorId="00BE97D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AutoShape 11" o:spid="_x0000_s1284" type="#_x0000_t106" style="position:absolute;left:0;text-align:left;margin-left:320.25pt;margin-top:8.85pt;width:128.9pt;height:61.3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" adj="2832,25208" fillcolor="#95b3d7" strokecolor="#95b3d7" strokeweight="1pt">
                <v:fill color2="#dce6f2" angle="135" focus="50%" type="gradient"/>
                <v:shadow on="t" color="#254061" opacity=".5" offset="1pt"/>
                <v:textbox>
                  <w:txbxContent>
                    <w:p w:rsidR="008A2300" w:rsidRPr="00825E34" w:rsidRDefault="008A2300" w:rsidP="006E6EAD">
                      <w:pPr>
                        <w:spacing w:before="0" w:after="0" w:line="240" w:lineRule="auto"/>
                        <w:jc w:val="center"/>
                        <w:rPr>
                          <w:b/>
                          <w:color w:val="FF0000"/>
                          <w:sz w:val="24"/>
                          <w:szCs w:val="24"/>
                        </w:rPr>
                      </w:pPr>
                      <w:r w:rsidRPr="00825E34">
                        <w:rPr>
                          <w:b/>
                          <w:color w:val="FF0000"/>
                          <w:sz w:val="24"/>
                          <w:szCs w:val="24"/>
                        </w:rPr>
                        <w:t>Web Server</w:t>
                      </w:r>
                    </w:p>
                  </w:txbxContent>
                </v:textbox>
              </v:shape>
            </w:pict>
          </mc:Fallback>
        </mc:AlternateContent>
      </w:r>
      <w:r>
        <w:rPr>
          <w:noProof/>
          <w:color w:val="000000"/>
          <w:lang w:val="en-US"/>
        </w:rPr>
        <mc:AlternateContent>
          <mc:Choice Requires="wps">
            <w:drawing>
              <wp:anchor distT="0" distB="0" distL="114300" distR="114300" simplePos="0" relativeHeight="251660288" behindDoc="0" locked="0" layoutInCell="1" allowOverlap="1" wp14:anchorId="3F0B02F3" wp14:editId="247CF46A">
                <wp:simplePos x="0" y="0"/>
                <wp:positionH relativeFrom="column">
                  <wp:posOffset>3571875</wp:posOffset>
                </wp:positionH>
                <wp:positionV relativeFrom="paragraph">
                  <wp:posOffset>217170</wp:posOffset>
                </wp:positionV>
                <wp:extent cx="524510" cy="191324"/>
                <wp:effectExtent l="0" t="57150" r="27940" b="37465"/>
                <wp:wrapNone/>
                <wp:docPr id="571" name="AutoShap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24510" cy="191324"/>
                        </a:xfrm>
                        <a:prstGeom prst="straightConnector1">
                          <a:avLst/>
                        </a:prstGeom>
                        <a:noFill/>
                        <a:ln w="63500">
                          <a:solidFill>
                            <a:srgbClr val="9BBB59">
                              <a:lumMod val="100000"/>
                              <a:lumOff val="0"/>
                            </a:srgb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anchor>
            </w:drawing>
          </mc:Choice>
          <mc:Fallback>
            <w:pict>
              <v:shape w14:anchorId="08F0001C" id="AutoShape 117" o:spid="_x0000_s1026" type="#_x0000_t32" style="position:absolute;margin-left:281.25pt;margin-top:17.1pt;width:41.3pt;height:15.05pt;flip:x 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" strokecolor="#9bbb59" strokeweight="5pt">
                <v:stroke endarrow="block"/>
                <v:shadow color="#868686"/>
              </v:shape>
            </w:pict>
          </mc:Fallback>
        </mc:AlternateContent>
      </w:r>
    </w:p>
    <w:p w:rsidR="007A111E" w:rsidRPr="001E2D73" w:rsidRDefault="007A111E" w:rsidP="007A111E">
      <w:pPr>
        <w:spacing w:after="0"/>
        <w:textAlignment w:val="baseline"/>
        <w:rPr>
          <w:color w:val="000000"/>
        </w:rPr>
      </w:pPr>
    </w:p>
    <w:p w:rsidR="007A111E" w:rsidRPr="001E2D73" w:rsidRDefault="00AD199B" w:rsidP="007A111E">
      <w:pPr>
        <w:spacing w:after="0"/>
        <w:textAlignment w:val="baseline"/>
        <w:rPr>
          <w:color w:val="000000"/>
        </w:rPr>
      </w:pPr>
      <w:r>
        <w:rPr>
          <w:noProof/>
          <w:color w:val="000000"/>
          <w:lang w:val="en-US"/>
        </w:rPr>
        <mc:AlternateContent>
          <mc:Choice Requires="wps">
            <w:drawing>
              <wp:anchor distT="0" distB="0" distL="114300" distR="114300" simplePos="0" relativeHeight="251665408" behindDoc="0" locked="0" layoutInCell="1" allowOverlap="1" wp14:anchorId="68B9575A" wp14:editId="29591786">
                <wp:simplePos x="0" y="0"/>
                <wp:positionH relativeFrom="column">
                  <wp:posOffset>2238375</wp:posOffset>
                </wp:positionH>
                <wp:positionV relativeFrom="paragraph">
                  <wp:posOffset>295275</wp:posOffset>
                </wp:positionV>
                <wp:extent cx="1333500" cy="638128"/>
                <wp:effectExtent l="0" t="0" r="38100" b="48260"/>
                <wp:wrapNone/>
                <wp:docPr id="576"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638128"/>
                        </a:xfrm>
                        <a:prstGeom prst="rect">
                          <a:avLst/>
                        </a:prstGeom>
                        <a:gradFill rotWithShape="0">
                          <a:gsLst>
                            <a:gs pos="0">
                              <a:srgbClr val="F79646">
                                <a:lumMod val="60000"/>
                                <a:lumOff val="40000"/>
                              </a:srgbClr>
                            </a:gs>
                            <a:gs pos="50000">
                              <a:srgbClr val="F79646">
                                <a:lumMod val="20000"/>
                                <a:lumOff val="80000"/>
                              </a:srgbClr>
                            </a:gs>
                            <a:gs pos="100000">
                              <a:srgbClr val="F79646">
                                <a:lumMod val="60000"/>
                                <a:lumOff val="40000"/>
                              </a:srgbClr>
                            </a:gs>
                          </a:gsLst>
                          <a:lin ang="18900000" scaled="1"/>
                        </a:gradFill>
                        <a:ln w="12700">
                          <a:solidFill>
                            <a:srgbClr val="F79646">
                              <a:lumMod val="60000"/>
                              <a:lumOff val="40000"/>
                            </a:srgbClr>
                          </a:solidFill>
                          <a:miter lim="800000"/>
                          <a:headEnd/>
                          <a:tailEnd/>
                        </a:ln>
                        <a:effectLst>
                          <a:outerShdw dist="28398" dir="3806097" algn="ctr" rotWithShape="0">
                            <a:srgbClr val="F79646">
                              <a:lumMod val="50000"/>
                              <a:lumOff val="0"/>
                              <a:alpha val="50000"/>
                            </a:srgbClr>
                          </a:outerShdw>
                        </a:effectLst>
                      </wps:spPr>
                      <wps:txbx>
                        <w:txbxContent>
                          <w:p w:rsidR="008A2300" w:rsidRPr="00825E34" w:rsidRDefault="008A2300" w:rsidP="006E6EAD">
                            <w:pPr>
                              <w:spacing w:before="0" w:after="0" w:line="240" w:lineRule="auto"/>
                              <w:jc w:val="center"/>
                              <w:rPr>
                                <w:b/>
                                <w:color w:val="FF0000"/>
                                <w:sz w:val="24"/>
                                <w:szCs w:val="24"/>
                              </w:rPr>
                            </w:pPr>
                            <w:r w:rsidRPr="00825E34">
                              <w:rPr>
                                <w:b/>
                                <w:color w:val="FF0000"/>
                                <w:sz w:val="24"/>
                                <w:szCs w:val="24"/>
                              </w:rPr>
                              <w:t>Smartphone, PC, Laptop…</w:t>
                            </w:r>
                          </w:p>
                        </w:txbxContent>
                      </wps:txbx>
                      <wps:bodyPr rot="0" vert="horz" wrap="square" lIns="91440" tIns="45720" rIns="91440" bIns="45720" anchor="ctr" anchorCtr="0" upright="1">
                        <a:noAutofit/>
                      </wps:bodyPr>
                    </wps:wsp>
                  </a:graphicData>
                </a:graphic>
              </wp:anchor>
            </w:drawing>
          </mc:Choice>
          <mc:Fallback>
            <w:pict>
              <v:rect w14:anchorId="68B9575A" id="Rectangle 122" o:spid="_x0000_s1285" style="position:absolute;left:0;text-align:left;margin-left:176.25pt;margin-top:23.25pt;width:105pt;height:50.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" fillcolor="#fac090" strokecolor="#fac090" strokeweight="1pt">
                <v:fill color2="#fdeada" angle="135" focus="50%" type="gradient"/>
                <v:shadow on="t" color="#984807" opacity=".5" offset="1pt"/>
                <v:textbox>
                  <w:txbxContent>
                    <w:p w:rsidR="008A2300" w:rsidRPr="00825E34" w:rsidRDefault="008A2300" w:rsidP="006E6EAD">
                      <w:pPr>
                        <w:spacing w:before="0" w:after="0" w:line="240" w:lineRule="auto"/>
                        <w:jc w:val="center"/>
                        <w:rPr>
                          <w:b/>
                          <w:color w:val="FF0000"/>
                          <w:sz w:val="24"/>
                          <w:szCs w:val="24"/>
                        </w:rPr>
                      </w:pPr>
                      <w:r w:rsidRPr="00825E34">
                        <w:rPr>
                          <w:b/>
                          <w:color w:val="FF0000"/>
                          <w:sz w:val="24"/>
                          <w:szCs w:val="24"/>
                        </w:rPr>
                        <w:t>Smartphone, PC, Laptop…</w:t>
                      </w:r>
                    </w:p>
                  </w:txbxContent>
                </v:textbox>
              </v:rect>
            </w:pict>
          </mc:Fallback>
        </mc:AlternateContent>
      </w:r>
      <w:r>
        <w:rPr>
          <w:noProof/>
          <w:color w:val="000000"/>
          <w:lang w:val="en-US"/>
        </w:rPr>
        <mc:AlternateContent>
          <mc:Choice Requires="wps">
            <w:drawing>
              <wp:anchor distT="0" distB="0" distL="114300" distR="114300" simplePos="0" relativeHeight="251666432" behindDoc="0" locked="0" layoutInCell="1" allowOverlap="1" wp14:anchorId="59E844DF" wp14:editId="3EA70D02">
                <wp:simplePos x="0" y="0"/>
                <wp:positionH relativeFrom="column">
                  <wp:posOffset>3571875</wp:posOffset>
                </wp:positionH>
                <wp:positionV relativeFrom="paragraph">
                  <wp:posOffset>295275</wp:posOffset>
                </wp:positionV>
                <wp:extent cx="752475" cy="328802"/>
                <wp:effectExtent l="19050" t="38100" r="47625" b="71755"/>
                <wp:wrapNone/>
                <wp:docPr id="577" name="AutoShape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2475" cy="328802"/>
                        </a:xfrm>
                        <a:prstGeom prst="straightConnector1">
                          <a:avLst/>
                        </a:prstGeom>
                        <a:noFill/>
                        <a:ln w="63500">
                          <a:solidFill>
                            <a:sysClr val="windowText" lastClr="000000">
                              <a:lumMod val="100000"/>
                              <a:lumOff val="0"/>
                            </a:sysClr>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anchor>
            </w:drawing>
          </mc:Choice>
          <mc:Fallback>
            <w:pict>
              <v:shape w14:anchorId="6EC80A5D" id="AutoShape 123" o:spid="_x0000_s1026" type="#_x0000_t32" style="position:absolute;margin-left:281.25pt;margin-top:23.25pt;width:59.25pt;height:25.9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" strokeweight="5pt">
                <v:stroke startarrow="block" endarrow="block"/>
                <v:shadow color="#868686"/>
              </v:shape>
            </w:pict>
          </mc:Fallback>
        </mc:AlternateContent>
      </w:r>
    </w:p>
    <w:p w:rsidR="007A111E" w:rsidRPr="001E2D73" w:rsidRDefault="007A111E" w:rsidP="007A111E">
      <w:pPr>
        <w:spacing w:after="0"/>
        <w:textAlignment w:val="baseline"/>
        <w:rPr>
          <w:color w:val="000000"/>
        </w:rPr>
      </w:pPr>
    </w:p>
    <w:p w:rsidR="007A111E" w:rsidRPr="001E2D73" w:rsidRDefault="00AD199B" w:rsidP="007A111E">
      <w:pPr>
        <w:spacing w:after="0"/>
        <w:textAlignment w:val="baseline"/>
        <w:rPr>
          <w:color w:val="000000"/>
        </w:rPr>
      </w:pPr>
      <w:r>
        <w:rPr>
          <w:noProof/>
          <w:color w:val="000000"/>
          <w:lang w:val="en-US"/>
        </w:rPr>
        <mc:AlternateContent>
          <mc:Choice Requires="wps">
            <w:drawing>
              <wp:anchor distT="0" distB="0" distL="114300" distR="114300" simplePos="0" relativeHeight="251661312" behindDoc="0" locked="0" layoutInCell="1" allowOverlap="1" wp14:anchorId="29AAD215" wp14:editId="194A26A1">
                <wp:simplePos x="0" y="0"/>
                <wp:positionH relativeFrom="column">
                  <wp:posOffset>723900</wp:posOffset>
                </wp:positionH>
                <wp:positionV relativeFrom="paragraph">
                  <wp:posOffset>211455</wp:posOffset>
                </wp:positionV>
                <wp:extent cx="1515110" cy="778470"/>
                <wp:effectExtent l="38100" t="38100" r="46990" b="60325"/>
                <wp:wrapNone/>
                <wp:docPr id="572" name="AutoShape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515110" cy="778470"/>
                        </a:xfrm>
                        <a:prstGeom prst="straightConnector1">
                          <a:avLst/>
                        </a:prstGeom>
                        <a:noFill/>
                        <a:ln w="57150">
                          <a:solidFill>
                            <a:srgbClr val="8064A2">
                              <a:lumMod val="100000"/>
                              <a:lumOff val="0"/>
                            </a:srgbClr>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anchor>
            </w:drawing>
          </mc:Choice>
          <mc:Fallback>
            <w:pict>
              <v:shape w14:anchorId="1711A307" id="AutoShape 118" o:spid="_x0000_s1026" type="#_x0000_t32" style="position:absolute;margin-left:57pt;margin-top:16.65pt;width:119.3pt;height:61.3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" strokecolor="#8064a2" strokeweight="4.5pt">
                <v:stroke startarrow="block" endarrow="block"/>
                <v:shadow color="#868686"/>
              </v:shape>
            </w:pict>
          </mc:Fallback>
        </mc:AlternateContent>
      </w:r>
      <w:r>
        <w:rPr>
          <w:noProof/>
          <w:color w:val="000000"/>
          <w:lang w:val="en-US"/>
        </w:rPr>
        <mc:AlternateContent>
          <mc:Choice Requires="wps">
            <w:drawing>
              <wp:anchor distT="0" distB="0" distL="114300" distR="114300" simplePos="0" relativeHeight="251662336" behindDoc="0" locked="0" layoutInCell="1" allowOverlap="1" wp14:anchorId="4CB8AE67" wp14:editId="64077CEF">
                <wp:simplePos x="0" y="0"/>
                <wp:positionH relativeFrom="column">
                  <wp:posOffset>3076575</wp:posOffset>
                </wp:positionH>
                <wp:positionV relativeFrom="paragraph">
                  <wp:posOffset>211455</wp:posOffset>
                </wp:positionV>
                <wp:extent cx="585470" cy="740664"/>
                <wp:effectExtent l="38100" t="38100" r="62230" b="59690"/>
                <wp:wrapNone/>
                <wp:docPr id="573" name="AutoShap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85470" cy="740664"/>
                        </a:xfrm>
                        <a:prstGeom prst="straightConnector1">
                          <a:avLst/>
                        </a:prstGeom>
                        <a:noFill/>
                        <a:ln w="57150">
                          <a:solidFill>
                            <a:srgbClr val="8064A2">
                              <a:lumMod val="100000"/>
                              <a:lumOff val="0"/>
                            </a:srgbClr>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anchor>
            </w:drawing>
          </mc:Choice>
          <mc:Fallback>
            <w:pict>
              <v:shape w14:anchorId="3D8BD3BC" id="AutoShape 119" o:spid="_x0000_s1026" type="#_x0000_t32" style="position:absolute;margin-left:242.25pt;margin-top:16.65pt;width:46.1pt;height:58.3pt;flip:x 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" strokecolor="#8064a2" strokeweight="4.5pt">
                <v:stroke startarrow="block" endarrow="block"/>
                <v:shadow color="#868686"/>
              </v:shape>
            </w:pict>
          </mc:Fallback>
        </mc:AlternateContent>
      </w:r>
      <w:r>
        <w:rPr>
          <w:noProof/>
          <w:color w:val="000000"/>
          <w:lang w:val="en-US"/>
        </w:rPr>
        <mc:AlternateContent>
          <mc:Choice Requires="wps">
            <w:drawing>
              <wp:anchor distT="0" distB="0" distL="114300" distR="114300" simplePos="0" relativeHeight="251663360" behindDoc="0" locked="0" layoutInCell="1" allowOverlap="1" wp14:anchorId="0E50BCA9" wp14:editId="4A625F15">
                <wp:simplePos x="0" y="0"/>
                <wp:positionH relativeFrom="column">
                  <wp:posOffset>2066925</wp:posOffset>
                </wp:positionH>
                <wp:positionV relativeFrom="paragraph">
                  <wp:posOffset>211455</wp:posOffset>
                </wp:positionV>
                <wp:extent cx="588645" cy="740664"/>
                <wp:effectExtent l="38100" t="38100" r="59055" b="59690"/>
                <wp:wrapNone/>
                <wp:docPr id="574" name="AutoShape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8645" cy="740664"/>
                        </a:xfrm>
                        <a:prstGeom prst="straightConnector1">
                          <a:avLst/>
                        </a:prstGeom>
                        <a:noFill/>
                        <a:ln w="57150">
                          <a:solidFill>
                            <a:srgbClr val="8064A2">
                              <a:lumMod val="100000"/>
                              <a:lumOff val="0"/>
                            </a:srgbClr>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anchor>
            </w:drawing>
          </mc:Choice>
          <mc:Fallback>
            <w:pict>
              <v:shape w14:anchorId="0D451796" id="AutoShape 120" o:spid="_x0000_s1026" type="#_x0000_t32" style="position:absolute;margin-left:162.75pt;margin-top:16.65pt;width:46.35pt;height:58.3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" strokecolor="#8064a2" strokeweight="4.5pt">
                <v:stroke startarrow="block" endarrow="block"/>
                <v:shadow color="#868686"/>
              </v:shape>
            </w:pict>
          </mc:Fallback>
        </mc:AlternateContent>
      </w:r>
      <w:r>
        <w:rPr>
          <w:noProof/>
          <w:color w:val="000000"/>
          <w:lang w:val="en-US"/>
        </w:rPr>
        <mc:AlternateContent>
          <mc:Choice Requires="wps">
            <w:drawing>
              <wp:anchor distT="0" distB="0" distL="114300" distR="114300" simplePos="0" relativeHeight="251664384" behindDoc="0" locked="0" layoutInCell="1" allowOverlap="1" wp14:anchorId="3AE6919B" wp14:editId="3A6CAD24">
                <wp:simplePos x="0" y="0"/>
                <wp:positionH relativeFrom="column">
                  <wp:posOffset>3524250</wp:posOffset>
                </wp:positionH>
                <wp:positionV relativeFrom="paragraph">
                  <wp:posOffset>211455</wp:posOffset>
                </wp:positionV>
                <wp:extent cx="1674495" cy="740664"/>
                <wp:effectExtent l="38100" t="38100" r="59055" b="59690"/>
                <wp:wrapNone/>
                <wp:docPr id="575" name="AutoShape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674495" cy="740664"/>
                        </a:xfrm>
                        <a:prstGeom prst="straightConnector1">
                          <a:avLst/>
                        </a:prstGeom>
                        <a:noFill/>
                        <a:ln w="57150">
                          <a:solidFill>
                            <a:srgbClr val="8064A2">
                              <a:lumMod val="100000"/>
                              <a:lumOff val="0"/>
                            </a:srgbClr>
                          </a:solidFill>
                          <a:round/>
                          <a:headEnd type="triangl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anchor>
            </w:drawing>
          </mc:Choice>
          <mc:Fallback>
            <w:pict>
              <v:shape w14:anchorId="50FC6872" id="AutoShape 121" o:spid="_x0000_s1026" type="#_x0000_t32" style="position:absolute;margin-left:277.5pt;margin-top:16.65pt;width:131.85pt;height:58.3pt;flip:x 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" strokecolor="#8064a2" strokeweight="4.5pt">
                <v:stroke startarrow="block" endarrow="block"/>
                <v:shadow color="#868686"/>
              </v:shape>
            </w:pict>
          </mc:Fallback>
        </mc:AlternateContent>
      </w:r>
    </w:p>
    <w:p w:rsidR="007A111E" w:rsidRPr="001E2D73" w:rsidRDefault="007A111E" w:rsidP="007A111E">
      <w:pPr>
        <w:spacing w:after="0"/>
        <w:textAlignment w:val="baseline"/>
        <w:rPr>
          <w:color w:val="000000"/>
        </w:rPr>
      </w:pPr>
    </w:p>
    <w:p w:rsidR="007A111E" w:rsidRPr="001E2D73" w:rsidRDefault="00AD199B" w:rsidP="007A111E">
      <w:pPr>
        <w:spacing w:after="0"/>
        <w:textAlignment w:val="baseline"/>
        <w:rPr>
          <w:color w:val="000000"/>
        </w:rPr>
      </w:pPr>
      <w:r>
        <w:rPr>
          <w:noProof/>
          <w:color w:val="000000"/>
          <w:lang w:val="en-US"/>
        </w:rPr>
        <mc:AlternateContent>
          <mc:Choice Requires="wps">
            <w:drawing>
              <wp:anchor distT="0" distB="0" distL="114300" distR="114300" simplePos="0" relativeHeight="251653120" behindDoc="0" locked="0" layoutInCell="1" allowOverlap="1" wp14:anchorId="763B2301" wp14:editId="55BAD0E7">
                <wp:simplePos x="0" y="0"/>
                <wp:positionH relativeFrom="column">
                  <wp:posOffset>2655570</wp:posOffset>
                </wp:positionH>
                <wp:positionV relativeFrom="paragraph">
                  <wp:posOffset>270510</wp:posOffset>
                </wp:positionV>
                <wp:extent cx="1728470" cy="484505"/>
                <wp:effectExtent l="19050" t="19050" r="24130" b="10795"/>
                <wp:wrapNone/>
                <wp:docPr id="52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8470" cy="484505"/>
                        </a:xfrm>
                        <a:prstGeom prst="rect">
                          <a:avLst/>
                        </a:prstGeom>
                        <a:solidFill>
                          <a:sysClr val="window" lastClr="FFFFFF">
                            <a:lumMod val="100000"/>
                            <a:lumOff val="0"/>
                          </a:sysClr>
                        </a:solidFill>
                        <a:ln w="31750">
                          <a:solidFill>
                            <a:srgbClr val="C0504D">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A2300" w:rsidRPr="00AD199B" w:rsidRDefault="008A2300" w:rsidP="006E6EAD">
                            <w:pPr>
                              <w:spacing w:before="0" w:after="0" w:line="240" w:lineRule="auto"/>
                              <w:jc w:val="center"/>
                              <w:rPr>
                                <w:rFonts w:ascii="Cambria" w:hAnsi="Cambria"/>
                                <w:b/>
                                <w:sz w:val="24"/>
                                <w:lang w:val="en-US"/>
                              </w:rPr>
                            </w:pPr>
                            <w:r>
                              <w:rPr>
                                <w:rFonts w:ascii="Cambria" w:hAnsi="Cambria"/>
                                <w:b/>
                                <w:sz w:val="24"/>
                                <w:lang w:val="en-US"/>
                              </w:rPr>
                              <w:t>Chủ nậu, thương lái, trung tâm phân phối</w:t>
                            </w:r>
                          </w:p>
                        </w:txbxContent>
                      </wps:txbx>
                      <wps:bodyPr rot="0" vert="horz" wrap="square" lIns="91440" tIns="45720" rIns="91440" bIns="45720" anchor="ctr" anchorCtr="0" upright="1">
                        <a:noAutofit/>
                      </wps:bodyPr>
                    </wps:wsp>
                  </a:graphicData>
                </a:graphic>
                <wp14:sizeRelH relativeFrom="margin">
                  <wp14:pctWidth>0</wp14:pctWidth>
                </wp14:sizeRelH>
              </wp:anchor>
            </w:drawing>
          </mc:Choice>
          <mc:Fallback>
            <w:pict>
              <v:rect w14:anchorId="763B2301" id="Rectangle 9" o:spid="_x0000_s1286" style="position:absolute;left:0;text-align:left;margin-left:209.1pt;margin-top:21.3pt;width:136.1pt;height:38.1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" strokecolor="#c0504d" strokeweight="2.5pt">
                <v:shadow color="#868686"/>
                <v:textbox>
                  <w:txbxContent>
                    <w:p w:rsidR="008A2300" w:rsidRPr="00AD199B" w:rsidRDefault="008A2300" w:rsidP="006E6EAD">
                      <w:pPr>
                        <w:spacing w:before="0" w:after="0" w:line="240" w:lineRule="auto"/>
                        <w:jc w:val="center"/>
                        <w:rPr>
                          <w:rFonts w:ascii="Cambria" w:hAnsi="Cambria"/>
                          <w:b/>
                          <w:sz w:val="24"/>
                          <w:lang w:val="en-US"/>
                        </w:rPr>
                      </w:pPr>
                      <w:r>
                        <w:rPr>
                          <w:rFonts w:ascii="Cambria" w:hAnsi="Cambria"/>
                          <w:b/>
                          <w:sz w:val="24"/>
                          <w:lang w:val="en-US"/>
                        </w:rPr>
                        <w:t>Chủ nậu, thương lái, trung tâm phân phối</w:t>
                      </w:r>
                    </w:p>
                  </w:txbxContent>
                </v:textbox>
              </v:rect>
            </w:pict>
          </mc:Fallback>
        </mc:AlternateContent>
      </w:r>
      <w:r>
        <w:rPr>
          <w:noProof/>
          <w:color w:val="000000"/>
          <w:lang w:val="en-US"/>
        </w:rPr>
        <mc:AlternateContent>
          <mc:Choice Requires="wps">
            <w:drawing>
              <wp:anchor distT="0" distB="0" distL="114300" distR="114300" simplePos="0" relativeHeight="251652096" behindDoc="0" locked="0" layoutInCell="1" allowOverlap="1" wp14:anchorId="7AED0B33" wp14:editId="72D3A932">
                <wp:simplePos x="0" y="0"/>
                <wp:positionH relativeFrom="column">
                  <wp:posOffset>1428750</wp:posOffset>
                </wp:positionH>
                <wp:positionV relativeFrom="paragraph">
                  <wp:posOffset>270510</wp:posOffset>
                </wp:positionV>
                <wp:extent cx="933450" cy="484505"/>
                <wp:effectExtent l="19050" t="19050" r="19050" b="10795"/>
                <wp:wrapNone/>
                <wp:docPr id="524"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84505"/>
                        </a:xfrm>
                        <a:prstGeom prst="rect">
                          <a:avLst/>
                        </a:prstGeom>
                        <a:solidFill>
                          <a:sysClr val="window" lastClr="FFFFFF">
                            <a:lumMod val="100000"/>
                            <a:lumOff val="0"/>
                          </a:sysClr>
                        </a:solidFill>
                        <a:ln w="31750">
                          <a:solidFill>
                            <a:srgbClr val="C0504D">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A2300" w:rsidRPr="00AA511A" w:rsidRDefault="008A2300" w:rsidP="006E6EAD">
                            <w:pPr>
                              <w:spacing w:before="0" w:after="0" w:line="240" w:lineRule="auto"/>
                              <w:jc w:val="center"/>
                              <w:rPr>
                                <w:rFonts w:ascii="Cambria" w:hAnsi="Cambria"/>
                                <w:b/>
                                <w:sz w:val="24"/>
                              </w:rPr>
                            </w:pPr>
                            <w:r w:rsidRPr="00AA511A">
                              <w:rPr>
                                <w:rFonts w:ascii="Cambria" w:hAnsi="Cambria"/>
                                <w:b/>
                                <w:sz w:val="24"/>
                              </w:rPr>
                              <w:t>Nhà sản xuất</w:t>
                            </w:r>
                          </w:p>
                        </w:txbxContent>
                      </wps:txbx>
                      <wps:bodyPr rot="0" vert="horz" wrap="square" lIns="91440" tIns="45720" rIns="91440" bIns="45720" anchor="ctr" anchorCtr="0" upright="1">
                        <a:noAutofit/>
                      </wps:bodyPr>
                    </wps:wsp>
                  </a:graphicData>
                </a:graphic>
                <wp14:sizeRelH relativeFrom="margin">
                  <wp14:pctWidth>0</wp14:pctWidth>
                </wp14:sizeRelH>
              </wp:anchor>
            </w:drawing>
          </mc:Choice>
          <mc:Fallback>
            <w:pict>
              <v:rect w14:anchorId="7AED0B33" id="Rectangle 6" o:spid="_x0000_s1287" style="position:absolute;left:0;text-align:left;margin-left:112.5pt;margin-top:21.3pt;width:73.5pt;height:38.15pt;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" strokecolor="#c0504d" strokeweight="2.5pt">
                <v:shadow color="#868686"/>
                <v:textbox>
                  <w:txbxContent>
                    <w:p w:rsidR="008A2300" w:rsidRPr="00AA511A" w:rsidRDefault="008A2300" w:rsidP="006E6EAD">
                      <w:pPr>
                        <w:spacing w:before="0" w:after="0" w:line="240" w:lineRule="auto"/>
                        <w:jc w:val="center"/>
                        <w:rPr>
                          <w:rFonts w:ascii="Cambria" w:hAnsi="Cambria"/>
                          <w:b/>
                          <w:sz w:val="24"/>
                        </w:rPr>
                      </w:pPr>
                      <w:r w:rsidRPr="00AA511A">
                        <w:rPr>
                          <w:rFonts w:ascii="Cambria" w:hAnsi="Cambria"/>
                          <w:b/>
                          <w:sz w:val="24"/>
                        </w:rPr>
                        <w:t>Nhà sản xuất</w:t>
                      </w:r>
                    </w:p>
                  </w:txbxContent>
                </v:textbox>
              </v:rect>
            </w:pict>
          </mc:Fallback>
        </mc:AlternateContent>
      </w:r>
      <w:r>
        <w:rPr>
          <w:noProof/>
          <w:color w:val="000000"/>
          <w:lang w:val="en-US"/>
        </w:rPr>
        <mc:AlternateContent>
          <mc:Choice Requires="wps">
            <w:drawing>
              <wp:anchor distT="0" distB="0" distL="114300" distR="114300" simplePos="0" relativeHeight="251646976" behindDoc="0" locked="0" layoutInCell="1" allowOverlap="1" wp14:anchorId="3D0EE52A" wp14:editId="7F7A5BCA">
                <wp:simplePos x="0" y="0"/>
                <wp:positionH relativeFrom="column">
                  <wp:posOffset>-104775</wp:posOffset>
                </wp:positionH>
                <wp:positionV relativeFrom="paragraph">
                  <wp:posOffset>22860</wp:posOffset>
                </wp:positionV>
                <wp:extent cx="6040120" cy="1531164"/>
                <wp:effectExtent l="19050" t="19050" r="36830" b="31115"/>
                <wp:wrapNone/>
                <wp:docPr id="508"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40120" cy="1531164"/>
                        </a:xfrm>
                        <a:prstGeom prst="rect">
                          <a:avLst/>
                        </a:prstGeom>
                        <a:solidFill>
                          <a:sysClr val="window" lastClr="FFFFFF">
                            <a:lumMod val="100000"/>
                            <a:lumOff val="0"/>
                          </a:sysClr>
                        </a:solidFill>
                        <a:ln w="57150">
                          <a:solidFill>
                            <a:srgbClr val="F79646">
                              <a:lumMod val="100000"/>
                              <a:lumOff val="0"/>
                            </a:srgb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A2300" w:rsidRDefault="008A2300" w:rsidP="006E6EAD">
                            <w:pPr>
                              <w:spacing w:before="0" w:after="0" w:line="240" w:lineRule="auto"/>
                            </w:pPr>
                          </w:p>
                          <w:p w:rsidR="008A2300" w:rsidRDefault="008A2300" w:rsidP="006E6EAD">
                            <w:pPr>
                              <w:spacing w:before="0" w:after="0" w:line="240" w:lineRule="auto"/>
                            </w:pPr>
                          </w:p>
                          <w:p w:rsidR="008A2300" w:rsidRDefault="008A2300" w:rsidP="006E6EAD">
                            <w:pPr>
                              <w:spacing w:before="0" w:after="0" w:line="240" w:lineRule="auto"/>
                              <w:jc w:val="center"/>
                              <w:rPr>
                                <w:b/>
                                <w:sz w:val="10"/>
                              </w:rPr>
                            </w:pPr>
                          </w:p>
                          <w:p w:rsidR="008A2300" w:rsidRDefault="008A2300" w:rsidP="006E6EAD">
                            <w:pPr>
                              <w:spacing w:before="0" w:after="0" w:line="240" w:lineRule="auto"/>
                              <w:jc w:val="center"/>
                              <w:rPr>
                                <w:b/>
                                <w:sz w:val="36"/>
                              </w:rPr>
                            </w:pPr>
                          </w:p>
                          <w:p w:rsidR="008A2300" w:rsidRPr="00F61EA6" w:rsidRDefault="008A2300" w:rsidP="006E6EAD">
                            <w:pPr>
                              <w:spacing w:before="0" w:after="0" w:line="240" w:lineRule="auto"/>
                              <w:jc w:val="center"/>
                              <w:rPr>
                                <w:b/>
                                <w:sz w:val="36"/>
                              </w:rPr>
                            </w:pPr>
                            <w:r w:rsidRPr="00F61EA6">
                              <w:rPr>
                                <w:b/>
                                <w:sz w:val="36"/>
                              </w:rPr>
                              <w:t>HỆ THỐNG TRUY XUẤT NỘI BỘ</w:t>
                            </w:r>
                          </w:p>
                        </w:txbxContent>
                      </wps:txbx>
                      <wps:bodyPr rot="0" vert="horz" wrap="square" lIns="91440" tIns="45720" rIns="91440" bIns="45720" anchor="t" anchorCtr="0" upright="1">
                        <a:noAutofit/>
                      </wps:bodyPr>
                    </wps:wsp>
                  </a:graphicData>
                </a:graphic>
              </wp:anchor>
            </w:drawing>
          </mc:Choice>
          <mc:Fallback>
            <w:pict>
              <v:rect w14:anchorId="3D0EE52A" id="Rectangle 21" o:spid="_x0000_s1288" style="position:absolute;left:0;text-align:left;margin-left:-8.25pt;margin-top:1.8pt;width:475.6pt;height:120.5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" strokecolor="#f79646" strokeweight="4.5pt">
                <v:stroke dashstyle="dash"/>
                <v:shadow color="#868686"/>
                <v:textbox>
                  <w:txbxContent>
                    <w:p w:rsidR="008A2300" w:rsidRDefault="008A2300" w:rsidP="006E6EAD">
                      <w:pPr>
                        <w:spacing w:before="0" w:after="0" w:line="240" w:lineRule="auto"/>
                      </w:pPr>
                    </w:p>
                    <w:p w:rsidR="008A2300" w:rsidRDefault="008A2300" w:rsidP="006E6EAD">
                      <w:pPr>
                        <w:spacing w:before="0" w:after="0" w:line="240" w:lineRule="auto"/>
                      </w:pPr>
                    </w:p>
                    <w:p w:rsidR="008A2300" w:rsidRDefault="008A2300" w:rsidP="006E6EAD">
                      <w:pPr>
                        <w:spacing w:before="0" w:after="0" w:line="240" w:lineRule="auto"/>
                        <w:jc w:val="center"/>
                        <w:rPr>
                          <w:b/>
                          <w:sz w:val="10"/>
                        </w:rPr>
                      </w:pPr>
                    </w:p>
                    <w:p w:rsidR="008A2300" w:rsidRDefault="008A2300" w:rsidP="006E6EAD">
                      <w:pPr>
                        <w:spacing w:before="0" w:after="0" w:line="240" w:lineRule="auto"/>
                        <w:jc w:val="center"/>
                        <w:rPr>
                          <w:b/>
                          <w:sz w:val="36"/>
                        </w:rPr>
                      </w:pPr>
                    </w:p>
                    <w:p w:rsidR="008A2300" w:rsidRPr="00F61EA6" w:rsidRDefault="008A2300" w:rsidP="006E6EAD">
                      <w:pPr>
                        <w:spacing w:before="0" w:after="0" w:line="240" w:lineRule="auto"/>
                        <w:jc w:val="center"/>
                        <w:rPr>
                          <w:b/>
                          <w:sz w:val="36"/>
                        </w:rPr>
                      </w:pPr>
                      <w:r w:rsidRPr="00F61EA6">
                        <w:rPr>
                          <w:b/>
                          <w:sz w:val="36"/>
                        </w:rPr>
                        <w:t>HỆ THỐNG TRUY XUẤT NỘI BỘ</w:t>
                      </w:r>
                    </w:p>
                  </w:txbxContent>
                </v:textbox>
              </v:rect>
            </w:pict>
          </mc:Fallback>
        </mc:AlternateContent>
      </w:r>
      <w:r>
        <w:rPr>
          <w:noProof/>
          <w:color w:val="000000"/>
          <w:lang w:val="en-US"/>
        </w:rPr>
        <mc:AlternateContent>
          <mc:Choice Requires="wps">
            <w:drawing>
              <wp:anchor distT="0" distB="0" distL="114300" distR="114300" simplePos="0" relativeHeight="251651072" behindDoc="0" locked="0" layoutInCell="1" allowOverlap="1" wp14:anchorId="142044EE" wp14:editId="35010B32">
                <wp:simplePos x="0" y="0"/>
                <wp:positionH relativeFrom="column">
                  <wp:posOffset>9525</wp:posOffset>
                </wp:positionH>
                <wp:positionV relativeFrom="paragraph">
                  <wp:posOffset>270510</wp:posOffset>
                </wp:positionV>
                <wp:extent cx="1308100" cy="484611"/>
                <wp:effectExtent l="19050" t="19050" r="25400" b="10795"/>
                <wp:wrapNone/>
                <wp:docPr id="52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8100" cy="484611"/>
                        </a:xfrm>
                        <a:prstGeom prst="rect">
                          <a:avLst/>
                        </a:prstGeom>
                        <a:solidFill>
                          <a:sysClr val="window" lastClr="FFFFFF">
                            <a:lumMod val="100000"/>
                            <a:lumOff val="0"/>
                          </a:sysClr>
                        </a:solidFill>
                        <a:ln w="31750">
                          <a:solidFill>
                            <a:srgbClr val="C0504D">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A2300" w:rsidRPr="00AA511A" w:rsidRDefault="008A2300" w:rsidP="006E6EAD">
                            <w:pPr>
                              <w:spacing w:before="0" w:after="0" w:line="240" w:lineRule="auto"/>
                              <w:jc w:val="center"/>
                              <w:rPr>
                                <w:rFonts w:ascii="Cambria" w:hAnsi="Cambria"/>
                                <w:b/>
                                <w:sz w:val="24"/>
                              </w:rPr>
                            </w:pPr>
                            <w:r w:rsidRPr="00AA511A">
                              <w:rPr>
                                <w:rFonts w:ascii="Cambria" w:hAnsi="Cambria"/>
                                <w:b/>
                                <w:sz w:val="24"/>
                              </w:rPr>
                              <w:t>Nhà cung ứng vật tư  NN</w:t>
                            </w:r>
                          </w:p>
                        </w:txbxContent>
                      </wps:txbx>
                      <wps:bodyPr rot="0" vert="horz" wrap="square" lIns="91440" tIns="45720" rIns="91440" bIns="45720" anchor="ctr" anchorCtr="0" upright="1">
                        <a:noAutofit/>
                      </wps:bodyPr>
                    </wps:wsp>
                  </a:graphicData>
                </a:graphic>
              </wp:anchor>
            </w:drawing>
          </mc:Choice>
          <mc:Fallback>
            <w:pict>
              <v:rect w14:anchorId="142044EE" id="Rectangle 5" o:spid="_x0000_s1289" style="position:absolute;left:0;text-align:left;margin-left:.75pt;margin-top:21.3pt;width:103pt;height:38.1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" strokecolor="#c0504d" strokeweight="2.5pt">
                <v:shadow color="#868686"/>
                <v:textbox>
                  <w:txbxContent>
                    <w:p w:rsidR="008A2300" w:rsidRPr="00AA511A" w:rsidRDefault="008A2300" w:rsidP="006E6EAD">
                      <w:pPr>
                        <w:spacing w:before="0" w:after="0" w:line="240" w:lineRule="auto"/>
                        <w:jc w:val="center"/>
                        <w:rPr>
                          <w:rFonts w:ascii="Cambria" w:hAnsi="Cambria"/>
                          <w:b/>
                          <w:sz w:val="24"/>
                        </w:rPr>
                      </w:pPr>
                      <w:r w:rsidRPr="00AA511A">
                        <w:rPr>
                          <w:rFonts w:ascii="Cambria" w:hAnsi="Cambria"/>
                          <w:b/>
                          <w:sz w:val="24"/>
                        </w:rPr>
                        <w:t>Nhà cung ứng vật tư  NN</w:t>
                      </w:r>
                    </w:p>
                  </w:txbxContent>
                </v:textbox>
              </v:rect>
            </w:pict>
          </mc:Fallback>
        </mc:AlternateContent>
      </w:r>
      <w:r>
        <w:rPr>
          <w:noProof/>
          <w:color w:val="000000"/>
          <w:lang w:val="en-US"/>
        </w:rPr>
        <mc:AlternateContent>
          <mc:Choice Requires="wps">
            <w:drawing>
              <wp:anchor distT="0" distB="0" distL="114300" distR="114300" simplePos="0" relativeHeight="251654144" behindDoc="0" locked="0" layoutInCell="1" allowOverlap="1" wp14:anchorId="04174181" wp14:editId="0B389828">
                <wp:simplePos x="0" y="0"/>
                <wp:positionH relativeFrom="column">
                  <wp:posOffset>4476750</wp:posOffset>
                </wp:positionH>
                <wp:positionV relativeFrom="paragraph">
                  <wp:posOffset>270510</wp:posOffset>
                </wp:positionV>
                <wp:extent cx="1348740" cy="484611"/>
                <wp:effectExtent l="19050" t="19050" r="22860" b="10795"/>
                <wp:wrapNone/>
                <wp:docPr id="526"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8740" cy="484611"/>
                        </a:xfrm>
                        <a:prstGeom prst="rect">
                          <a:avLst/>
                        </a:prstGeom>
                        <a:solidFill>
                          <a:sysClr val="window" lastClr="FFFFFF">
                            <a:lumMod val="100000"/>
                            <a:lumOff val="0"/>
                          </a:sysClr>
                        </a:solidFill>
                        <a:ln w="31750">
                          <a:solidFill>
                            <a:srgbClr val="C0504D">
                              <a:lumMod val="100000"/>
                              <a:lumOff val="0"/>
                            </a:srgb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8A2300" w:rsidRPr="00AA511A" w:rsidRDefault="008A2300" w:rsidP="006E6EAD">
                            <w:pPr>
                              <w:spacing w:before="0" w:after="0" w:line="240" w:lineRule="auto"/>
                              <w:jc w:val="center"/>
                              <w:rPr>
                                <w:rFonts w:ascii="Cambria" w:hAnsi="Cambria"/>
                                <w:b/>
                                <w:sz w:val="24"/>
                                <w:szCs w:val="24"/>
                              </w:rPr>
                            </w:pPr>
                            <w:r w:rsidRPr="00AA511A">
                              <w:rPr>
                                <w:rFonts w:ascii="Cambria" w:hAnsi="Cambria"/>
                                <w:b/>
                                <w:sz w:val="24"/>
                                <w:szCs w:val="24"/>
                              </w:rPr>
                              <w:t>Phân phối thương mại</w:t>
                            </w:r>
                          </w:p>
                        </w:txbxContent>
                      </wps:txbx>
                      <wps:bodyPr rot="0" vert="horz" wrap="square" lIns="91440" tIns="45720" rIns="91440" bIns="45720" anchor="ctr" anchorCtr="0" upright="1">
                        <a:noAutofit/>
                      </wps:bodyPr>
                    </wps:wsp>
                  </a:graphicData>
                </a:graphic>
              </wp:anchor>
            </w:drawing>
          </mc:Choice>
          <mc:Fallback>
            <w:pict>
              <v:rect w14:anchorId="04174181" id="Rectangle 10" o:spid="_x0000_s1290" style="position:absolute;left:0;text-align:left;margin-left:352.5pt;margin-top:21.3pt;width:106.2pt;height:38.1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" strokecolor="#c0504d" strokeweight="2.5pt">
                <v:shadow color="#868686"/>
                <v:textbox>
                  <w:txbxContent>
                    <w:p w:rsidR="008A2300" w:rsidRPr="00AA511A" w:rsidRDefault="008A2300" w:rsidP="006E6EAD">
                      <w:pPr>
                        <w:spacing w:before="0" w:after="0" w:line="240" w:lineRule="auto"/>
                        <w:jc w:val="center"/>
                        <w:rPr>
                          <w:rFonts w:ascii="Cambria" w:hAnsi="Cambria"/>
                          <w:b/>
                          <w:sz w:val="24"/>
                          <w:szCs w:val="24"/>
                        </w:rPr>
                      </w:pPr>
                      <w:r w:rsidRPr="00AA511A">
                        <w:rPr>
                          <w:rFonts w:ascii="Cambria" w:hAnsi="Cambria"/>
                          <w:b/>
                          <w:sz w:val="24"/>
                          <w:szCs w:val="24"/>
                        </w:rPr>
                        <w:t>Phân phối thương mại</w:t>
                      </w:r>
                    </w:p>
                  </w:txbxContent>
                </v:textbox>
              </v:rect>
            </w:pict>
          </mc:Fallback>
        </mc:AlternateContent>
      </w:r>
    </w:p>
    <w:p w:rsidR="007A111E" w:rsidRPr="001E2D73" w:rsidRDefault="007A111E" w:rsidP="007A111E">
      <w:pPr>
        <w:spacing w:after="0"/>
        <w:textAlignment w:val="baseline"/>
        <w:rPr>
          <w:color w:val="000000"/>
        </w:rPr>
      </w:pPr>
    </w:p>
    <w:p w:rsidR="007A111E" w:rsidRPr="001E2D73" w:rsidRDefault="007A111E" w:rsidP="007A111E">
      <w:pPr>
        <w:spacing w:after="0"/>
        <w:textAlignment w:val="baseline"/>
        <w:rPr>
          <w:color w:val="000000"/>
        </w:rPr>
      </w:pPr>
    </w:p>
    <w:p w:rsidR="00967A32" w:rsidRDefault="00967A32" w:rsidP="00967A32">
      <w:bookmarkStart w:id="86" w:name="_Toc466209644"/>
    </w:p>
    <w:p w:rsidR="00967A32" w:rsidRDefault="00967A32" w:rsidP="00967A32">
      <w:r>
        <w:rPr>
          <w:lang w:val="es-ES"/>
        </w:rPr>
        <w:lastRenderedPageBreak/>
        <w:t>Tương tự như tình huống tại Ấn Độ, trong mô hình chúng tôi đề xuất, c</w:t>
      </w:r>
      <w:r>
        <w:t xml:space="preserve">ơ quan QLNN đóng vai trò là chủ thể (Admin) của hệ thống quản lý dòng thông tin này. Lý tưởng nhất là Việt Nam có chung một hệ thống quản lý thông tin về ATTP có khả năng kết nối trên toàn quốc. Tuy nhiên, trước mắt Đà Nẵng có thể triển khai thí điểm mô hình này cho nội bộ thành phố, như vậy vai trò chủ thể (Admin) thuộc về cơ quan quản lý nhà nước cao nhất tại địa phương đó là </w:t>
      </w:r>
      <w:r w:rsidRPr="0024149D">
        <w:rPr>
          <w:b/>
        </w:rPr>
        <w:t>Ban chỉ đạo liên ngành về vệ sinh ATTP thành phố Đà Nẵng</w:t>
      </w:r>
      <w:r>
        <w:t>.</w:t>
      </w:r>
    </w:p>
    <w:p w:rsidR="009B4B7E" w:rsidRDefault="009B4B7E" w:rsidP="009B4B7E">
      <w:pPr>
        <w:pStyle w:val="Heading3"/>
      </w:pPr>
      <w:bookmarkStart w:id="87" w:name="_Toc466435375"/>
      <w:r>
        <w:t>Nguyên tắc hoạt động của hệ thống</w:t>
      </w:r>
      <w:bookmarkEnd w:id="86"/>
      <w:bookmarkEnd w:id="87"/>
      <w:r>
        <w:t xml:space="preserve"> </w:t>
      </w:r>
    </w:p>
    <w:p w:rsidR="007D3C8C" w:rsidRDefault="007D3C8C" w:rsidP="007D3C8C">
      <w:pPr>
        <w:spacing w:after="0"/>
        <w:textAlignment w:val="baseline"/>
      </w:pPr>
      <w:r>
        <w:t xml:space="preserve">Hệ thống truy xuất nguồn gốc được xây dựng với bao gồm 2 phân hệ thông tin: </w:t>
      </w:r>
      <w:r w:rsidRPr="00A017F8">
        <w:rPr>
          <w:b/>
        </w:rPr>
        <w:t xml:space="preserve">hệ thống </w:t>
      </w:r>
      <w:r>
        <w:rPr>
          <w:b/>
        </w:rPr>
        <w:t>thông tin QLNN</w:t>
      </w:r>
      <w:r>
        <w:t xml:space="preserve"> với sự liên kết thông tin giữa các QLNN với nhau và </w:t>
      </w:r>
      <w:r w:rsidRPr="00A017F8">
        <w:rPr>
          <w:b/>
        </w:rPr>
        <w:t>hệ thống truy xuất nội bộ</w:t>
      </w:r>
      <w:r>
        <w:t xml:space="preserve"> liên kết thông tin giữa các chủ thể tham gia trực tiếp vào chuỗi với cơ quan QLNN. </w:t>
      </w:r>
    </w:p>
    <w:p w:rsidR="009B4B7E" w:rsidRDefault="00C54073" w:rsidP="006E6EAD">
      <w:pPr>
        <w:spacing w:after="0"/>
        <w:textAlignment w:val="baseline"/>
        <w:rPr>
          <w:lang w:val="es-ES"/>
        </w:rPr>
      </w:pPr>
      <w:r w:rsidRPr="00C54073">
        <w:rPr>
          <w:b/>
        </w:rPr>
        <w:t>Hệ thống thông tin QLNN</w:t>
      </w:r>
      <w:r>
        <w:t xml:space="preserve"> là một cơ sở dữ liệu dùng chung giữa tất cả các Sở Ngành, đơn vị QLNN liên quan tới quản lý ATTP, lưu trữ toàn bộ thông tin cũng như mọi kế hoạch, tác nghiệp về quản lý ATTP. </w:t>
      </w:r>
      <w:r w:rsidR="007D3C8C">
        <w:t xml:space="preserve">Các bên liên quan tới quản lý ATTP phải cập nhật dữ liệu </w:t>
      </w:r>
      <w:r w:rsidR="007D3C8C" w:rsidRPr="00F0421B">
        <w:rPr>
          <w:b/>
          <w:i/>
          <w:lang w:val="es-ES"/>
        </w:rPr>
        <w:t>tức thời</w:t>
      </w:r>
      <w:r w:rsidR="007D3C8C" w:rsidRPr="00812034">
        <w:rPr>
          <w:lang w:val="es-ES"/>
        </w:rPr>
        <w:t xml:space="preserve"> (real-time)</w:t>
      </w:r>
      <w:r w:rsidR="007D3C8C" w:rsidRPr="007D3C8C">
        <w:t xml:space="preserve"> trong </w:t>
      </w:r>
      <w:r w:rsidR="007D3C8C">
        <w:t xml:space="preserve">quá trình tác nghiệp. Theo </w:t>
      </w:r>
      <w:r w:rsidR="007D3C8C" w:rsidRPr="00812034">
        <w:rPr>
          <w:lang w:val="es-ES"/>
        </w:rPr>
        <w:fldChar w:fldCharType="begin" w:fldLock="1"/>
      </w:r>
      <w:r w:rsidR="007D3C8C" w:rsidRPr="00812034">
        <w:rPr>
          <w:lang w:val="es-ES"/>
        </w:rPr>
        <w:instrText>ADDIN CSL_CITATION { "citationItems" : [ { "id" : "ITEM-1", "itemData" : { "DOI" : "10.1016/j.ijpe.2011.11.026", "ISBN" : "0925-5273", "ISSN" : "09255273", "abstract" : "After years of emphasis on leanness and responsiveness businesses are now experiencing their vulnerability to supply chain disturbances. Although more literature is appearing on this subject, there is a need for an integrated framework to support the analysis and design of robust food supply chains. In this paper we present such a framework. We define the concept of robustness and classify supply chain disturbances, sources of food supply chain vulnerability, and adequate redesign principles and strategies to achieve robust supply chain performances. To test and illustrate its applicability, the research framework is applied to a meat supply chain. \u00a9 2012 Elsevier B.V. All rights reserved.", "author" : [ { "dropping-particle" : "V.", "family" : "Vlajic", "given" : "Jelena", "non-dropping-particle" : "", "parse-names" : false, "suffix" : "" }, { "dropping-particle" : "", "family" : "Vorst", "given" : "Jack G a J", "non-dropping-particle" : "Van Der", "parse-names" : false, "suffix" : "" }, { "dropping-particle" : "", "family" : "Haijema", "given" : "Ren\u00e9", "non-dropping-particle" : "", "parse-names" : false, "suffix" : "" } ], "container-title" : "International Journal of Production Economics", "id" : "ITEM-1", "issue" : "1", "issued" : { "date-parts" : [ [ "2012" ] ] }, "page" : "176-189", "title" : "A framework for designing robust food supply chains", "type" : "article-journal", "volume" : "137" }, "uris" : [ "http://www.mendeley.com/documents/?uuid=4f895dff-bafc-46d4-8d72-a989fd71172d" ] } ], "mendeley" : { "formattedCitation" : "(Vlajic, Van Der Vorst, &amp; Haijema, 2012)", "plainTextFormattedCitation" : "(Vlajic, Van Der Vorst, &amp; Haijema, 2012)", "previouslyFormattedCitation" : "(Vlajic, Van Der Vorst, &amp; Haijema, 2012)" }, "properties" : { "noteIndex" : 0 }, "schema" : "https://github.com/citation-style-language/schema/raw/master/csl-citation.json" }</w:instrText>
      </w:r>
      <w:r w:rsidR="007D3C8C" w:rsidRPr="00812034">
        <w:rPr>
          <w:lang w:val="es-ES"/>
        </w:rPr>
        <w:fldChar w:fldCharType="separate"/>
      </w:r>
      <w:r w:rsidR="007D3C8C" w:rsidRPr="00812034">
        <w:rPr>
          <w:noProof/>
          <w:lang w:val="es-ES"/>
        </w:rPr>
        <w:t>(Vlajic, Van Der Vorst, &amp; Haijema, 2012)</w:t>
      </w:r>
      <w:r w:rsidR="007D3C8C" w:rsidRPr="00812034">
        <w:rPr>
          <w:lang w:val="es-ES"/>
        </w:rPr>
        <w:fldChar w:fldCharType="end"/>
      </w:r>
      <w:r w:rsidR="007D3C8C">
        <w:rPr>
          <w:lang w:val="es-ES"/>
        </w:rPr>
        <w:t xml:space="preserve">, hệ thống thông tin tức thời là cơ sở để </w:t>
      </w:r>
      <w:r w:rsidR="007D3C8C" w:rsidRPr="00812034">
        <w:rPr>
          <w:lang w:val="es-ES"/>
        </w:rPr>
        <w:t>xây dựng một hệ thống tự động kiểm soát, phát hiện bất thường.</w:t>
      </w:r>
    </w:p>
    <w:p w:rsidR="007D3C8C" w:rsidRDefault="007D3C8C" w:rsidP="006E6EAD">
      <w:pPr>
        <w:spacing w:after="0"/>
        <w:textAlignment w:val="baseline"/>
        <w:rPr>
          <w:lang w:val="es-ES"/>
        </w:rPr>
      </w:pPr>
      <w:r>
        <w:rPr>
          <w:lang w:val="es-ES"/>
        </w:rPr>
        <w:t>Hệ thống thông tin QLNN cũng lưu trữ toàn bộ các văn bản, quy định, quy phạm pháp luật về quản lý ATTP, là CSDL các biểu mẫu cần thiết mà các đối tượng tham gia vào chuỗi thực phẩm an toàn cần sử dụng. Hệ thống cũng cho phép các đối tượng trong chuỗi tương tác với cơ quan QLNN nhằm giảm thiểu việc tương tác trực tiếp mất thời gian và chi phí của các chủ thể.</w:t>
      </w:r>
    </w:p>
    <w:p w:rsidR="007D3C8C" w:rsidRPr="007D3C8C" w:rsidRDefault="007D3C8C" w:rsidP="006E6EAD">
      <w:pPr>
        <w:spacing w:after="0"/>
        <w:textAlignment w:val="baseline"/>
      </w:pPr>
      <w:r>
        <w:rPr>
          <w:lang w:val="es-ES"/>
        </w:rPr>
        <w:t xml:space="preserve">Một CSDL đầy đủ liên quan tới QLNN về ATTP được cập nhật liên tục, tức thời sẽ tạo điều kiện cho </w:t>
      </w:r>
      <w:r w:rsidRPr="007D3C8C">
        <w:t>Ban chỉ đạo liên ngành về vệ sinh ATTP</w:t>
      </w:r>
      <w:r w:rsidR="00567FD6">
        <w:t xml:space="preserve"> tăng cường hiệu quả trong công tác kiểm tra, giám sát tiến trình thực thi công việc của các bên liên quan.</w:t>
      </w:r>
    </w:p>
    <w:p w:rsidR="00F0421B" w:rsidRDefault="00C54073" w:rsidP="00D11951">
      <w:pPr>
        <w:spacing w:after="0"/>
        <w:textAlignment w:val="baseline"/>
      </w:pPr>
      <w:r w:rsidRPr="00C54073">
        <w:rPr>
          <w:b/>
        </w:rPr>
        <w:lastRenderedPageBreak/>
        <w:t>Hệ thống truy xuất nội bộ</w:t>
      </w:r>
      <w:r>
        <w:t xml:space="preserve"> là CSDL về các thành phần tham gia vào chuỗi cung ứng thực phẩm an toàn. </w:t>
      </w:r>
      <w:r w:rsidR="009B4B7E">
        <w:t xml:space="preserve">Hệ thống </w:t>
      </w:r>
      <w:r>
        <w:t xml:space="preserve">được phân quyền cho từng thành viên trong chuỗi. </w:t>
      </w:r>
      <w:r w:rsidR="009B4B7E">
        <w:t xml:space="preserve">Theo </w:t>
      </w:r>
      <w:r w:rsidR="009B4B7E">
        <w:rPr>
          <w:color w:val="000000"/>
          <w:szCs w:val="28"/>
        </w:rPr>
        <w:t>3075</w:t>
      </w:r>
      <w:r w:rsidR="009B4B7E" w:rsidRPr="00215D30">
        <w:rPr>
          <w:color w:val="000000"/>
          <w:szCs w:val="28"/>
        </w:rPr>
        <w:t>/QĐ-BNN-QLCL</w:t>
      </w:r>
      <w:r w:rsidR="009B4B7E">
        <w:rPr>
          <w:color w:val="000000"/>
          <w:szCs w:val="28"/>
        </w:rPr>
        <w:t xml:space="preserve"> hướng dẫn xác nhận chuỗi cung ứng an toàn, đ</w:t>
      </w:r>
      <w:r>
        <w:t xml:space="preserve">ể tham gia vào chuỗi cung ứng an toàn, mỗi thành viên phải thực hiện nghĩa vụ truy xuất nguồn gốc, </w:t>
      </w:r>
      <w:r w:rsidR="00567FD6">
        <w:t xml:space="preserve">và mọi mắt xích trên toàn chuỗi phải được kiểm tra của cơ quan QLNN trước khi tham gia vào chuỗi. </w:t>
      </w:r>
      <w:bookmarkStart w:id="88" w:name="_Toc466209645"/>
      <w:r w:rsidR="00967457">
        <w:t>Vai trò, chức năng của từng đối tượng trong mô hình</w:t>
      </w:r>
      <w:bookmarkEnd w:id="88"/>
    </w:p>
    <w:p w:rsidR="00967457" w:rsidRDefault="00967457" w:rsidP="00724FDC">
      <w:pPr>
        <w:pStyle w:val="Heading4"/>
      </w:pPr>
      <w:r>
        <w:t>Cơ quan QLNN</w:t>
      </w:r>
    </w:p>
    <w:p w:rsidR="00063CE8" w:rsidRDefault="008C5577" w:rsidP="00063CE8">
      <w:r>
        <w:t xml:space="preserve">Với vai trò chủ thể của hệ thống, cơ quan QLNN </w:t>
      </w:r>
      <w:r w:rsidR="00063CE8">
        <w:t xml:space="preserve">đứng đầu là là </w:t>
      </w:r>
      <w:r w:rsidR="00063CE8" w:rsidRPr="0024149D">
        <w:rPr>
          <w:b/>
        </w:rPr>
        <w:t>Ban chỉ đạo liên ngành về vệ sinh ATTP thành phố Đà Nẵng</w:t>
      </w:r>
      <w:r w:rsidR="00063CE8">
        <w:t>.</w:t>
      </w:r>
      <w:r>
        <w:t xml:space="preserve">chịu trách nhiệm đầu tư cơ sở hạ tầng, </w:t>
      </w:r>
      <w:r w:rsidR="00DD4B28">
        <w:t xml:space="preserve">xây dựng hệ thống tiêu chuẩn, quy định chung và </w:t>
      </w:r>
      <w:r>
        <w:t xml:space="preserve">triển khai thực hiện đồng bộ tại toàn bộ các cơ quan liên quan. </w:t>
      </w:r>
      <w:r w:rsidR="00063CE8">
        <w:t>Ban chỉ đạo liên ngành về vệ sinh ATTP sẽ là đầu mối nắm toàn bộ quyền kiểm soát thông tin của hệ thống, thực hiện chia sẻ, phân cấp thông tin theo chức năng quản lý của từng Sở Ngành.</w:t>
      </w:r>
    </w:p>
    <w:p w:rsidR="00063CE8" w:rsidRDefault="00063CE8" w:rsidP="00063CE8">
      <w:r>
        <w:t xml:space="preserve">Đối với </w:t>
      </w:r>
      <w:r w:rsidRPr="0089547A">
        <w:rPr>
          <w:b/>
        </w:rPr>
        <w:t xml:space="preserve">hệ thống </w:t>
      </w:r>
      <w:r>
        <w:rPr>
          <w:b/>
        </w:rPr>
        <w:t>thông tin QLNN</w:t>
      </w:r>
      <w:r>
        <w:t>, các Sở Ngành tham gia dựa trên nguyên tắc:</w:t>
      </w:r>
    </w:p>
    <w:p w:rsidR="00063CE8" w:rsidRDefault="00063CE8" w:rsidP="00063CE8">
      <w:pPr>
        <w:pStyle w:val="ListParagraph"/>
        <w:numPr>
          <w:ilvl w:val="0"/>
          <w:numId w:val="12"/>
        </w:numPr>
      </w:pPr>
      <w:r>
        <w:t>Cơ quan quản lý NN quản lý thông tin liên quan tới chức năng được phân cấp</w:t>
      </w:r>
    </w:p>
    <w:p w:rsidR="00063CE8" w:rsidRDefault="00063CE8" w:rsidP="00063CE8">
      <w:pPr>
        <w:pStyle w:val="ListParagraph"/>
        <w:numPr>
          <w:ilvl w:val="0"/>
          <w:numId w:val="12"/>
        </w:numPr>
      </w:pPr>
      <w:r>
        <w:t>Cơ quan QLNN có nghĩa vụ đề xuất danh mục thông tin cần quản lý và chia sẻ cho Ban chỉ đạo liên ngành để phục vụ công tác quản lý của mình</w:t>
      </w:r>
    </w:p>
    <w:p w:rsidR="00063CE8" w:rsidRDefault="00063CE8" w:rsidP="00063CE8">
      <w:pPr>
        <w:pStyle w:val="ListParagraph"/>
        <w:numPr>
          <w:ilvl w:val="0"/>
          <w:numId w:val="12"/>
        </w:numPr>
      </w:pPr>
      <w:r>
        <w:t>Cập nhật thông tin về kết quả thanh kiểm tra, kết quả kiểm tra giám sát mẫu</w:t>
      </w:r>
    </w:p>
    <w:p w:rsidR="00063CE8" w:rsidRDefault="00063CE8" w:rsidP="008C5577">
      <w:pPr>
        <w:pStyle w:val="ListParagraph"/>
        <w:numPr>
          <w:ilvl w:val="0"/>
          <w:numId w:val="12"/>
        </w:numPr>
      </w:pPr>
      <w:r>
        <w:t>Chịu trách nhiệm về độ chính xác, tính xác thực của thông tin</w:t>
      </w:r>
    </w:p>
    <w:p w:rsidR="00063CE8" w:rsidRDefault="00063CE8" w:rsidP="008C5577">
      <w:pPr>
        <w:pStyle w:val="ListParagraph"/>
        <w:numPr>
          <w:ilvl w:val="0"/>
          <w:numId w:val="12"/>
        </w:numPr>
      </w:pPr>
      <w:r>
        <w:t>Mọi kế hoạch, công tác, thông tin liên quan tới quản lý ATTP sẽ được cập nhật trên hệ thống và được chia sẻ tới các bên liên quan.</w:t>
      </w:r>
    </w:p>
    <w:p w:rsidR="008C5577" w:rsidRDefault="00063CE8" w:rsidP="008C5577">
      <w:pPr>
        <w:rPr>
          <w:lang w:val="es-ES"/>
        </w:rPr>
      </w:pPr>
      <w:r>
        <w:t xml:space="preserve">Đối với </w:t>
      </w:r>
      <w:r w:rsidRPr="00EE3FCD">
        <w:rPr>
          <w:b/>
        </w:rPr>
        <w:t>hệ thống truy xuất nội bộ</w:t>
      </w:r>
      <w:r w:rsidR="00EE3FCD">
        <w:t xml:space="preserve">, </w:t>
      </w:r>
      <w:r w:rsidR="00530916">
        <w:rPr>
          <w:lang w:val="es-ES"/>
        </w:rPr>
        <w:t>cơ quan QLNN chịu trách nhiệm tư vấn, hỗ trợ các chủ tham gia vào hệ thống. T</w:t>
      </w:r>
      <w:r w:rsidR="008C5577">
        <w:t xml:space="preserve">ương tự mô hình của Ấn Độ, cơ quan QLNN </w:t>
      </w:r>
      <w:r w:rsidR="008C5577">
        <w:rPr>
          <w:lang w:val="es-ES"/>
        </w:rPr>
        <w:t>chịu trách nhiệm quản lý code và không tiến hành phân quyền cho các đơn vị sản xuất</w:t>
      </w:r>
      <w:r w:rsidR="00DD4B28">
        <w:rPr>
          <w:lang w:val="es-ES"/>
        </w:rPr>
        <w:t>, kinh doanh</w:t>
      </w:r>
      <w:r w:rsidR="008C5577">
        <w:rPr>
          <w:lang w:val="es-ES"/>
        </w:rPr>
        <w:t>.</w:t>
      </w:r>
      <w:r w:rsidR="0058221A">
        <w:rPr>
          <w:lang w:val="es-ES"/>
        </w:rPr>
        <w:t xml:space="preserve"> Mọi chủ thể và hàng hóa đăng kí tham gia vào chuỗi đều được cấp 1 mã code. Mã code </w:t>
      </w:r>
      <w:r w:rsidR="0058221A">
        <w:rPr>
          <w:lang w:val="es-ES"/>
        </w:rPr>
        <w:lastRenderedPageBreak/>
        <w:t>này sẽ là cơ sở kết nối thông tin giữa các mắt xích và là cơ sở để người tiêu dùng có thể truy xuất nguồn gốc trên các thiết bị hỗ trợ như điện thoại thông.</w:t>
      </w:r>
    </w:p>
    <w:p w:rsidR="0089547A" w:rsidRDefault="0089547A" w:rsidP="00724FDC">
      <w:pPr>
        <w:pStyle w:val="Heading4"/>
      </w:pPr>
      <w:r>
        <w:t xml:space="preserve">Các chủ thể tham gia trực tiếp vào chuỗi </w:t>
      </w:r>
    </w:p>
    <w:p w:rsidR="007A111E" w:rsidRPr="001E2D73" w:rsidRDefault="0089547A" w:rsidP="005B17DA">
      <w:r>
        <w:t xml:space="preserve">Các chủ thể tham gia trực tiếp vào chuỗi bao gồm: cơ sở sản xuất, kinh doanh VTNN, cơ sở sản xuất ban đầu, cơ sở thu mua/chủ nậu/nhà bán sỉ/trung tâm phân phối, cơ sở bán lẻ. Các chủ thể này có </w:t>
      </w:r>
      <w:r w:rsidR="00530916">
        <w:t>nghĩa vụ k</w:t>
      </w:r>
      <w:r>
        <w:t>ê khai thông tin vào hệ thống:</w:t>
      </w:r>
      <w:r w:rsidR="00395BB4">
        <w:t xml:space="preserve"> </w:t>
      </w:r>
      <w:r w:rsidR="009C6F79">
        <w:t>T</w:t>
      </w:r>
      <w:r>
        <w:t>hông tin cá nhân/</w:t>
      </w:r>
      <w:r w:rsidR="009C6F79">
        <w:t>doanh nghiệp</w:t>
      </w:r>
      <w:r w:rsidR="00395BB4">
        <w:t xml:space="preserve">; </w:t>
      </w:r>
      <w:r w:rsidR="009C6F79">
        <w:t>T</w:t>
      </w:r>
      <w:r>
        <w:t xml:space="preserve">hông tin mặt </w:t>
      </w:r>
      <w:r w:rsidR="009C6F79">
        <w:t>hàng sản xuất, kinh doanh</w:t>
      </w:r>
      <w:r w:rsidR="00395BB4">
        <w:t xml:space="preserve">; </w:t>
      </w:r>
      <w:r w:rsidR="009C6F79">
        <w:t>T</w:t>
      </w:r>
      <w:r>
        <w:t>hông tin về nhà cung ứng và khách hàng</w:t>
      </w:r>
      <w:r w:rsidR="00395BB4">
        <w:t xml:space="preserve">; </w:t>
      </w:r>
      <w:r w:rsidR="009C6F79">
        <w:t>Thông tin về quy mô sản xuất, kinh doanh</w:t>
      </w:r>
      <w:r w:rsidR="00395BB4">
        <w:t xml:space="preserve">; </w:t>
      </w:r>
      <w:r w:rsidR="009C6F79">
        <w:t>Các thông tin về quy trình sản xuất, kinh doanh</w:t>
      </w:r>
      <w:r w:rsidR="00395BB4">
        <w:t xml:space="preserve">. </w:t>
      </w:r>
      <w:r w:rsidR="00530916">
        <w:t>Ngoài nghĩa vụ bắt buộc này, mô hình CNTT còn cung cấp những ứng dụng miễn phí giúp các chủ thể có thể chủ động kiểm soát chất lượng và thực hiện truy xuất nguồn gốc hàng hóa đối với nhà cung cấp hay trung gian phân phối của mình; tự chủ trong việc cung cấp thông tin cho khách hàng; hay thuận tiện trong việc tìm kiếm đối tác, nguồn hàng tin cậy được chứng nhận bởi cơ quan QLNN.</w:t>
      </w:r>
      <w:r w:rsidR="00395BB4">
        <w:t xml:space="preserve"> </w:t>
      </w:r>
      <w:r w:rsidR="005B17DA">
        <w:t>Tóm lại, mô hình ứng dụng CNTT đề xuất không chỉ cải thiện hiệu quả quản lý chuỗi thực phẩm an toàn của  cơ quan QLNN, mà còn cung cấp khả năng truy xuất nguồn gốc trên toàn chuỗi và tạo điều kiện để các mắt xích trong chuỗi sản xuất kinh doanh tìm thấy nhau.</w:t>
      </w:r>
      <w:r w:rsidR="007A111E" w:rsidRPr="001E2D73">
        <w:t xml:space="preserve"> </w:t>
      </w:r>
    </w:p>
    <w:p w:rsidR="00284263" w:rsidRDefault="00284263" w:rsidP="003822C3">
      <w:pPr>
        <w:pStyle w:val="Heading2"/>
        <w:rPr>
          <w:lang w:val="es-ES"/>
        </w:rPr>
      </w:pPr>
      <w:bookmarkStart w:id="89" w:name="_Toc466209647"/>
      <w:bookmarkStart w:id="90" w:name="_Toc466435376"/>
      <w:r>
        <w:rPr>
          <w:lang w:val="es-ES"/>
        </w:rPr>
        <w:t>Giải pháp kiểm soát mẫu</w:t>
      </w:r>
      <w:bookmarkEnd w:id="89"/>
      <w:bookmarkEnd w:id="90"/>
    </w:p>
    <w:p w:rsidR="00284263" w:rsidRDefault="005372DA" w:rsidP="00284263">
      <w:pPr>
        <w:rPr>
          <w:lang w:val="es-ES"/>
        </w:rPr>
      </w:pPr>
      <w:r>
        <w:rPr>
          <w:lang w:val="es-ES"/>
        </w:rPr>
        <w:t xml:space="preserve">Vì thực phẩm tươi sống có tuổi thọ ngắn hơn thời gian kiểm tra mẫu, do đó </w:t>
      </w:r>
      <w:r w:rsidRPr="005372DA">
        <w:rPr>
          <w:b/>
          <w:lang w:val="es-ES"/>
        </w:rPr>
        <w:t>mục tiêu của kiểm tra mẫu</w:t>
      </w:r>
      <w:r>
        <w:rPr>
          <w:lang w:val="es-ES"/>
        </w:rPr>
        <w:t xml:space="preserve"> là để :</w:t>
      </w:r>
    </w:p>
    <w:p w:rsidR="005372DA" w:rsidRDefault="005372DA" w:rsidP="005372DA">
      <w:pPr>
        <w:pStyle w:val="ListParagraph"/>
        <w:numPr>
          <w:ilvl w:val="0"/>
          <w:numId w:val="12"/>
        </w:numPr>
        <w:rPr>
          <w:lang w:val="es-ES"/>
        </w:rPr>
      </w:pPr>
      <w:r>
        <w:rPr>
          <w:lang w:val="es-ES"/>
        </w:rPr>
        <w:t>Tạo CSDL đánh giá các chủ thể tham gia vào chuỗi</w:t>
      </w:r>
    </w:p>
    <w:p w:rsidR="005372DA" w:rsidRDefault="005372DA" w:rsidP="005372DA">
      <w:pPr>
        <w:pStyle w:val="ListParagraph"/>
        <w:numPr>
          <w:ilvl w:val="0"/>
          <w:numId w:val="12"/>
        </w:numPr>
        <w:rPr>
          <w:lang w:val="es-ES"/>
        </w:rPr>
      </w:pPr>
      <w:r>
        <w:rPr>
          <w:lang w:val="es-ES"/>
        </w:rPr>
        <w:t>Thu hồi hàng hóa không đạt chất lượng</w:t>
      </w:r>
    </w:p>
    <w:p w:rsidR="006259E1" w:rsidRDefault="006259E1" w:rsidP="006259E1">
      <w:pPr>
        <w:pStyle w:val="Heading3"/>
        <w:rPr>
          <w:lang w:val="es-ES"/>
        </w:rPr>
      </w:pPr>
      <w:bookmarkStart w:id="91" w:name="_Toc466209648"/>
      <w:bookmarkStart w:id="92" w:name="_Toc466435377"/>
      <w:r>
        <w:rPr>
          <w:lang w:val="es-ES"/>
        </w:rPr>
        <w:t>Ngân sách kiểm soát mẫu</w:t>
      </w:r>
      <w:bookmarkEnd w:id="91"/>
      <w:bookmarkEnd w:id="92"/>
    </w:p>
    <w:p w:rsidR="006259E1" w:rsidRDefault="00E55198" w:rsidP="005372DA">
      <w:pPr>
        <w:rPr>
          <w:lang w:val="es-ES"/>
        </w:rPr>
      </w:pPr>
      <w:r>
        <w:rPr>
          <w:lang w:val="es-ES"/>
        </w:rPr>
        <w:t xml:space="preserve">Về khoa học, việc lấy mẫu phải bảo đảm được tính đại diện của tổng thể. Tuy nhiên, thực tế thì kiểm tra mẫu làm phát sinh chi phí. Chính vì ngân sách hạn hẹp, nên theo dữ liệu báo cáo số lượng mẫu kiểm soát của cơ quan QLNN rất khiêm tốn. </w:t>
      </w:r>
      <w:r w:rsidR="005372DA">
        <w:rPr>
          <w:lang w:val="es-ES"/>
        </w:rPr>
        <w:t xml:space="preserve">Theo các nghiên cứu </w:t>
      </w:r>
      <w:r w:rsidR="005372DA">
        <w:rPr>
          <w:lang w:val="es-ES"/>
        </w:rPr>
        <w:lastRenderedPageBreak/>
        <w:t>của chúng tôi về hành vi ngườ</w:t>
      </w:r>
      <w:r w:rsidR="00AD288D">
        <w:rPr>
          <w:lang w:val="es-ES"/>
        </w:rPr>
        <w:t>i tiêu dùng thực phẩm (xem mục 2</w:t>
      </w:r>
      <w:r w:rsidR="005372DA">
        <w:rPr>
          <w:lang w:val="es-ES"/>
        </w:rPr>
        <w:t xml:space="preserve">.4) </w:t>
      </w:r>
      <w:r w:rsidR="006259E1">
        <w:rPr>
          <w:lang w:val="es-ES"/>
        </w:rPr>
        <w:t xml:space="preserve">94% người được hỏi </w:t>
      </w:r>
      <w:r w:rsidR="005372DA">
        <w:rPr>
          <w:lang w:val="es-ES"/>
        </w:rPr>
        <w:t xml:space="preserve">có thể chấp nhận trả giá cao hơn </w:t>
      </w:r>
      <w:r w:rsidR="006259E1">
        <w:rPr>
          <w:lang w:val="es-ES"/>
        </w:rPr>
        <w:t xml:space="preserve">với mức tối thiểu từ 10% </w:t>
      </w:r>
      <w:r w:rsidR="008E1E3B">
        <w:rPr>
          <w:lang w:val="es-ES"/>
        </w:rPr>
        <w:t>(</w:t>
      </w:r>
      <w:r w:rsidR="008E1E3B">
        <w:rPr>
          <w:lang w:val="es-ES"/>
        </w:rPr>
        <w:fldChar w:fldCharType="begin"/>
      </w:r>
      <w:r w:rsidR="008E1E3B">
        <w:rPr>
          <w:lang w:val="es-ES"/>
        </w:rPr>
        <w:instrText xml:space="preserve"> REF _Ref466128979 \h </w:instrText>
      </w:r>
      <w:r w:rsidR="008E1E3B">
        <w:rPr>
          <w:lang w:val="es-ES"/>
        </w:rPr>
      </w:r>
      <w:r w:rsidR="008E1E3B">
        <w:rPr>
          <w:lang w:val="es-ES"/>
        </w:rPr>
        <w:fldChar w:fldCharType="separate"/>
      </w:r>
      <w:r w:rsidR="000411C8" w:rsidRPr="000411C8">
        <w:rPr>
          <w:b/>
          <w:bCs/>
          <w:lang w:val="es-ES"/>
        </w:rPr>
        <w:t>Error! Reference source not found.</w:t>
      </w:r>
      <w:r w:rsidR="008E1E3B">
        <w:rPr>
          <w:lang w:val="es-ES"/>
        </w:rPr>
        <w:fldChar w:fldCharType="end"/>
      </w:r>
      <w:r w:rsidR="006259E1">
        <w:rPr>
          <w:lang w:val="es-ES"/>
        </w:rPr>
        <w:t>) do đó, chúng tôi đề xuất trích chi phí 1000/1kg thực phẩm tươi sống làm ngân sách kiểm soát mẫu. Việc trích chi phí này không áp dụng với các loại hình sản xuất nhỏ lẻ. Do đó, chúng tôi đề xuất đầu tiên sẽ áp dụng thí điểm cho chuỗi cung ứng thực phẩm an toàn được đăng kí, sau đó tiến tới áp dụng cho toàn thị trường.</w:t>
      </w:r>
    </w:p>
    <w:p w:rsidR="00746547" w:rsidRDefault="006259E1" w:rsidP="006259E1">
      <w:pPr>
        <w:pStyle w:val="Heading3"/>
        <w:rPr>
          <w:lang w:val="es-ES"/>
        </w:rPr>
      </w:pPr>
      <w:r>
        <w:rPr>
          <w:lang w:val="es-ES"/>
        </w:rPr>
        <w:t xml:space="preserve"> </w:t>
      </w:r>
      <w:bookmarkStart w:id="93" w:name="_Toc466209649"/>
      <w:bookmarkStart w:id="94" w:name="_Toc466435378"/>
      <w:r w:rsidR="00746547">
        <w:rPr>
          <w:lang w:val="es-ES"/>
        </w:rPr>
        <w:t>Nội dung kiểm soát mẫu</w:t>
      </w:r>
      <w:bookmarkEnd w:id="93"/>
      <w:bookmarkEnd w:id="94"/>
    </w:p>
    <w:p w:rsidR="00746547" w:rsidRPr="00746547" w:rsidRDefault="00746547" w:rsidP="00746547">
      <w:pPr>
        <w:rPr>
          <w:lang w:val="es-ES"/>
        </w:rPr>
      </w:pPr>
      <w:r>
        <w:rPr>
          <w:lang w:val="es-ES"/>
        </w:rPr>
        <w:t>Về nguyên tắc, thực phẩm tươi sống có khả năng bị mất ATTP tại nhiều công đoạn với nhiều khả năng lây nhiễm khác nhau. Tuy nhiên, thời điểm hiện tại, việc kiểm soát tại nhiều mắt xích sẽ khó khăn, chi phí lớn, do đó bước đầu tiên, chúng tôi đề xuất hoạt động kiểm soát mẫu dừng lại ở mục tiêu kiểm tra việc sử dụng hóa chất trong thực phẩm tươi sống. Danh mục chỉ tiêu kiểm tra, ngưỡng tới hạn tùy vào từng loại sản phẩm và tuân thủ theo quy định của cơ quan chức  năng.</w:t>
      </w:r>
    </w:p>
    <w:p w:rsidR="006259E1" w:rsidRDefault="006F7B5F" w:rsidP="006259E1">
      <w:pPr>
        <w:pStyle w:val="Heading3"/>
        <w:rPr>
          <w:lang w:val="es-ES"/>
        </w:rPr>
      </w:pPr>
      <w:bookmarkStart w:id="95" w:name="_Toc466209650"/>
      <w:bookmarkStart w:id="96" w:name="_Toc466435379"/>
      <w:r>
        <w:rPr>
          <w:lang w:val="es-ES"/>
        </w:rPr>
        <w:t>Vị trí lấy mẫu</w:t>
      </w:r>
      <w:bookmarkEnd w:id="95"/>
      <w:bookmarkEnd w:id="96"/>
    </w:p>
    <w:p w:rsidR="00746547" w:rsidRDefault="00746547" w:rsidP="00746547">
      <w:pPr>
        <w:rPr>
          <w:lang w:val="es-ES"/>
        </w:rPr>
      </w:pPr>
      <w:r>
        <w:rPr>
          <w:lang w:val="es-ES"/>
        </w:rPr>
        <w:t>Với mục tiêu giám sát việc sử dụng hóa chất trong thực phẩm tươi sống, chúng tôi đề nghị trên toàn chuỗi chỉ tập trung kiểm tra mẫu tại 1 mắt xích trên toàn chuỗi. Để hiệu quả và thuận tiện cho việc triển khai giai đoạn đầu, chúng tôi đề xuất tiến hành lấy mẫu kiểm tra tại những mắt xích tập trung có số lượng thành viên tham gia ít và sản lượng lớn. Cụ thể:</w:t>
      </w:r>
    </w:p>
    <w:p w:rsidR="00746547" w:rsidRDefault="00746547" w:rsidP="00746547">
      <w:pPr>
        <w:pStyle w:val="ListParagraph"/>
        <w:numPr>
          <w:ilvl w:val="0"/>
          <w:numId w:val="12"/>
        </w:numPr>
        <w:rPr>
          <w:lang w:val="es-ES"/>
        </w:rPr>
      </w:pPr>
      <w:r>
        <w:rPr>
          <w:lang w:val="es-ES"/>
        </w:rPr>
        <w:t>Đối với chuỗi thịt: lấy mẫu tại mắt xích dịch vụ giết mổ tại lò mổ Đà Sơn theo từng chủ kinh doanh</w:t>
      </w:r>
    </w:p>
    <w:p w:rsidR="00746547" w:rsidRDefault="00746547" w:rsidP="00746547">
      <w:pPr>
        <w:pStyle w:val="ListParagraph"/>
        <w:numPr>
          <w:ilvl w:val="0"/>
          <w:numId w:val="12"/>
        </w:numPr>
        <w:rPr>
          <w:lang w:val="es-ES"/>
        </w:rPr>
      </w:pPr>
      <w:r>
        <w:rPr>
          <w:lang w:val="es-ES"/>
        </w:rPr>
        <w:t xml:space="preserve">Đối với thủy sản: lấy mẫu tại đầu nậu thu mua tại </w:t>
      </w:r>
      <w:r w:rsidR="006F7B5F">
        <w:rPr>
          <w:lang w:val="es-ES"/>
        </w:rPr>
        <w:t>Khu CNDV TS Thọ Quang</w:t>
      </w:r>
    </w:p>
    <w:p w:rsidR="006F7B5F" w:rsidRDefault="006F7B5F" w:rsidP="00746547">
      <w:pPr>
        <w:pStyle w:val="ListParagraph"/>
        <w:numPr>
          <w:ilvl w:val="0"/>
          <w:numId w:val="12"/>
        </w:numPr>
        <w:rPr>
          <w:lang w:val="es-ES"/>
        </w:rPr>
      </w:pPr>
      <w:r>
        <w:rPr>
          <w:lang w:val="es-ES"/>
        </w:rPr>
        <w:t>Đối với rau: lấy mẫu tại tiểu thương bán sỉ tại chợ đầu mối Hòa Cường</w:t>
      </w:r>
    </w:p>
    <w:p w:rsidR="006F7B5F" w:rsidRDefault="00E55198" w:rsidP="00E55198">
      <w:pPr>
        <w:pStyle w:val="Heading3"/>
        <w:rPr>
          <w:lang w:val="es-ES"/>
        </w:rPr>
      </w:pPr>
      <w:bookmarkStart w:id="97" w:name="_Toc466209651"/>
      <w:bookmarkStart w:id="98" w:name="_Toc466435380"/>
      <w:r>
        <w:rPr>
          <w:lang w:val="es-ES"/>
        </w:rPr>
        <w:lastRenderedPageBreak/>
        <w:t>Tần suất thực hiện</w:t>
      </w:r>
      <w:bookmarkEnd w:id="97"/>
      <w:bookmarkEnd w:id="98"/>
    </w:p>
    <w:p w:rsidR="00E55198" w:rsidRDefault="00E55198" w:rsidP="00E55198">
      <w:pPr>
        <w:rPr>
          <w:lang w:val="es-ES"/>
        </w:rPr>
      </w:pPr>
      <w:r>
        <w:rPr>
          <w:lang w:val="es-ES"/>
        </w:rPr>
        <w:t>Dựa vào khai báo sản lượng của những chủ thể tham gia vào chuỗi cung ứng thực phẩm an toàn, cơ quan QLNN lập dự toán ngân sách với định mức 1000/kg. Trên cơ sở đó xác định số lượng mẫu mà chủ thể phải thực thi để chứng minh chất lượng hàng hóa với cơ quan QLNN. Kế hoạch về số lượng lấy mẫu sẽ được công khai, và thời điểm lấy mẫu sẽ do cơ quan QLNN có thẩm quyền thực thi không báo trước.</w:t>
      </w:r>
    </w:p>
    <w:p w:rsidR="00E55198" w:rsidRDefault="00E55198" w:rsidP="00E55198">
      <w:pPr>
        <w:pStyle w:val="Heading3"/>
        <w:rPr>
          <w:lang w:val="es-ES"/>
        </w:rPr>
      </w:pPr>
      <w:bookmarkStart w:id="99" w:name="_Toc466209652"/>
      <w:bookmarkStart w:id="100" w:name="_Toc466435381"/>
      <w:r>
        <w:rPr>
          <w:lang w:val="es-ES"/>
        </w:rPr>
        <w:t>Đơn vị thực hiện</w:t>
      </w:r>
      <w:bookmarkEnd w:id="99"/>
      <w:bookmarkEnd w:id="100"/>
    </w:p>
    <w:p w:rsidR="00E55198" w:rsidRPr="00E55198" w:rsidRDefault="00E55198" w:rsidP="00E55198">
      <w:pPr>
        <w:rPr>
          <w:lang w:val="es-ES"/>
        </w:rPr>
      </w:pPr>
      <w:r>
        <w:rPr>
          <w:lang w:val="es-ES"/>
        </w:rPr>
        <w:t xml:space="preserve">Để bảo đảm tính minh bạch trong kiểm tra, giám sát, cũng như giảm tải cho hệ thống QLNN chúng tôi đê xuất sử dụng bên thứ ba (third party) trong kiểm tra mẫu. </w:t>
      </w:r>
      <w:r w:rsidR="0002571F">
        <w:rPr>
          <w:lang w:val="es-ES"/>
        </w:rPr>
        <w:t>Theo phân cấp của Ngành nông nghiệp thành phố, Chi cục QLCL NLT&amp;TS chịu trách nhiệm chung về việc tổ chức thực thi lấy mẫu. Chi cục sẽ là đơn vị lập kế hoạch chi tiết (thời gian, địa điểm, số lượng) lấy mẫu. Kế hoạch này được gửi tới các bên thực thi hàng ngày trên hệ thống phần mềm. Tác nghiệp lấy mẫu được phân cấp cho c</w:t>
      </w:r>
      <w:r>
        <w:rPr>
          <w:lang w:val="es-ES"/>
        </w:rPr>
        <w:t>ơ quan QLNN tại lò mổ Đà Sơn, chợ Đầu Mối và Khu CNDV TS Thọ Quang</w:t>
      </w:r>
      <w:r w:rsidR="0002571F">
        <w:rPr>
          <w:lang w:val="es-ES"/>
        </w:rPr>
        <w:t xml:space="preserve">. </w:t>
      </w:r>
    </w:p>
    <w:p w:rsidR="006259E1" w:rsidRPr="005372DA" w:rsidRDefault="0002571F" w:rsidP="005372DA">
      <w:pPr>
        <w:rPr>
          <w:lang w:val="es-ES"/>
        </w:rPr>
      </w:pPr>
      <w:r>
        <w:rPr>
          <w:lang w:val="es-ES"/>
        </w:rPr>
        <w:t>Việc kiểm tra giám sát mẫu là trách nhiệm của chủ thể tham gia vào chuỗi cung ứng thực phẩm an toàn. Cơ quan QLNN chịu trách nhiệm lên kế hoạch và tổ chức lấy mẫu và đề xuất danh mục các phòng kiểm nghiệm đạt chuẩn. Chủ thể tham gia vào chuỗi được lựa chọn đơn vị kiểm tra mẫu và có trách nhiệm gửi kết quả cho cơ quan QLNN cụ thể là cho Chi cục QLCL NLS&amp;TS. Toàn bộ thông tin về kiểm soát mẫu và kết quả kiểm tra mẫu được cập nhật vào hệ thống và được công khai tới khách hàng.</w:t>
      </w:r>
    </w:p>
    <w:p w:rsidR="003822C3" w:rsidRDefault="003822C3" w:rsidP="003822C3">
      <w:pPr>
        <w:pStyle w:val="Heading2"/>
        <w:rPr>
          <w:lang w:val="es-ES"/>
        </w:rPr>
      </w:pPr>
      <w:bookmarkStart w:id="101" w:name="_Toc466209653"/>
      <w:bookmarkStart w:id="102" w:name="_Toc466435382"/>
      <w:r>
        <w:rPr>
          <w:lang w:val="es-ES"/>
        </w:rPr>
        <w:t>Giải pháp kiểm soát chuỗi cung ứng thực phẩm an toàn tại Đà Nẵng</w:t>
      </w:r>
      <w:bookmarkEnd w:id="101"/>
      <w:bookmarkEnd w:id="102"/>
    </w:p>
    <w:p w:rsidR="00284263" w:rsidRPr="00284263" w:rsidRDefault="00BE0F52" w:rsidP="00284263">
      <w:pPr>
        <w:rPr>
          <w:lang w:val="es-ES"/>
        </w:rPr>
      </w:pPr>
      <w:r>
        <w:rPr>
          <w:lang w:val="es-ES"/>
        </w:rPr>
        <w:t>Dựa vào các hệ thống kiểm tra, giám sát ở trên, phần này chúng tôi sẽ cụ thể hóa việc kiểm soát chuỗi cung ứng thực phẩm an toàn cho từng mô hình cụ thể.</w:t>
      </w:r>
    </w:p>
    <w:p w:rsidR="003822C3" w:rsidRDefault="003822C3" w:rsidP="003822C3">
      <w:pPr>
        <w:pStyle w:val="Heading3"/>
        <w:rPr>
          <w:lang w:val="es-ES"/>
        </w:rPr>
      </w:pPr>
      <w:bookmarkStart w:id="103" w:name="_Toc466209654"/>
      <w:bookmarkStart w:id="104" w:name="_Toc466435383"/>
      <w:r>
        <w:rPr>
          <w:lang w:val="es-ES"/>
        </w:rPr>
        <w:lastRenderedPageBreak/>
        <w:t>Giải pháp kiểm soát chuỗi cung ứng ngắn</w:t>
      </w:r>
      <w:bookmarkEnd w:id="103"/>
      <w:bookmarkEnd w:id="104"/>
    </w:p>
    <w:p w:rsidR="008733FC" w:rsidRPr="00BE0F52" w:rsidRDefault="00BE0F52" w:rsidP="00BE0F52">
      <w:pPr>
        <w:rPr>
          <w:lang w:val="es-ES"/>
        </w:rPr>
      </w:pPr>
      <w:r>
        <w:rPr>
          <w:lang w:val="es-ES"/>
        </w:rPr>
        <w:t xml:space="preserve">Chuỗi ngắn (xem nội dung </w:t>
      </w:r>
      <w:r w:rsidR="00D94972">
        <w:rPr>
          <w:lang w:val="es-ES"/>
        </w:rPr>
        <w:t>3</w:t>
      </w:r>
      <w:r>
        <w:rPr>
          <w:lang w:val="es-ES"/>
        </w:rPr>
        <w:t xml:space="preserve">.3.2.1) là chuỗi chỉ có một chủ thể vừa sản xuất, vừa phân phối tới người tiêu dùng. Vì vậy việc kiểm tra giám sát chuối này đơn giản nhất. Chủ thể tham gia vào chuỗi là đơn vị sản xuất </w:t>
      </w:r>
      <w:r w:rsidR="008733FC">
        <w:rPr>
          <w:lang w:val="es-ES"/>
        </w:rPr>
        <w:t xml:space="preserve">đáp ứng yêu cầu của quy định </w:t>
      </w:r>
      <w:r w:rsidR="008733FC">
        <w:rPr>
          <w:color w:val="000000"/>
          <w:szCs w:val="28"/>
        </w:rPr>
        <w:t>3075</w:t>
      </w:r>
      <w:r w:rsidR="008733FC" w:rsidRPr="00215D30">
        <w:rPr>
          <w:color w:val="000000"/>
          <w:szCs w:val="28"/>
        </w:rPr>
        <w:t>/QĐ-BNN-QLCL</w:t>
      </w:r>
      <w:r w:rsidR="008733FC">
        <w:rPr>
          <w:color w:val="000000"/>
          <w:szCs w:val="28"/>
        </w:rPr>
        <w:t>. Chủ thể sau khi được chấp thuận của cơ quan QLNN thì đăng nhập vào  hệ thống và cung cấp thông tin về sản phẩm cho khách hàng có thể truy xuất. Chủ thể có thể đăng kí với hệ thống để được cấp mã code cho từng mặt hàng, hỗ trợ truy xuất nguồn gốc của khách hàng.</w:t>
      </w:r>
      <w:r w:rsidR="00E251D4">
        <w:rPr>
          <w:color w:val="000000"/>
          <w:szCs w:val="28"/>
        </w:rPr>
        <w:t xml:space="preserve"> </w:t>
      </w:r>
      <w:r w:rsidR="008733FC">
        <w:rPr>
          <w:color w:val="000000"/>
          <w:szCs w:val="28"/>
        </w:rPr>
        <w:t>Ngoài những thông tin bắt buộc về truy xuất nguồn gốc, để gia tăng niềm tin với khách hàng, chủ thể nên cập nhật thêm các thông tin về quá trình sản xuất, phân phối, ví dụ như nhật kí đồng ruộng, nhật kí mua VTNN đầu vào...Đối với trường hợp này, việc kiểm tra giám sát mẫu được thực hiện tại điểm bán lẻ do Chi cục QLCL NLS&amp;TS chịu trách nhiệm.</w:t>
      </w:r>
    </w:p>
    <w:p w:rsidR="003822C3" w:rsidRDefault="003822C3" w:rsidP="003822C3">
      <w:pPr>
        <w:pStyle w:val="Heading3"/>
        <w:rPr>
          <w:lang w:val="es-ES"/>
        </w:rPr>
      </w:pPr>
      <w:bookmarkStart w:id="105" w:name="_Toc466209655"/>
      <w:bookmarkStart w:id="106" w:name="_Toc466435384"/>
      <w:r>
        <w:rPr>
          <w:lang w:val="es-ES"/>
        </w:rPr>
        <w:t>Giải pháp kiểm soát chuỗi cung ứng trên kênh hiện đại</w:t>
      </w:r>
      <w:bookmarkEnd w:id="105"/>
      <w:bookmarkEnd w:id="106"/>
    </w:p>
    <w:p w:rsidR="008733FC" w:rsidRDefault="008733FC" w:rsidP="008733FC">
      <w:pPr>
        <w:rPr>
          <w:color w:val="000000"/>
          <w:szCs w:val="28"/>
        </w:rPr>
      </w:pPr>
      <w:r>
        <w:rPr>
          <w:lang w:val="es-ES"/>
        </w:rPr>
        <w:t xml:space="preserve">Tại các hệ thống phân phối hiện đại, chủ doanh nghiệp hoặc chủ cơ sở bán lẻ sẽ là chủ thể đăng kí tham gia vào chuỗi. Toàn bộ việc đăng kí, kiểm tra, giám sát sẽ được thực hiện theo quy định </w:t>
      </w:r>
      <w:r>
        <w:rPr>
          <w:color w:val="000000"/>
          <w:szCs w:val="28"/>
        </w:rPr>
        <w:t>3075</w:t>
      </w:r>
      <w:r w:rsidRPr="00215D30">
        <w:rPr>
          <w:color w:val="000000"/>
          <w:szCs w:val="28"/>
        </w:rPr>
        <w:t>/QĐ-BNN-QLCL</w:t>
      </w:r>
      <w:r>
        <w:rPr>
          <w:color w:val="000000"/>
          <w:szCs w:val="28"/>
        </w:rPr>
        <w:t xml:space="preserve">. Chủ </w:t>
      </w:r>
      <w:r>
        <w:rPr>
          <w:lang w:val="es-ES"/>
        </w:rPr>
        <w:t xml:space="preserve">doanh nghiệp hoặc chủ cơ sở bán lẻ phải khai báo nguồn gốc xuất xứ từng lô hàng, việc kiểm tra giám sát mẫu được thực hiện </w:t>
      </w:r>
      <w:r>
        <w:rPr>
          <w:color w:val="000000"/>
          <w:szCs w:val="28"/>
        </w:rPr>
        <w:t>tại điểm bán lẻ do Chi cục QLCL NLS&amp;TS chịu trách nhiệm.</w:t>
      </w:r>
    </w:p>
    <w:p w:rsidR="008733FC" w:rsidRPr="008733FC" w:rsidRDefault="008733FC" w:rsidP="008733FC">
      <w:pPr>
        <w:rPr>
          <w:lang w:val="es-ES"/>
        </w:rPr>
      </w:pPr>
      <w:r>
        <w:rPr>
          <w:color w:val="000000"/>
          <w:szCs w:val="28"/>
        </w:rPr>
        <w:t>Chủ thể có thể đăng kí với hệ thống để được cấp mã code cho từng mặt hàng, hỗ trợ truy xuất nguồn gốc của khách hàng</w:t>
      </w:r>
    </w:p>
    <w:p w:rsidR="003822C3" w:rsidRDefault="003822C3" w:rsidP="003822C3">
      <w:pPr>
        <w:pStyle w:val="Heading3"/>
        <w:rPr>
          <w:lang w:val="es-ES"/>
        </w:rPr>
      </w:pPr>
      <w:bookmarkStart w:id="107" w:name="_Toc466209656"/>
      <w:bookmarkStart w:id="108" w:name="_Toc466435385"/>
      <w:r>
        <w:rPr>
          <w:lang w:val="es-ES"/>
        </w:rPr>
        <w:t>Giải pháp kiểm soát chuỗi cung ứng rau an toàn từ ngoại tỉnh</w:t>
      </w:r>
      <w:bookmarkEnd w:id="107"/>
      <w:bookmarkEnd w:id="108"/>
    </w:p>
    <w:p w:rsidR="00260300" w:rsidRDefault="008733FC" w:rsidP="008733FC">
      <w:pPr>
        <w:rPr>
          <w:lang w:val="es-ES"/>
        </w:rPr>
      </w:pPr>
      <w:r>
        <w:rPr>
          <w:lang w:val="es-ES"/>
        </w:rPr>
        <w:t xml:space="preserve">Chủ thể đăng kí tham gia hệ thống là cá nhân tổ chức kinh doanh bán sỉ tại chợ Đầu Mối. Vì rau củ có nhiều chủng loại với đặc tính khác nhau, do đó dự án nên lựa chọn triển khai tuần tự với từng nhóm sản phẩm. </w:t>
      </w:r>
      <w:r w:rsidR="00260300">
        <w:rPr>
          <w:lang w:val="es-ES"/>
        </w:rPr>
        <w:t xml:space="preserve">Sau đó tiến tới toàn bộ tiểu thương tại chợ đầu mối buộc phải tham gia vào hệ thống. Bảo đảm tuân thủ đúng Luật về ATTP “mọi cá nhân tổ chức tham gia sản xuất, kinh doanh phải bảo đảm chất lượng ATTP đối với hàng hóa của </w:t>
      </w:r>
      <w:r w:rsidR="00260300">
        <w:rPr>
          <w:lang w:val="es-ES"/>
        </w:rPr>
        <w:lastRenderedPageBreak/>
        <w:t>mình”.</w:t>
      </w:r>
      <w:r w:rsidR="00D32FDD">
        <w:rPr>
          <w:lang w:val="es-ES"/>
        </w:rPr>
        <w:t xml:space="preserve"> </w:t>
      </w:r>
      <w:r w:rsidR="00260300">
        <w:rPr>
          <w:lang w:val="es-ES"/>
        </w:rPr>
        <w:t>Như đã trình bày, để có chuỗi cung ứng RAT cho rau nhập từ ngoại tỉnh, chợ Đầu mối cần phải đầu tư một trung tâm sơ chế đóng gói đạt chuẩn VietGAP. Các tiểu thương sau khi đăng kí vào hệ thống sẽ được cấp code cho đơn vị kinh doanh và cho chủng loại sản phẩm. Với mỗi lô hàng, tiểu thương phải khai báo nguồn gốc xuất xứ trên hệ thống này. Dựa vào thông tin nguồn gốc xuất xứ, hệ thống sẽ tự tạo QR code cho từng mã hàng của từng tiểu thương.</w:t>
      </w:r>
    </w:p>
    <w:p w:rsidR="00260300" w:rsidRDefault="00260300" w:rsidP="008733FC">
      <w:pPr>
        <w:rPr>
          <w:lang w:val="es-ES"/>
        </w:rPr>
      </w:pPr>
      <w:r>
        <w:rPr>
          <w:lang w:val="es-ES"/>
        </w:rPr>
        <w:t>Trung tâm sơ chế đóng gói tại chợ đầu mối Hòa Cường là cơ sở do nhà nước đầu tư toàn bộ CSHT, trang thiết bị phục vụ việc sơ chế, đóng gói. Cơ sở đóng gói này nên vận hành theo cơ chế của lò mổ hiện tại. Nghĩa là một cơ sở hành chính sự nghiệp cung cấp dịch vụ công. Cơ sở này sẽ cung cấp:</w:t>
      </w:r>
    </w:p>
    <w:p w:rsidR="00260300" w:rsidRDefault="00260300" w:rsidP="00260300">
      <w:pPr>
        <w:pStyle w:val="ListParagraph"/>
        <w:numPr>
          <w:ilvl w:val="0"/>
          <w:numId w:val="12"/>
        </w:numPr>
        <w:rPr>
          <w:lang w:val="es-ES"/>
        </w:rPr>
      </w:pPr>
      <w:r>
        <w:rPr>
          <w:lang w:val="es-ES"/>
        </w:rPr>
        <w:t>D</w:t>
      </w:r>
      <w:r w:rsidRPr="00260300">
        <w:rPr>
          <w:lang w:val="es-ES"/>
        </w:rPr>
        <w:t xml:space="preserve">ịch vụ công nghệ thông tin miễn phí (bao gồm cả thiết bị và mạng internet) để tiểu thương cập nhật thông tin truy xuất nguồn gốc. </w:t>
      </w:r>
    </w:p>
    <w:p w:rsidR="00260300" w:rsidRDefault="00260300" w:rsidP="00260300">
      <w:pPr>
        <w:pStyle w:val="ListParagraph"/>
        <w:numPr>
          <w:ilvl w:val="0"/>
          <w:numId w:val="12"/>
        </w:numPr>
        <w:rPr>
          <w:lang w:val="es-ES"/>
        </w:rPr>
      </w:pPr>
      <w:r>
        <w:rPr>
          <w:lang w:val="es-ES"/>
        </w:rPr>
        <w:t>Dịch vụ in mã code và bao bì (thu phí)</w:t>
      </w:r>
    </w:p>
    <w:p w:rsidR="00260300" w:rsidRDefault="00260300" w:rsidP="00260300">
      <w:pPr>
        <w:pStyle w:val="ListParagraph"/>
        <w:numPr>
          <w:ilvl w:val="0"/>
          <w:numId w:val="12"/>
        </w:numPr>
        <w:rPr>
          <w:lang w:val="es-ES"/>
        </w:rPr>
      </w:pPr>
      <w:r>
        <w:rPr>
          <w:lang w:val="es-ES"/>
        </w:rPr>
        <w:t>Dịch vụ bao gói, sơ chế (thu phí)</w:t>
      </w:r>
    </w:p>
    <w:p w:rsidR="00260300" w:rsidRDefault="00260300" w:rsidP="00260300">
      <w:pPr>
        <w:pStyle w:val="ListParagraph"/>
        <w:numPr>
          <w:ilvl w:val="0"/>
          <w:numId w:val="12"/>
        </w:numPr>
        <w:rPr>
          <w:lang w:val="es-ES"/>
        </w:rPr>
      </w:pPr>
      <w:r>
        <w:rPr>
          <w:lang w:val="es-ES"/>
        </w:rPr>
        <w:t>Dịch vụ cho thuê CSHT để tiểu thương tự sơ chế, đóng gói sản phẩm (thu phí)</w:t>
      </w:r>
    </w:p>
    <w:p w:rsidR="00BE48E2" w:rsidRPr="00260300" w:rsidRDefault="00557E84" w:rsidP="00260300">
      <w:pPr>
        <w:rPr>
          <w:lang w:val="es-ES"/>
        </w:rPr>
      </w:pPr>
      <w:r w:rsidRPr="00BE48E2">
        <w:rPr>
          <w:b/>
          <w:lang w:val="es-ES"/>
        </w:rPr>
        <w:t>Hoạt động sơ chế, đóng gói là tự nguyện của tiểu thương</w:t>
      </w:r>
      <w:r w:rsidRPr="00BE48E2">
        <w:rPr>
          <w:lang w:val="es-ES"/>
        </w:rPr>
        <w:t>. Tuy nhiên, hàng hóa chỉ có thể gán code và truy xuất nguồn gốc nếu được sơ chế đóng gói. Vì quyền lợi của bản thâ</w:t>
      </w:r>
      <w:r w:rsidR="00BE48E2">
        <w:rPr>
          <w:lang w:val="es-ES"/>
        </w:rPr>
        <w:t>n</w:t>
      </w:r>
      <w:r w:rsidRPr="00BE48E2">
        <w:rPr>
          <w:lang w:val="es-ES"/>
        </w:rPr>
        <w:t xml:space="preserve">, tiểu thương cần có trách nhiệm kiểm soát hàng hóa của mình, kiểm soát </w:t>
      </w:r>
      <w:r w:rsidR="00BE48E2">
        <w:rPr>
          <w:lang w:val="es-ES"/>
        </w:rPr>
        <w:t xml:space="preserve">đầu mối cung ứng và phân phối </w:t>
      </w:r>
      <w:r w:rsidRPr="00BE48E2">
        <w:rPr>
          <w:lang w:val="es-ES"/>
        </w:rPr>
        <w:t xml:space="preserve">tránh để người </w:t>
      </w:r>
      <w:r w:rsidR="00BE48E2">
        <w:rPr>
          <w:lang w:val="es-ES"/>
        </w:rPr>
        <w:t>khác lợi dụng trộn lẫn hàng hóa hay giả mạo thông tin ảnh hưởng tới uy tín của chủ thể trên thị trường. Cơ sở hạ tầng thông tin của thành phố đóng vai trò cung ứng dịch vụ cũng như các tiện ích hỗ trợ cá nhân/tổ chức kinh doanh thực hiện quyền và nghĩa vụ của mình.</w:t>
      </w:r>
      <w:r w:rsidR="00E251D4">
        <w:rPr>
          <w:lang w:val="es-ES"/>
        </w:rPr>
        <w:t xml:space="preserve"> </w:t>
      </w:r>
      <w:r w:rsidR="00BE48E2">
        <w:rPr>
          <w:lang w:val="es-ES"/>
        </w:rPr>
        <w:t>Cá nhân/tổ chức kinh doanh bán sỉ tại chợ đầu mối Hòa Cường có phĩa vụ thực hiện kiểm soát mẫu để chứng minh chất lượng ATTP hàng hóa của mình theo quy định của Thành phố.</w:t>
      </w:r>
    </w:p>
    <w:p w:rsidR="003822C3" w:rsidRDefault="003822C3" w:rsidP="003822C3">
      <w:pPr>
        <w:pStyle w:val="Heading3"/>
        <w:rPr>
          <w:lang w:val="es-ES"/>
        </w:rPr>
      </w:pPr>
      <w:bookmarkStart w:id="109" w:name="_Toc466209657"/>
      <w:bookmarkStart w:id="110" w:name="_Toc466435386"/>
      <w:r>
        <w:rPr>
          <w:lang w:val="es-ES"/>
        </w:rPr>
        <w:lastRenderedPageBreak/>
        <w:t>Giải pháp kiểm soát chuỗi cung ứng thịt an toàn</w:t>
      </w:r>
      <w:bookmarkEnd w:id="109"/>
      <w:bookmarkEnd w:id="110"/>
    </w:p>
    <w:p w:rsidR="000543BB" w:rsidRDefault="000543BB" w:rsidP="000543BB">
      <w:pPr>
        <w:rPr>
          <w:lang w:val="es-ES"/>
        </w:rPr>
      </w:pPr>
      <w:r>
        <w:rPr>
          <w:lang w:val="es-ES"/>
        </w:rPr>
        <w:t>Việc kiểm soát chuỗi cung ứng thịt an toàn được xây dựng tương tự như mô hình kiểm soát chuỗi cung ứng RAT nhập từ ngoại tỉnh vào Đà Nẵng, trong đó đầu mối tập trung kiểm soát là lò mổ Đà Sơn. Nguyên tắc hoạt động, kiểm soát cá nhân, tổ chức tham gia dịch vụ giết mổ tại Đà Sơn tương tự như việc kiểm soát chủ thể bán sỉ tại chợ đầu mối Hòa Cường. Tuy nhiên, sau khi kiểm tra, việc nhận diện, phân biệt thịt được kiểm soát với thịt chưa được kiểm soát thuận tiện hơn đối với RAT.</w:t>
      </w:r>
    </w:p>
    <w:p w:rsidR="006A34A7" w:rsidRDefault="006A34A7" w:rsidP="006A34A7">
      <w:pPr>
        <w:pStyle w:val="Caption"/>
        <w:rPr>
          <w:lang w:val="es-ES"/>
        </w:rPr>
      </w:pPr>
      <w:bookmarkStart w:id="111" w:name="_Ref466129030"/>
      <w:bookmarkStart w:id="112" w:name="_Toc466210194"/>
      <w:r>
        <w:t xml:space="preserve">Bảng </w:t>
      </w:r>
      <w:r>
        <w:fldChar w:fldCharType="begin"/>
      </w:r>
      <w:r>
        <w:instrText xml:space="preserve"> SEQ Bảng \* ARABIC </w:instrText>
      </w:r>
      <w:r>
        <w:fldChar w:fldCharType="separate"/>
      </w:r>
      <w:r w:rsidR="000411C8">
        <w:rPr>
          <w:noProof/>
        </w:rPr>
        <w:t>7</w:t>
      </w:r>
      <w:r>
        <w:fldChar w:fldCharType="end"/>
      </w:r>
      <w:bookmarkEnd w:id="111"/>
      <w:r>
        <w:t>: Tổng hợp giải pháp kiểm soát ATTP theo từng chuỗi</w:t>
      </w:r>
      <w:bookmarkEnd w:id="112"/>
    </w:p>
    <w:tbl>
      <w:tblPr>
        <w:tblStyle w:val="TableGrid"/>
        <w:tblW w:w="10050" w:type="dxa"/>
        <w:tblLook w:val="04A0" w:firstRow="1" w:lastRow="0" w:firstColumn="1" w:lastColumn="0" w:noHBand="0" w:noVBand="1"/>
      </w:tblPr>
      <w:tblGrid>
        <w:gridCol w:w="2093"/>
        <w:gridCol w:w="1701"/>
        <w:gridCol w:w="2410"/>
        <w:gridCol w:w="1842"/>
        <w:gridCol w:w="2004"/>
      </w:tblGrid>
      <w:tr w:rsidR="006A34A7" w:rsidRPr="006A34A7" w:rsidTr="006A34A7">
        <w:tc>
          <w:tcPr>
            <w:tcW w:w="2093" w:type="dxa"/>
          </w:tcPr>
          <w:p w:rsidR="006A34A7" w:rsidRPr="006A34A7" w:rsidRDefault="006A34A7" w:rsidP="006A34A7">
            <w:pPr>
              <w:jc w:val="center"/>
              <w:rPr>
                <w:b/>
                <w:lang w:val="es-ES"/>
              </w:rPr>
            </w:pPr>
            <w:r w:rsidRPr="006A34A7">
              <w:rPr>
                <w:b/>
                <w:lang w:val="es-ES"/>
              </w:rPr>
              <w:t>Chuỗi cung ứng thực phẩm an toàn</w:t>
            </w:r>
          </w:p>
        </w:tc>
        <w:tc>
          <w:tcPr>
            <w:tcW w:w="1701" w:type="dxa"/>
          </w:tcPr>
          <w:p w:rsidR="006A34A7" w:rsidRPr="006A34A7" w:rsidRDefault="006A34A7" w:rsidP="006A34A7">
            <w:pPr>
              <w:jc w:val="center"/>
              <w:rPr>
                <w:b/>
                <w:lang w:val="es-ES"/>
              </w:rPr>
            </w:pPr>
            <w:r w:rsidRPr="006A34A7">
              <w:rPr>
                <w:b/>
                <w:lang w:val="es-ES"/>
              </w:rPr>
              <w:t>Cơ quan QLNN</w:t>
            </w:r>
          </w:p>
        </w:tc>
        <w:tc>
          <w:tcPr>
            <w:tcW w:w="2410" w:type="dxa"/>
          </w:tcPr>
          <w:p w:rsidR="006A34A7" w:rsidRPr="006A34A7" w:rsidRDefault="006A34A7" w:rsidP="006A34A7">
            <w:pPr>
              <w:jc w:val="center"/>
              <w:rPr>
                <w:b/>
                <w:lang w:val="es-ES"/>
              </w:rPr>
            </w:pPr>
            <w:r w:rsidRPr="006A34A7">
              <w:rPr>
                <w:b/>
                <w:lang w:val="es-ES"/>
              </w:rPr>
              <w:t>Chủ thể được cấp chứng nhận chuỗi thực phẩm an toàn</w:t>
            </w:r>
          </w:p>
        </w:tc>
        <w:tc>
          <w:tcPr>
            <w:tcW w:w="1842" w:type="dxa"/>
          </w:tcPr>
          <w:p w:rsidR="006A34A7" w:rsidRPr="006A34A7" w:rsidRDefault="006A34A7" w:rsidP="006A34A7">
            <w:pPr>
              <w:jc w:val="center"/>
              <w:rPr>
                <w:b/>
                <w:lang w:val="es-ES"/>
              </w:rPr>
            </w:pPr>
            <w:r w:rsidRPr="006A34A7">
              <w:rPr>
                <w:b/>
                <w:lang w:val="es-ES"/>
              </w:rPr>
              <w:t>Vị trí lấy mẫu</w:t>
            </w:r>
          </w:p>
        </w:tc>
        <w:tc>
          <w:tcPr>
            <w:tcW w:w="2004" w:type="dxa"/>
          </w:tcPr>
          <w:p w:rsidR="006A34A7" w:rsidRPr="006A34A7" w:rsidRDefault="006A34A7" w:rsidP="006A34A7">
            <w:pPr>
              <w:jc w:val="center"/>
              <w:rPr>
                <w:b/>
                <w:lang w:val="es-ES"/>
              </w:rPr>
            </w:pPr>
            <w:r w:rsidRPr="006A34A7">
              <w:rPr>
                <w:b/>
                <w:lang w:val="es-ES"/>
              </w:rPr>
              <w:t>Công cụ nhận diện</w:t>
            </w:r>
          </w:p>
        </w:tc>
      </w:tr>
      <w:tr w:rsidR="006A34A7" w:rsidTr="006A34A7">
        <w:tc>
          <w:tcPr>
            <w:tcW w:w="2093" w:type="dxa"/>
          </w:tcPr>
          <w:p w:rsidR="006A34A7" w:rsidRDefault="006A34A7" w:rsidP="006A34A7">
            <w:pPr>
              <w:rPr>
                <w:lang w:val="es-ES"/>
              </w:rPr>
            </w:pPr>
            <w:r>
              <w:rPr>
                <w:lang w:val="es-ES"/>
              </w:rPr>
              <w:t>Chuỗi ngắn thủy sản an toàn</w:t>
            </w:r>
          </w:p>
        </w:tc>
        <w:tc>
          <w:tcPr>
            <w:tcW w:w="1701" w:type="dxa"/>
          </w:tcPr>
          <w:p w:rsidR="006A34A7" w:rsidRDefault="006A34A7" w:rsidP="006A34A7">
            <w:pPr>
              <w:rPr>
                <w:lang w:val="es-ES"/>
              </w:rPr>
            </w:pPr>
            <w:r>
              <w:rPr>
                <w:lang w:val="es-ES"/>
              </w:rPr>
              <w:t>Chi cục thủy sản</w:t>
            </w:r>
          </w:p>
        </w:tc>
        <w:tc>
          <w:tcPr>
            <w:tcW w:w="2410" w:type="dxa"/>
          </w:tcPr>
          <w:p w:rsidR="006A34A7" w:rsidRDefault="005323BD" w:rsidP="000543BB">
            <w:pPr>
              <w:rPr>
                <w:lang w:val="es-ES"/>
              </w:rPr>
            </w:pPr>
            <w:r>
              <w:rPr>
                <w:lang w:val="es-ES"/>
              </w:rPr>
              <w:t>Đơn vị thu mua/chủ nậu</w:t>
            </w:r>
          </w:p>
        </w:tc>
        <w:tc>
          <w:tcPr>
            <w:tcW w:w="1842" w:type="dxa"/>
            <w:vMerge w:val="restart"/>
          </w:tcPr>
          <w:p w:rsidR="006A34A7" w:rsidRDefault="006A34A7" w:rsidP="000543BB">
            <w:pPr>
              <w:rPr>
                <w:lang w:val="es-ES"/>
              </w:rPr>
            </w:pPr>
            <w:r>
              <w:rPr>
                <w:lang w:val="es-ES"/>
              </w:rPr>
              <w:t>Điểm bán lẻ</w:t>
            </w:r>
          </w:p>
        </w:tc>
        <w:tc>
          <w:tcPr>
            <w:tcW w:w="2004" w:type="dxa"/>
            <w:vMerge w:val="restart"/>
          </w:tcPr>
          <w:p w:rsidR="006A34A7" w:rsidRDefault="006A34A7" w:rsidP="006A34A7">
            <w:pPr>
              <w:rPr>
                <w:lang w:val="es-ES"/>
              </w:rPr>
            </w:pPr>
            <w:r>
              <w:rPr>
                <w:lang w:val="es-ES"/>
              </w:rPr>
              <w:t>Hệ thống nhận diện và truy xuất nguồn gốc của điểm bán lẻ</w:t>
            </w:r>
          </w:p>
        </w:tc>
      </w:tr>
      <w:tr w:rsidR="006A34A7" w:rsidTr="006A34A7">
        <w:tc>
          <w:tcPr>
            <w:tcW w:w="2093" w:type="dxa"/>
          </w:tcPr>
          <w:p w:rsidR="006A34A7" w:rsidRDefault="006A34A7" w:rsidP="000543BB">
            <w:pPr>
              <w:rPr>
                <w:lang w:val="es-ES"/>
              </w:rPr>
            </w:pPr>
            <w:r>
              <w:rPr>
                <w:lang w:val="es-ES"/>
              </w:rPr>
              <w:t>Chuỗi ngắn thịt an toàn</w:t>
            </w:r>
          </w:p>
        </w:tc>
        <w:tc>
          <w:tcPr>
            <w:tcW w:w="1701" w:type="dxa"/>
          </w:tcPr>
          <w:p w:rsidR="006A34A7" w:rsidRDefault="006A34A7" w:rsidP="000543BB">
            <w:pPr>
              <w:rPr>
                <w:lang w:val="es-ES"/>
              </w:rPr>
            </w:pPr>
            <w:r>
              <w:rPr>
                <w:lang w:val="es-ES"/>
              </w:rPr>
              <w:t>Chi cục thú y</w:t>
            </w:r>
          </w:p>
        </w:tc>
        <w:tc>
          <w:tcPr>
            <w:tcW w:w="2410" w:type="dxa"/>
          </w:tcPr>
          <w:p w:rsidR="006A34A7" w:rsidRDefault="006A34A7" w:rsidP="000543BB">
            <w:pPr>
              <w:rPr>
                <w:lang w:val="es-ES"/>
              </w:rPr>
            </w:pPr>
            <w:r>
              <w:rPr>
                <w:lang w:val="es-ES"/>
              </w:rPr>
              <w:t>Đơn vị giết mổ</w:t>
            </w:r>
          </w:p>
        </w:tc>
        <w:tc>
          <w:tcPr>
            <w:tcW w:w="1842" w:type="dxa"/>
            <w:vMerge/>
          </w:tcPr>
          <w:p w:rsidR="006A34A7" w:rsidRDefault="006A34A7" w:rsidP="000543BB">
            <w:pPr>
              <w:rPr>
                <w:lang w:val="es-ES"/>
              </w:rPr>
            </w:pPr>
          </w:p>
        </w:tc>
        <w:tc>
          <w:tcPr>
            <w:tcW w:w="2004" w:type="dxa"/>
            <w:vMerge/>
          </w:tcPr>
          <w:p w:rsidR="006A34A7" w:rsidRDefault="006A34A7" w:rsidP="000543BB">
            <w:pPr>
              <w:rPr>
                <w:lang w:val="es-ES"/>
              </w:rPr>
            </w:pPr>
          </w:p>
        </w:tc>
      </w:tr>
      <w:tr w:rsidR="006A34A7" w:rsidTr="006A34A7">
        <w:tc>
          <w:tcPr>
            <w:tcW w:w="2093" w:type="dxa"/>
          </w:tcPr>
          <w:p w:rsidR="006A34A7" w:rsidRDefault="006A34A7" w:rsidP="000543BB">
            <w:pPr>
              <w:rPr>
                <w:lang w:val="es-ES"/>
              </w:rPr>
            </w:pPr>
            <w:r>
              <w:rPr>
                <w:lang w:val="es-ES"/>
              </w:rPr>
              <w:t>Chuỗi ngắn RAT</w:t>
            </w:r>
          </w:p>
        </w:tc>
        <w:tc>
          <w:tcPr>
            <w:tcW w:w="1701" w:type="dxa"/>
            <w:vMerge w:val="restart"/>
          </w:tcPr>
          <w:p w:rsidR="006A34A7" w:rsidRDefault="006A34A7" w:rsidP="000543BB">
            <w:pPr>
              <w:rPr>
                <w:lang w:val="es-ES"/>
              </w:rPr>
            </w:pPr>
            <w:r>
              <w:rPr>
                <w:lang w:val="es-ES"/>
              </w:rPr>
              <w:t>Chi cục QLCL NLS&amp;TS</w:t>
            </w:r>
          </w:p>
          <w:p w:rsidR="006A34A7" w:rsidRDefault="006A34A7" w:rsidP="000543BB">
            <w:pPr>
              <w:rPr>
                <w:lang w:val="es-ES"/>
              </w:rPr>
            </w:pPr>
          </w:p>
        </w:tc>
        <w:tc>
          <w:tcPr>
            <w:tcW w:w="2410" w:type="dxa"/>
          </w:tcPr>
          <w:p w:rsidR="006A34A7" w:rsidRDefault="005323BD" w:rsidP="000543BB">
            <w:pPr>
              <w:rPr>
                <w:lang w:val="es-ES"/>
              </w:rPr>
            </w:pPr>
            <w:r>
              <w:rPr>
                <w:lang w:val="es-ES"/>
              </w:rPr>
              <w:t>Đơn vị sản xuất ban đầu</w:t>
            </w:r>
          </w:p>
        </w:tc>
        <w:tc>
          <w:tcPr>
            <w:tcW w:w="1842" w:type="dxa"/>
            <w:vMerge/>
          </w:tcPr>
          <w:p w:rsidR="006A34A7" w:rsidRDefault="006A34A7" w:rsidP="000543BB">
            <w:pPr>
              <w:rPr>
                <w:lang w:val="es-ES"/>
              </w:rPr>
            </w:pPr>
          </w:p>
        </w:tc>
        <w:tc>
          <w:tcPr>
            <w:tcW w:w="2004" w:type="dxa"/>
            <w:vMerge/>
          </w:tcPr>
          <w:p w:rsidR="006A34A7" w:rsidRDefault="006A34A7" w:rsidP="000543BB">
            <w:pPr>
              <w:rPr>
                <w:lang w:val="es-ES"/>
              </w:rPr>
            </w:pPr>
          </w:p>
        </w:tc>
      </w:tr>
      <w:tr w:rsidR="006A34A7" w:rsidTr="006A34A7">
        <w:tc>
          <w:tcPr>
            <w:tcW w:w="2093" w:type="dxa"/>
          </w:tcPr>
          <w:p w:rsidR="006A34A7" w:rsidRDefault="006A34A7" w:rsidP="000543BB">
            <w:pPr>
              <w:rPr>
                <w:lang w:val="es-ES"/>
              </w:rPr>
            </w:pPr>
            <w:r>
              <w:rPr>
                <w:lang w:val="es-ES"/>
              </w:rPr>
              <w:t>Chuỗi phân phối hiện đại</w:t>
            </w:r>
          </w:p>
        </w:tc>
        <w:tc>
          <w:tcPr>
            <w:tcW w:w="1701" w:type="dxa"/>
            <w:vMerge/>
          </w:tcPr>
          <w:p w:rsidR="006A34A7" w:rsidRDefault="006A34A7" w:rsidP="000543BB">
            <w:pPr>
              <w:rPr>
                <w:lang w:val="es-ES"/>
              </w:rPr>
            </w:pPr>
          </w:p>
        </w:tc>
        <w:tc>
          <w:tcPr>
            <w:tcW w:w="2410" w:type="dxa"/>
          </w:tcPr>
          <w:p w:rsidR="006A34A7" w:rsidRDefault="006A34A7" w:rsidP="000543BB">
            <w:pPr>
              <w:rPr>
                <w:lang w:val="es-ES"/>
              </w:rPr>
            </w:pPr>
            <w:r>
              <w:rPr>
                <w:lang w:val="es-ES"/>
              </w:rPr>
              <w:t>Đơn vị bán lẻ</w:t>
            </w:r>
          </w:p>
        </w:tc>
        <w:tc>
          <w:tcPr>
            <w:tcW w:w="1842" w:type="dxa"/>
            <w:vMerge/>
          </w:tcPr>
          <w:p w:rsidR="006A34A7" w:rsidRDefault="006A34A7" w:rsidP="000543BB">
            <w:pPr>
              <w:rPr>
                <w:lang w:val="es-ES"/>
              </w:rPr>
            </w:pPr>
          </w:p>
        </w:tc>
        <w:tc>
          <w:tcPr>
            <w:tcW w:w="2004" w:type="dxa"/>
            <w:vMerge/>
          </w:tcPr>
          <w:p w:rsidR="006A34A7" w:rsidRDefault="006A34A7" w:rsidP="000543BB">
            <w:pPr>
              <w:rPr>
                <w:lang w:val="es-ES"/>
              </w:rPr>
            </w:pPr>
          </w:p>
        </w:tc>
      </w:tr>
      <w:tr w:rsidR="006A34A7" w:rsidTr="006A34A7">
        <w:tc>
          <w:tcPr>
            <w:tcW w:w="2093" w:type="dxa"/>
          </w:tcPr>
          <w:p w:rsidR="006A34A7" w:rsidRDefault="006A34A7" w:rsidP="000543BB">
            <w:pPr>
              <w:rPr>
                <w:lang w:val="es-ES"/>
              </w:rPr>
            </w:pPr>
            <w:r>
              <w:rPr>
                <w:lang w:val="es-ES"/>
              </w:rPr>
              <w:t>Chuỗi RAT từ ngoại tỉnh</w:t>
            </w:r>
          </w:p>
        </w:tc>
        <w:tc>
          <w:tcPr>
            <w:tcW w:w="1701" w:type="dxa"/>
            <w:vMerge/>
          </w:tcPr>
          <w:p w:rsidR="006A34A7" w:rsidRDefault="006A34A7" w:rsidP="000543BB">
            <w:pPr>
              <w:rPr>
                <w:lang w:val="es-ES"/>
              </w:rPr>
            </w:pPr>
          </w:p>
        </w:tc>
        <w:tc>
          <w:tcPr>
            <w:tcW w:w="2410" w:type="dxa"/>
          </w:tcPr>
          <w:p w:rsidR="006A34A7" w:rsidRDefault="006A34A7" w:rsidP="000543BB">
            <w:pPr>
              <w:rPr>
                <w:lang w:val="es-ES"/>
              </w:rPr>
            </w:pPr>
            <w:r>
              <w:rPr>
                <w:lang w:val="es-ES"/>
              </w:rPr>
              <w:t>Đơn vị bán sỉ</w:t>
            </w:r>
          </w:p>
        </w:tc>
        <w:tc>
          <w:tcPr>
            <w:tcW w:w="1842" w:type="dxa"/>
          </w:tcPr>
          <w:p w:rsidR="006A34A7" w:rsidRDefault="006A34A7" w:rsidP="000543BB">
            <w:pPr>
              <w:rPr>
                <w:lang w:val="es-ES"/>
              </w:rPr>
            </w:pPr>
            <w:r>
              <w:rPr>
                <w:lang w:val="es-ES"/>
              </w:rPr>
              <w:t>Chợ đầu mối Hòa Cường</w:t>
            </w:r>
          </w:p>
        </w:tc>
        <w:tc>
          <w:tcPr>
            <w:tcW w:w="2004" w:type="dxa"/>
            <w:vMerge w:val="restart"/>
          </w:tcPr>
          <w:p w:rsidR="006A34A7" w:rsidRDefault="006A34A7" w:rsidP="000543BB">
            <w:pPr>
              <w:rPr>
                <w:lang w:val="es-ES"/>
              </w:rPr>
            </w:pPr>
            <w:r>
              <w:rPr>
                <w:lang w:val="es-ES"/>
              </w:rPr>
              <w:t>Hệ thống nhận diện và truy xuất nguồn gốc của sản phẩm</w:t>
            </w:r>
          </w:p>
        </w:tc>
      </w:tr>
      <w:tr w:rsidR="006A34A7" w:rsidTr="006A34A7">
        <w:tc>
          <w:tcPr>
            <w:tcW w:w="2093" w:type="dxa"/>
          </w:tcPr>
          <w:p w:rsidR="006A34A7" w:rsidRDefault="006A34A7" w:rsidP="000543BB">
            <w:pPr>
              <w:rPr>
                <w:lang w:val="es-ES"/>
              </w:rPr>
            </w:pPr>
            <w:r>
              <w:rPr>
                <w:lang w:val="es-ES"/>
              </w:rPr>
              <w:t>Chuỗi thịt an toàn</w:t>
            </w:r>
          </w:p>
        </w:tc>
        <w:tc>
          <w:tcPr>
            <w:tcW w:w="1701" w:type="dxa"/>
          </w:tcPr>
          <w:p w:rsidR="006A34A7" w:rsidRDefault="006A34A7" w:rsidP="000543BB">
            <w:pPr>
              <w:rPr>
                <w:lang w:val="es-ES"/>
              </w:rPr>
            </w:pPr>
            <w:r>
              <w:rPr>
                <w:lang w:val="es-ES"/>
              </w:rPr>
              <w:t>Chi cục thú y</w:t>
            </w:r>
          </w:p>
        </w:tc>
        <w:tc>
          <w:tcPr>
            <w:tcW w:w="2410" w:type="dxa"/>
          </w:tcPr>
          <w:p w:rsidR="006A34A7" w:rsidRDefault="006A34A7" w:rsidP="000543BB">
            <w:pPr>
              <w:rPr>
                <w:lang w:val="es-ES"/>
              </w:rPr>
            </w:pPr>
            <w:r>
              <w:rPr>
                <w:lang w:val="es-ES"/>
              </w:rPr>
              <w:t>Đơn vị giết mổ</w:t>
            </w:r>
          </w:p>
        </w:tc>
        <w:tc>
          <w:tcPr>
            <w:tcW w:w="1842" w:type="dxa"/>
          </w:tcPr>
          <w:p w:rsidR="006A34A7" w:rsidRDefault="006A34A7" w:rsidP="000543BB">
            <w:pPr>
              <w:rPr>
                <w:lang w:val="es-ES"/>
              </w:rPr>
            </w:pPr>
            <w:r>
              <w:rPr>
                <w:lang w:val="es-ES"/>
              </w:rPr>
              <w:t>Lò mổ Đà Sơn</w:t>
            </w:r>
          </w:p>
        </w:tc>
        <w:tc>
          <w:tcPr>
            <w:tcW w:w="2004" w:type="dxa"/>
            <w:vMerge/>
          </w:tcPr>
          <w:p w:rsidR="006A34A7" w:rsidRDefault="006A34A7" w:rsidP="000543BB">
            <w:pPr>
              <w:rPr>
                <w:lang w:val="es-ES"/>
              </w:rPr>
            </w:pPr>
          </w:p>
        </w:tc>
      </w:tr>
    </w:tbl>
    <w:p w:rsidR="00967A32" w:rsidRDefault="00967A32" w:rsidP="00967A32">
      <w:pPr>
        <w:rPr>
          <w:lang w:val="es-ES"/>
        </w:rPr>
      </w:pPr>
      <w:r>
        <w:rPr>
          <w:lang w:val="es-ES"/>
        </w:rPr>
        <w:lastRenderedPageBreak/>
        <w:t>Đối với thịt, các chủ thể kinh doanh dịch vụ giết mổ tại Đà Sơn có thể đăng kí cấp code tương tự đối với RAT. Với code này, chủ thể kinh doanh có thể gán vào các sản phẩm thịt đã được đóng gói theo trọng lượng nhỏ. Giải pháp này thích hợp với sản phẩm gia cầm nguyên con. Đối với thịt heo, để giảm chi phí và sự phức tạp trong sơ chế, đóng gói, cơ quan QLNN có thể cấp cho mỗi chủ thể một con dấu, mang thương hiệu hoặc nhận diện riêng của từng cá nhân, tổ chức. Như vậy trên thịt heo, ngoài dấu thú y thông thường, cơ sở giết mổ Đà Sơn sẽ đóng thêm 1 dấu cho những sản phẩm của chuỗi thịt heo an toàn để phân biệt với thịt heo chưa được kiểm soát theo chuỗi. Và khuyến khích mỗi chủ thể đóng thêm dấu của mình để giúp khách hàng nhận diện và truy xuất nguồn gốc của thịt heo.</w:t>
      </w:r>
    </w:p>
    <w:p w:rsidR="00117968" w:rsidRDefault="0081064A" w:rsidP="00117968">
      <w:pPr>
        <w:rPr>
          <w:lang w:val="es-ES"/>
        </w:rPr>
      </w:pPr>
      <w:r>
        <w:rPr>
          <w:lang w:val="es-ES"/>
        </w:rPr>
        <w:t xml:space="preserve"> </w:t>
      </w:r>
      <w:r w:rsidR="00117968">
        <w:rPr>
          <w:lang w:val="es-ES"/>
        </w:rPr>
        <w:t>Riêng đối với thịt bò, do đặc trưng của sản phẩm, hiện cơ quan thú y không thể đóng dấu trực tiếp lên thịt mà tiến hành cấp tem. Việc cấp tem rất ít phát huy tác dụng, do tem cấp không được gán vào sản phẩm. Theo khảo sát của chúng tôi tại thị trường, 100 % lượng thịt bò tiêu thụ tại chợ không xuất hiện tem. Do đó, đối với thịt bò, chúng tôi đề xuất việc sơ chế, đóng gói và gán code tương tự với RAT. Hoạt động này phức tạp hơn và làm phát sinh chi phí. Do đó, trong giai đoạn đầu, hệ thống có thể thực hiện thí điểm trên thịt gia cầm và thịt heo trước.</w:t>
      </w:r>
    </w:p>
    <w:p w:rsidR="00117968" w:rsidRDefault="00117968" w:rsidP="00117968">
      <w:pPr>
        <w:rPr>
          <w:lang w:val="es-ES"/>
        </w:rPr>
      </w:pPr>
      <w:r>
        <w:rPr>
          <w:lang w:val="es-ES"/>
        </w:rPr>
        <w:t xml:space="preserve">Tóm lại, với nền tảng cơ chế ứng dụng CNTT trong quản lý ATTP theo chuỗi và giải pháp kiểm soát mẫu, việc kiểm soát cụ thể từng mô hình chuỗi cung ứng thực phẩm an toàn được tổng hợp </w:t>
      </w:r>
      <w:r w:rsidRPr="0081064A">
        <w:rPr>
          <w:lang w:val="es-ES"/>
        </w:rPr>
        <w:t>như</w:t>
      </w:r>
      <w:r>
        <w:rPr>
          <w:lang w:val="es-ES"/>
        </w:rPr>
        <w:t xml:space="preserve"> </w:t>
      </w:r>
      <w:r>
        <w:rPr>
          <w:lang w:val="es-ES"/>
        </w:rPr>
        <w:fldChar w:fldCharType="begin"/>
      </w:r>
      <w:r>
        <w:rPr>
          <w:lang w:val="es-ES"/>
        </w:rPr>
        <w:instrText xml:space="preserve"> REF _Ref466129030 \h </w:instrText>
      </w:r>
      <w:r>
        <w:rPr>
          <w:lang w:val="es-ES"/>
        </w:rPr>
      </w:r>
      <w:r>
        <w:rPr>
          <w:lang w:val="es-ES"/>
        </w:rPr>
        <w:fldChar w:fldCharType="separate"/>
      </w:r>
      <w:r w:rsidR="000411C8">
        <w:t xml:space="preserve">Bảng </w:t>
      </w:r>
      <w:r w:rsidR="000411C8">
        <w:rPr>
          <w:noProof/>
        </w:rPr>
        <w:t>7</w:t>
      </w:r>
      <w:r>
        <w:rPr>
          <w:lang w:val="es-ES"/>
        </w:rPr>
        <w:fldChar w:fldCharType="end"/>
      </w:r>
      <w:r>
        <w:rPr>
          <w:lang w:val="es-ES"/>
        </w:rPr>
        <w:t>.</w:t>
      </w:r>
    </w:p>
    <w:p w:rsidR="001E204A" w:rsidRDefault="00D94972" w:rsidP="00E251D4">
      <w:pPr>
        <w:pStyle w:val="Heading1"/>
        <w:pageBreakBefore w:val="0"/>
        <w:numPr>
          <w:ilvl w:val="0"/>
          <w:numId w:val="0"/>
        </w:numPr>
        <w:ind w:left="357"/>
        <w:jc w:val="center"/>
      </w:pPr>
      <w:bookmarkStart w:id="113" w:name="_Toc466209661"/>
      <w:bookmarkStart w:id="114" w:name="_Toc466435387"/>
      <w:r>
        <w:t>KẾT LUẬN</w:t>
      </w:r>
      <w:bookmarkEnd w:id="113"/>
      <w:bookmarkEnd w:id="114"/>
    </w:p>
    <w:p w:rsidR="00D94972" w:rsidRDefault="000854A5" w:rsidP="00D94972">
      <w:pPr>
        <w:rPr>
          <w:lang w:val="es-ES"/>
        </w:rPr>
      </w:pPr>
      <w:r>
        <w:rPr>
          <w:lang w:val="es-ES"/>
        </w:rPr>
        <w:t xml:space="preserve">An toàn thực phẩm là mối quan tâm chung của mọi người dân Việt Nam. Ngày 19/05/2016 vừa qua, Chính phủ đã ban hành hỏa tốc chỉ thị 13 về “Tăng cường trách nhiệm quản lý nhà nước về ATTP”, trong đó yêu cầu các Bộ Ngành, chính quyền địa phương thực hiện nghiêm túc nghĩa vụ mà Luật ATTP đã quy định. Hưởng ứng chỉ thị </w:t>
      </w:r>
      <w:r>
        <w:rPr>
          <w:lang w:val="es-ES"/>
        </w:rPr>
        <w:lastRenderedPageBreak/>
        <w:t>này, Thành phố Đà Nẵng đã không ngừng tăng cường kiểm tra, giám sát ATTP cũng như ban hành các đề án nhằm thúc đẩy việc thực thi pháp luật trong quản lý ATTP.</w:t>
      </w:r>
    </w:p>
    <w:p w:rsidR="000854A5" w:rsidRDefault="000854A5" w:rsidP="00D94972">
      <w:pPr>
        <w:rPr>
          <w:lang w:val="es-ES"/>
        </w:rPr>
      </w:pPr>
      <w:r>
        <w:rPr>
          <w:lang w:val="es-ES"/>
        </w:rPr>
        <w:t>Bên cạnh những thay đổi về cơ chế, chính sách và  luật pháp, để quản lý ATTP một cách hiệu quả cần phải có những hiệu chỉnh về tổ chức sản xuất nông nghiệp và hiệu chỉnh mạng lưới, phương thức phân phối thực phẩm. Chính mô hình sản xuất nông nghiệp nhỏ lẻ, manh mún, mang tính tự cung tự cấp của người dẫn đã dấn tới sự quá tải trong quản lý cơ sở sản xuất ban đầu của cơ quan QLNN, dẫn tới tình trạng mất kiểm soát công đoạn sản xuất.</w:t>
      </w:r>
      <w:r w:rsidR="003C3976">
        <w:rPr>
          <w:lang w:val="es-ES"/>
        </w:rPr>
        <w:t xml:space="preserve"> </w:t>
      </w:r>
      <w:r>
        <w:rPr>
          <w:lang w:val="es-ES"/>
        </w:rPr>
        <w:t xml:space="preserve">Việc tự do dịch chuyển hàng hóa nông nghiệp không cần đăng kí, chứng nhận hay chứng từ kèm theo; việc phân phối nông sản thực phẩm nhỏ lẻ, phân tán theo tập quán thói quen; sự tự do tham gia vào thị trường phân phối nông sản thực phẩm của </w:t>
      </w:r>
      <w:r w:rsidR="003C3976">
        <w:rPr>
          <w:lang w:val="es-ES"/>
        </w:rPr>
        <w:t>các cá nhân đã dẫn tới sự mất kiểm soát của cơ quan QLNN trong quản lý phân phối.</w:t>
      </w:r>
    </w:p>
    <w:p w:rsidR="003C3976" w:rsidRDefault="00451115" w:rsidP="00D94972">
      <w:pPr>
        <w:rPr>
          <w:lang w:val="es-ES"/>
        </w:rPr>
      </w:pPr>
      <w:r>
        <w:rPr>
          <w:lang w:val="es-ES"/>
        </w:rPr>
        <w:t>Dựa vào phân tích thực trạng toàn chuỗi cung ứng thực phẩm hiện tại, từ sản xuất, qua các giai đoạn phân phối</w:t>
      </w:r>
      <w:r w:rsidR="00302749">
        <w:rPr>
          <w:lang w:val="es-ES"/>
        </w:rPr>
        <w:t>, dựa vào phân tích chuỗi giá trị cũng như dựa vào việc nghiên cứu các mô hình quản lý chuỗi thực phẩm an toàn, các mô hình truy xuất nguồn gốc tiên tiến trên thế giới, đề tài đã xây dựng được một số mô hình chuỗi cung ứng thực phẩm an toàn cho thành phố Đà Nẵng.</w:t>
      </w:r>
    </w:p>
    <w:p w:rsidR="00BF3CFD" w:rsidRDefault="00302749" w:rsidP="00D94972">
      <w:pPr>
        <w:rPr>
          <w:lang w:val="es-ES"/>
        </w:rPr>
      </w:pPr>
      <w:r>
        <w:rPr>
          <w:lang w:val="es-ES"/>
        </w:rPr>
        <w:t xml:space="preserve">Các mô hình được xây dựng dựa trên việc lựa chọn các chủ thể có năng lực hiệu chỉnh hiện trạng để tham gia vào chuỗi thực phẩm an toàn. Các chủ thể này không chỉ có năng lực mà còn đang nắm giữ tỷ trọng lớn trên thị trường, </w:t>
      </w:r>
      <w:r w:rsidR="00BF3CFD">
        <w:rPr>
          <w:lang w:val="es-ES"/>
        </w:rPr>
        <w:t xml:space="preserve">những </w:t>
      </w:r>
      <w:r>
        <w:rPr>
          <w:lang w:val="es-ES"/>
        </w:rPr>
        <w:t>người có khả năng ảnh hưởng lớn tới toàn bộ thị trường thực phẩm tươi sống.</w:t>
      </w:r>
      <w:r w:rsidR="00BF3CFD">
        <w:rPr>
          <w:lang w:val="es-ES"/>
        </w:rPr>
        <w:t xml:space="preserve"> Ngoài ra, đề tài còn đề xuất ứng dụng những tiến bộ CNTT trong quản lý chuỗi thực phẩm tươi sống và truy xuất nguồn gốc. Việc ứng dụng khoa học kĩ thuật tiên tiến sẽ hỗ trợ tích cực cho cơ quan QLNN trong việc kiểm soát hiệu quả chuỗi cung ứng thực phẩm tươi sống. Tóm lại, đề tài của chúng tôi đã có những đóng góp đáng kể sau:</w:t>
      </w:r>
    </w:p>
    <w:p w:rsidR="00BF3CFD" w:rsidRDefault="00BF3CFD" w:rsidP="00BF3CFD">
      <w:pPr>
        <w:pStyle w:val="ListParagraph"/>
        <w:numPr>
          <w:ilvl w:val="0"/>
          <w:numId w:val="12"/>
        </w:numPr>
        <w:rPr>
          <w:lang w:val="es-ES"/>
        </w:rPr>
      </w:pPr>
      <w:r>
        <w:rPr>
          <w:lang w:val="es-ES"/>
        </w:rPr>
        <w:t>Tổng hợp được CSLL về chuỗi thực phẩm, lý luận về quản lý chuỗi thực phẩm an toàn, lý luận về truy xuất nguồn gốc và phân tích chuỗi giá trị nông sản thực phẩm</w:t>
      </w:r>
    </w:p>
    <w:p w:rsidR="00BF3CFD" w:rsidRDefault="00BF3CFD" w:rsidP="00BF3CFD">
      <w:pPr>
        <w:pStyle w:val="ListParagraph"/>
        <w:numPr>
          <w:ilvl w:val="0"/>
          <w:numId w:val="12"/>
        </w:numPr>
        <w:rPr>
          <w:lang w:val="es-ES"/>
        </w:rPr>
      </w:pPr>
      <w:r>
        <w:rPr>
          <w:lang w:val="es-ES"/>
        </w:rPr>
        <w:lastRenderedPageBreak/>
        <w:t>Thực hiện phân tích thực trạng toàn bộ hoạt động sản xuất, phân phối thực phẩm tươi sống thuộc ba nhóm: rau, thịt và thủy sản tại Đà Nẵng</w:t>
      </w:r>
    </w:p>
    <w:p w:rsidR="00BF3CFD" w:rsidRDefault="00BF3CFD" w:rsidP="00BF3CFD">
      <w:pPr>
        <w:pStyle w:val="ListParagraph"/>
        <w:numPr>
          <w:ilvl w:val="0"/>
          <w:numId w:val="12"/>
        </w:numPr>
        <w:rPr>
          <w:lang w:val="es-ES"/>
        </w:rPr>
      </w:pPr>
      <w:r>
        <w:rPr>
          <w:lang w:val="es-ES"/>
        </w:rPr>
        <w:t>Thực hiện phân tích chuỗi giá trị, mô tả được giá trị của từng chủ thể tham gia vào chuỗi và đóng góp về chi phí, lợi nhuận của mỗi mắt xích trong chuỗi</w:t>
      </w:r>
    </w:p>
    <w:p w:rsidR="00BF3CFD" w:rsidRDefault="00BF3CFD" w:rsidP="00BF3CFD">
      <w:pPr>
        <w:pStyle w:val="ListParagraph"/>
        <w:numPr>
          <w:ilvl w:val="0"/>
          <w:numId w:val="12"/>
        </w:numPr>
        <w:rPr>
          <w:lang w:val="es-ES"/>
        </w:rPr>
      </w:pPr>
      <w:r>
        <w:rPr>
          <w:lang w:val="es-ES"/>
        </w:rPr>
        <w:t>Đề xuất được một số mô hình chuỗi cung ứng thực phẩm an toàn cho thành phố Đà Nẵng</w:t>
      </w:r>
    </w:p>
    <w:p w:rsidR="00BF3CFD" w:rsidRDefault="00BF3CFD" w:rsidP="00BF3CFD">
      <w:pPr>
        <w:pStyle w:val="ListParagraph"/>
        <w:numPr>
          <w:ilvl w:val="0"/>
          <w:numId w:val="12"/>
        </w:numPr>
        <w:rPr>
          <w:lang w:val="es-ES"/>
        </w:rPr>
      </w:pPr>
      <w:r>
        <w:rPr>
          <w:lang w:val="es-ES"/>
        </w:rPr>
        <w:t>Đề xuất tập hợp các giải pháp hình thành một hệ thống kiểm tra, giám sát chất lượng ATTP mang tính hệ thống</w:t>
      </w:r>
    </w:p>
    <w:p w:rsidR="00BF3CFD" w:rsidRPr="00BF3CFD" w:rsidRDefault="00C61E16" w:rsidP="00BF3CFD">
      <w:pPr>
        <w:rPr>
          <w:lang w:val="es-ES"/>
        </w:rPr>
      </w:pPr>
      <w:r>
        <w:rPr>
          <w:lang w:val="es-ES"/>
        </w:rPr>
        <w:t>Hy vọng đề tài sẽ đóng góp một phần nhỏ vào việc hình thành nên các chuỗi thực phẩm an toàn cho thành phố Đà Nẵng, góp phần thực hiện mục tiêu “4 an” mà thành phố đang theo đuổi.</w:t>
      </w:r>
    </w:p>
    <w:p w:rsidR="00BF2555" w:rsidRDefault="00BF2555" w:rsidP="00BF2555">
      <w:pPr>
        <w:pStyle w:val="Caption"/>
        <w:rPr>
          <w:lang w:val="de-DE"/>
        </w:rPr>
        <w:sectPr w:rsidR="00BF2555" w:rsidSect="00D94972">
          <w:headerReference w:type="default" r:id="rId9"/>
          <w:footerReference w:type="default" r:id="rId10"/>
          <w:pgSz w:w="12240" w:h="15840"/>
          <w:pgMar w:top="1440" w:right="1440" w:bottom="1440" w:left="1440" w:header="720" w:footer="720" w:gutter="0"/>
          <w:cols w:space="720"/>
          <w:docGrid w:linePitch="360"/>
        </w:sectPr>
      </w:pPr>
    </w:p>
    <w:p w:rsidR="0013628A" w:rsidRPr="009E6E1C" w:rsidRDefault="009E6E1C" w:rsidP="00C37EB4">
      <w:pPr>
        <w:pStyle w:val="Heading1"/>
        <w:numPr>
          <w:ilvl w:val="0"/>
          <w:numId w:val="0"/>
        </w:numPr>
        <w:ind w:left="360"/>
        <w:rPr>
          <w:rStyle w:val="BookTitle"/>
        </w:rPr>
      </w:pPr>
      <w:bookmarkStart w:id="115" w:name="_Toc466209666"/>
      <w:bookmarkStart w:id="116" w:name="_Toc466435388"/>
      <w:r w:rsidRPr="009E6E1C">
        <w:rPr>
          <w:rStyle w:val="BookTitle"/>
        </w:rPr>
        <w:lastRenderedPageBreak/>
        <w:t>Tài liệu tham khảo</w:t>
      </w:r>
      <w:bookmarkEnd w:id="115"/>
      <w:bookmarkEnd w:id="116"/>
    </w:p>
    <w:p w:rsidR="004C4A1B" w:rsidRDefault="004C4A1B" w:rsidP="004C4A1B">
      <w:pPr>
        <w:widowControl w:val="0"/>
        <w:autoSpaceDE w:val="0"/>
        <w:autoSpaceDN w:val="0"/>
        <w:adjustRightInd w:val="0"/>
        <w:spacing w:after="0"/>
        <w:ind w:left="480" w:hanging="480"/>
        <w:divId w:val="734205491"/>
        <w:rPr>
          <w:noProof/>
          <w:szCs w:val="24"/>
        </w:rPr>
      </w:pPr>
      <w:r>
        <w:rPr>
          <w:b/>
          <w:bdr w:val="none" w:sz="0" w:space="0" w:color="auto" w:frame="1"/>
        </w:rPr>
        <w:fldChar w:fldCharType="begin" w:fldLock="1"/>
      </w:r>
      <w:r>
        <w:rPr>
          <w:b/>
          <w:bdr w:val="none" w:sz="0" w:space="0" w:color="auto" w:frame="1"/>
        </w:rPr>
        <w:instrText xml:space="preserve">ADDIN Mendeley Bibliography CSL_BIBLIOGRAPHY </w:instrText>
      </w:r>
      <w:r>
        <w:rPr>
          <w:b/>
          <w:bdr w:val="none" w:sz="0" w:space="0" w:color="auto" w:frame="1"/>
        </w:rPr>
        <w:fldChar w:fldCharType="separate"/>
      </w:r>
      <w:r w:rsidRPr="0038717B">
        <w:rPr>
          <w:noProof/>
          <w:szCs w:val="24"/>
        </w:rPr>
        <w:t xml:space="preserve">Aung, M. M., &amp; Chang, Y. S. (2014). Traceability in a food supply chain : Safety and quality perspectives. </w:t>
      </w:r>
      <w:r w:rsidRPr="0038717B">
        <w:rPr>
          <w:i/>
          <w:iCs/>
          <w:noProof/>
          <w:szCs w:val="24"/>
        </w:rPr>
        <w:t>Food Control</w:t>
      </w:r>
      <w:r w:rsidRPr="0038717B">
        <w:rPr>
          <w:noProof/>
          <w:szCs w:val="24"/>
        </w:rPr>
        <w:t xml:space="preserve">, </w:t>
      </w:r>
      <w:r w:rsidRPr="0038717B">
        <w:rPr>
          <w:i/>
          <w:iCs/>
          <w:noProof/>
          <w:szCs w:val="24"/>
        </w:rPr>
        <w:t>39</w:t>
      </w:r>
      <w:r w:rsidRPr="0038717B">
        <w:rPr>
          <w:noProof/>
          <w:szCs w:val="24"/>
        </w:rPr>
        <w:t xml:space="preserve">, 172–184. </w:t>
      </w:r>
    </w:p>
    <w:p w:rsidR="004C4A1B" w:rsidRDefault="004C4A1B" w:rsidP="004C4A1B">
      <w:pPr>
        <w:widowControl w:val="0"/>
        <w:autoSpaceDE w:val="0"/>
        <w:autoSpaceDN w:val="0"/>
        <w:adjustRightInd w:val="0"/>
        <w:spacing w:after="0"/>
        <w:ind w:left="480" w:hanging="480"/>
        <w:divId w:val="734205491"/>
        <w:rPr>
          <w:noProof/>
          <w:lang w:val="sv-SE"/>
        </w:rPr>
      </w:pPr>
      <w:r w:rsidRPr="002C45FF">
        <w:rPr>
          <w:noProof/>
          <w:lang w:val="sv-SE"/>
        </w:rPr>
        <w:t>Bachev H. (2012). Issues and challenges for farm and enterprise diversification and integration of small scale farmers into value chains in EECA, in Enabling Environment for Producer-agribusiness Linkages in EECA, ed. S.Tanic, FAO, Rome.</w:t>
      </w:r>
    </w:p>
    <w:p w:rsidR="004C4A1B" w:rsidRDefault="004C4A1B" w:rsidP="004C4A1B">
      <w:pPr>
        <w:widowControl w:val="0"/>
        <w:autoSpaceDE w:val="0"/>
        <w:autoSpaceDN w:val="0"/>
        <w:adjustRightInd w:val="0"/>
        <w:spacing w:after="0"/>
        <w:ind w:left="480" w:hanging="480"/>
        <w:divId w:val="734205491"/>
        <w:rPr>
          <w:noProof/>
          <w:szCs w:val="24"/>
        </w:rPr>
      </w:pPr>
      <w:r w:rsidRPr="0038717B">
        <w:rPr>
          <w:noProof/>
          <w:szCs w:val="24"/>
        </w:rPr>
        <w:t xml:space="preserve">Badia-melis, R., Mishra, P., &amp; Ruiz-garcía, L. (2015). Food traceability : New trends and recent advances . A review. </w:t>
      </w:r>
      <w:r w:rsidRPr="0038717B">
        <w:rPr>
          <w:i/>
          <w:iCs/>
          <w:noProof/>
          <w:szCs w:val="24"/>
        </w:rPr>
        <w:t>Food Control</w:t>
      </w:r>
      <w:r w:rsidRPr="0038717B">
        <w:rPr>
          <w:noProof/>
          <w:szCs w:val="24"/>
        </w:rPr>
        <w:t xml:space="preserve">, </w:t>
      </w:r>
      <w:r w:rsidRPr="0038717B">
        <w:rPr>
          <w:i/>
          <w:iCs/>
          <w:noProof/>
          <w:szCs w:val="24"/>
        </w:rPr>
        <w:t>57</w:t>
      </w:r>
      <w:r w:rsidRPr="0038717B">
        <w:rPr>
          <w:noProof/>
          <w:szCs w:val="24"/>
        </w:rPr>
        <w:t xml:space="preserve">, 393–401. </w:t>
      </w:r>
    </w:p>
    <w:p w:rsidR="004C4A1B" w:rsidRPr="0038717B" w:rsidRDefault="004C4A1B" w:rsidP="004C4A1B">
      <w:pPr>
        <w:widowControl w:val="0"/>
        <w:autoSpaceDE w:val="0"/>
        <w:autoSpaceDN w:val="0"/>
        <w:adjustRightInd w:val="0"/>
        <w:spacing w:after="0"/>
        <w:ind w:left="480" w:hanging="480"/>
        <w:divId w:val="734205491"/>
        <w:rPr>
          <w:noProof/>
          <w:szCs w:val="24"/>
        </w:rPr>
      </w:pPr>
      <w:r w:rsidRPr="00083EB3">
        <w:rPr>
          <w:noProof/>
          <w:lang w:val="es-ES"/>
        </w:rPr>
        <w:t>Chryssochoidis, G., Karagiannaki, A., Pramatari, K. and Kehagia, O. (2009), “ A cost-benefit evaluation framework of an electronic-based tracebility system”, British Food Journal, Vol.111 No. 6,pp. 565-82.</w:t>
      </w:r>
    </w:p>
    <w:p w:rsidR="004C4A1B" w:rsidRDefault="004C4A1B" w:rsidP="004C4A1B">
      <w:pPr>
        <w:widowControl w:val="0"/>
        <w:autoSpaceDE w:val="0"/>
        <w:autoSpaceDN w:val="0"/>
        <w:adjustRightInd w:val="0"/>
        <w:spacing w:after="0"/>
        <w:ind w:left="480" w:hanging="480"/>
        <w:divId w:val="734205491"/>
        <w:rPr>
          <w:noProof/>
          <w:szCs w:val="24"/>
        </w:rPr>
      </w:pPr>
      <w:r w:rsidRPr="0038717B">
        <w:rPr>
          <w:noProof/>
          <w:szCs w:val="24"/>
        </w:rPr>
        <w:t xml:space="preserve">Dandage, K. (2016). Indian perspective in food traceability : A review, </w:t>
      </w:r>
      <w:r w:rsidRPr="0038717B">
        <w:rPr>
          <w:i/>
          <w:iCs/>
          <w:noProof/>
          <w:szCs w:val="24"/>
        </w:rPr>
        <w:t>71</w:t>
      </w:r>
      <w:r w:rsidRPr="0038717B">
        <w:rPr>
          <w:noProof/>
          <w:szCs w:val="24"/>
        </w:rPr>
        <w:t xml:space="preserve">, 217–227. </w:t>
      </w:r>
    </w:p>
    <w:p w:rsidR="004C4A1B" w:rsidRPr="0038717B" w:rsidRDefault="004C4A1B" w:rsidP="004C4A1B">
      <w:pPr>
        <w:widowControl w:val="0"/>
        <w:autoSpaceDE w:val="0"/>
        <w:autoSpaceDN w:val="0"/>
        <w:adjustRightInd w:val="0"/>
        <w:spacing w:after="0"/>
        <w:ind w:left="480" w:hanging="480"/>
        <w:divId w:val="734205491"/>
        <w:rPr>
          <w:noProof/>
          <w:szCs w:val="24"/>
        </w:rPr>
      </w:pPr>
      <w:r w:rsidRPr="0038717B">
        <w:rPr>
          <w:noProof/>
          <w:szCs w:val="24"/>
        </w:rPr>
        <w:t xml:space="preserve">Feng, J., Fu, Z., Wang, Z., Xu, M., &amp; Zhang, X. (2013). Development and evaluation on a RFID-based traceability system for cattle / beef quality safety in China. </w:t>
      </w:r>
      <w:r w:rsidRPr="0038717B">
        <w:rPr>
          <w:i/>
          <w:iCs/>
          <w:noProof/>
          <w:szCs w:val="24"/>
        </w:rPr>
        <w:t>Food Control</w:t>
      </w:r>
      <w:r w:rsidRPr="0038717B">
        <w:rPr>
          <w:noProof/>
          <w:szCs w:val="24"/>
        </w:rPr>
        <w:t xml:space="preserve">, </w:t>
      </w:r>
      <w:r w:rsidRPr="0038717B">
        <w:rPr>
          <w:i/>
          <w:iCs/>
          <w:noProof/>
          <w:szCs w:val="24"/>
        </w:rPr>
        <w:t>31</w:t>
      </w:r>
      <w:r w:rsidRPr="0038717B">
        <w:rPr>
          <w:noProof/>
          <w:szCs w:val="24"/>
        </w:rPr>
        <w:t>(2), 314–325. h</w:t>
      </w:r>
    </w:p>
    <w:p w:rsidR="004C4A1B" w:rsidRPr="0038717B" w:rsidRDefault="004C4A1B" w:rsidP="004C4A1B">
      <w:pPr>
        <w:widowControl w:val="0"/>
        <w:autoSpaceDE w:val="0"/>
        <w:autoSpaceDN w:val="0"/>
        <w:adjustRightInd w:val="0"/>
        <w:spacing w:after="0"/>
        <w:ind w:left="480" w:hanging="480"/>
        <w:divId w:val="734205491"/>
        <w:rPr>
          <w:noProof/>
          <w:szCs w:val="24"/>
        </w:rPr>
      </w:pPr>
      <w:r w:rsidRPr="0038717B">
        <w:rPr>
          <w:noProof/>
          <w:szCs w:val="24"/>
        </w:rPr>
        <w:t xml:space="preserve">Galal-khallaf, A., Osman, A. G. M., Carleos, C. E., Garcia-vazquez, E., &amp; Borrell, Y. J. (2016). A case study for assessing fish traceability in Egyptian aquafeed formulations using pyrosequencing and metabarcoding. </w:t>
      </w:r>
      <w:r w:rsidRPr="0038717B">
        <w:rPr>
          <w:i/>
          <w:iCs/>
          <w:noProof/>
          <w:szCs w:val="24"/>
        </w:rPr>
        <w:t>Fisheries Research</w:t>
      </w:r>
      <w:r w:rsidRPr="0038717B">
        <w:rPr>
          <w:noProof/>
          <w:szCs w:val="24"/>
        </w:rPr>
        <w:t xml:space="preserve">, </w:t>
      </w:r>
      <w:r w:rsidRPr="0038717B">
        <w:rPr>
          <w:i/>
          <w:iCs/>
          <w:noProof/>
          <w:szCs w:val="24"/>
        </w:rPr>
        <w:t>174</w:t>
      </w:r>
      <w:r w:rsidRPr="0038717B">
        <w:rPr>
          <w:noProof/>
          <w:szCs w:val="24"/>
        </w:rPr>
        <w:t xml:space="preserve">, 143–150. </w:t>
      </w:r>
    </w:p>
    <w:p w:rsidR="004C4A1B" w:rsidRDefault="004C4A1B" w:rsidP="004C4A1B">
      <w:pPr>
        <w:widowControl w:val="0"/>
        <w:autoSpaceDE w:val="0"/>
        <w:autoSpaceDN w:val="0"/>
        <w:adjustRightInd w:val="0"/>
        <w:spacing w:after="0"/>
        <w:ind w:left="480" w:hanging="480"/>
        <w:divId w:val="734205491"/>
        <w:rPr>
          <w:noProof/>
          <w:szCs w:val="24"/>
        </w:rPr>
      </w:pPr>
      <w:r w:rsidRPr="004C4A1B">
        <w:rPr>
          <w:noProof/>
          <w:szCs w:val="24"/>
          <w:lang w:val="en-US"/>
        </w:rPr>
        <w:t xml:space="preserve">Galimberti, A., Mattia, F. De, Losa, A., Bruni, I., Federici, S., Casiraghi, M., … </w:t>
      </w:r>
      <w:r w:rsidRPr="0038717B">
        <w:rPr>
          <w:noProof/>
          <w:szCs w:val="24"/>
        </w:rPr>
        <w:t xml:space="preserve">Labra, M. (2013). DNA barcoding as a new tool for food traceability. </w:t>
      </w:r>
      <w:r w:rsidRPr="0038717B">
        <w:rPr>
          <w:i/>
          <w:iCs/>
          <w:noProof/>
          <w:szCs w:val="24"/>
        </w:rPr>
        <w:t>FRIN</w:t>
      </w:r>
      <w:r w:rsidRPr="0038717B">
        <w:rPr>
          <w:noProof/>
          <w:szCs w:val="24"/>
        </w:rPr>
        <w:t xml:space="preserve">, </w:t>
      </w:r>
      <w:r w:rsidRPr="0038717B">
        <w:rPr>
          <w:i/>
          <w:iCs/>
          <w:noProof/>
          <w:szCs w:val="24"/>
        </w:rPr>
        <w:t>50</w:t>
      </w:r>
      <w:r w:rsidRPr="0038717B">
        <w:rPr>
          <w:noProof/>
          <w:szCs w:val="24"/>
        </w:rPr>
        <w:t xml:space="preserve">(1), 55–63. </w:t>
      </w:r>
    </w:p>
    <w:p w:rsidR="004C4A1B" w:rsidRDefault="004C4A1B" w:rsidP="004C4A1B">
      <w:pPr>
        <w:widowControl w:val="0"/>
        <w:autoSpaceDE w:val="0"/>
        <w:autoSpaceDN w:val="0"/>
        <w:adjustRightInd w:val="0"/>
        <w:spacing w:after="0"/>
        <w:ind w:left="480" w:hanging="480"/>
        <w:divId w:val="734205491"/>
        <w:rPr>
          <w:noProof/>
          <w:szCs w:val="24"/>
        </w:rPr>
      </w:pPr>
      <w:r w:rsidRPr="002C45FF">
        <w:rPr>
          <w:noProof/>
        </w:rPr>
        <w:t>Greger M. (2007). THE LONG HAUL: RISKS ASSOCIATED WITH LIVESTOCK TRANSPORT. Biosecurity and Bioterrorism: Biodefense Strategy, Practice, and Science Volume 5, Number 4.</w:t>
      </w:r>
    </w:p>
    <w:p w:rsidR="004C4A1B" w:rsidRPr="0038717B" w:rsidRDefault="004C4A1B" w:rsidP="004C4A1B">
      <w:pPr>
        <w:widowControl w:val="0"/>
        <w:autoSpaceDE w:val="0"/>
        <w:autoSpaceDN w:val="0"/>
        <w:adjustRightInd w:val="0"/>
        <w:spacing w:after="0"/>
        <w:ind w:left="480" w:hanging="480"/>
        <w:divId w:val="734205491"/>
        <w:rPr>
          <w:noProof/>
          <w:szCs w:val="24"/>
        </w:rPr>
      </w:pPr>
      <w:r w:rsidRPr="002C45FF">
        <w:rPr>
          <w:noProof/>
          <w:lang w:val="sv-SE"/>
        </w:rPr>
        <w:lastRenderedPageBreak/>
        <w:t>Iakovou E., Vlachos D., Achillas C., Anastasiadis F. (2012). A Methodological Framework for the Design of Green Supply Chains for the Agrifood Sector. Working Paper.</w:t>
      </w:r>
    </w:p>
    <w:p w:rsidR="004C4A1B" w:rsidRDefault="004C4A1B" w:rsidP="004C4A1B">
      <w:pPr>
        <w:widowControl w:val="0"/>
        <w:autoSpaceDE w:val="0"/>
        <w:autoSpaceDN w:val="0"/>
        <w:adjustRightInd w:val="0"/>
        <w:spacing w:after="0"/>
        <w:ind w:left="480" w:hanging="480"/>
        <w:divId w:val="734205491"/>
        <w:rPr>
          <w:noProof/>
          <w:szCs w:val="24"/>
        </w:rPr>
      </w:pPr>
      <w:r w:rsidRPr="0038717B">
        <w:rPr>
          <w:noProof/>
          <w:szCs w:val="24"/>
        </w:rPr>
        <w:t xml:space="preserve">Mao, B., He, J., Cao, J., Bigger, S. W., &amp; Vasiljevic, T. (2015). A framework for food traceability information extraction based on a video surveillance system. </w:t>
      </w:r>
      <w:r w:rsidRPr="0038717B">
        <w:rPr>
          <w:i/>
          <w:iCs/>
          <w:noProof/>
          <w:szCs w:val="24"/>
        </w:rPr>
        <w:t>Procedia - Procedia Computer Science</w:t>
      </w:r>
      <w:r w:rsidRPr="0038717B">
        <w:rPr>
          <w:noProof/>
          <w:szCs w:val="24"/>
        </w:rPr>
        <w:t xml:space="preserve">, </w:t>
      </w:r>
      <w:r w:rsidRPr="0038717B">
        <w:rPr>
          <w:i/>
          <w:iCs/>
          <w:noProof/>
          <w:szCs w:val="24"/>
        </w:rPr>
        <w:t>55</w:t>
      </w:r>
      <w:r w:rsidRPr="0038717B">
        <w:rPr>
          <w:noProof/>
          <w:szCs w:val="24"/>
        </w:rPr>
        <w:t xml:space="preserve">(Itqm), 1285–1292. </w:t>
      </w:r>
    </w:p>
    <w:p w:rsidR="00AA5100" w:rsidRPr="008F3683" w:rsidRDefault="00AA5100" w:rsidP="00AA5100">
      <w:pPr>
        <w:pStyle w:val="NormalWeb"/>
        <w:divId w:val="734205491"/>
        <w:rPr>
          <w:noProof/>
          <w:lang w:val="de-DE"/>
        </w:rPr>
      </w:pPr>
      <w:r>
        <w:rPr>
          <w:noProof/>
        </w:rPr>
        <w:t>Making Value Chains Work Better for the Poor, A toolbook for Practitioners of Value Chain Analysis, UK Department for International Development, 2008</w:t>
      </w:r>
    </w:p>
    <w:p w:rsidR="004C4A1B" w:rsidRPr="0038717B" w:rsidRDefault="004C4A1B" w:rsidP="004C4A1B">
      <w:pPr>
        <w:widowControl w:val="0"/>
        <w:autoSpaceDE w:val="0"/>
        <w:autoSpaceDN w:val="0"/>
        <w:adjustRightInd w:val="0"/>
        <w:spacing w:after="0"/>
        <w:ind w:left="480" w:hanging="480"/>
        <w:divId w:val="734205491"/>
        <w:rPr>
          <w:noProof/>
          <w:szCs w:val="24"/>
        </w:rPr>
      </w:pPr>
      <w:r w:rsidRPr="0038717B">
        <w:rPr>
          <w:noProof/>
          <w:szCs w:val="24"/>
        </w:rPr>
        <w:t xml:space="preserve">Parreño-Marchante, A., Alvarez-Melcon, A., Trebar, M., &amp; Filippin, P. (2014). Advanced traceability system in aquaculture supply chain. </w:t>
      </w:r>
      <w:r w:rsidRPr="0038717B">
        <w:rPr>
          <w:i/>
          <w:iCs/>
          <w:noProof/>
          <w:szCs w:val="24"/>
        </w:rPr>
        <w:t>Journal of Food Engineering</w:t>
      </w:r>
      <w:r w:rsidRPr="0038717B">
        <w:rPr>
          <w:noProof/>
          <w:szCs w:val="24"/>
        </w:rPr>
        <w:t xml:space="preserve">, </w:t>
      </w:r>
      <w:r w:rsidRPr="0038717B">
        <w:rPr>
          <w:i/>
          <w:iCs/>
          <w:noProof/>
          <w:szCs w:val="24"/>
        </w:rPr>
        <w:t>122</w:t>
      </w:r>
      <w:r w:rsidRPr="0038717B">
        <w:rPr>
          <w:noProof/>
          <w:szCs w:val="24"/>
        </w:rPr>
        <w:t xml:space="preserve">(1), 99–109. </w:t>
      </w:r>
    </w:p>
    <w:p w:rsidR="004C4A1B" w:rsidRPr="0038717B" w:rsidRDefault="004C4A1B" w:rsidP="004C4A1B">
      <w:pPr>
        <w:widowControl w:val="0"/>
        <w:autoSpaceDE w:val="0"/>
        <w:autoSpaceDN w:val="0"/>
        <w:adjustRightInd w:val="0"/>
        <w:spacing w:after="0"/>
        <w:ind w:left="480" w:hanging="480"/>
        <w:divId w:val="734205491"/>
        <w:rPr>
          <w:noProof/>
          <w:szCs w:val="24"/>
        </w:rPr>
      </w:pPr>
      <w:r w:rsidRPr="0038717B">
        <w:rPr>
          <w:noProof/>
          <w:szCs w:val="24"/>
        </w:rPr>
        <w:t xml:space="preserve">Pizzuti, T., Mirabelli, G., Grasso, G., &amp; Paldino, G. (2016). MESCO ( MEat Supply Chain Ontology ): An ontology for supporting traceability in the meat supply chain. </w:t>
      </w:r>
      <w:r w:rsidRPr="0038717B">
        <w:rPr>
          <w:i/>
          <w:iCs/>
          <w:noProof/>
          <w:szCs w:val="24"/>
        </w:rPr>
        <w:t>Food Control</w:t>
      </w:r>
      <w:r w:rsidRPr="0038717B">
        <w:rPr>
          <w:noProof/>
          <w:szCs w:val="24"/>
        </w:rPr>
        <w:t xml:space="preserve">, </w:t>
      </w:r>
      <w:r w:rsidRPr="0038717B">
        <w:rPr>
          <w:i/>
          <w:iCs/>
          <w:noProof/>
          <w:szCs w:val="24"/>
        </w:rPr>
        <w:t>72</w:t>
      </w:r>
      <w:r w:rsidRPr="0038717B">
        <w:rPr>
          <w:noProof/>
          <w:szCs w:val="24"/>
        </w:rPr>
        <w:t>, 123–133.</w:t>
      </w:r>
    </w:p>
    <w:p w:rsidR="004C4A1B" w:rsidRPr="0038717B" w:rsidRDefault="004C4A1B" w:rsidP="004C4A1B">
      <w:pPr>
        <w:widowControl w:val="0"/>
        <w:autoSpaceDE w:val="0"/>
        <w:autoSpaceDN w:val="0"/>
        <w:adjustRightInd w:val="0"/>
        <w:spacing w:after="0"/>
        <w:ind w:left="480" w:hanging="480"/>
        <w:divId w:val="734205491"/>
        <w:rPr>
          <w:noProof/>
          <w:szCs w:val="24"/>
        </w:rPr>
      </w:pPr>
      <w:r w:rsidRPr="004C4A1B">
        <w:rPr>
          <w:noProof/>
          <w:szCs w:val="24"/>
          <w:lang w:val="en-US"/>
        </w:rPr>
        <w:t xml:space="preserve">Ruiz-garcia, L., &amp; Lunadei, L. (2011). </w:t>
      </w:r>
      <w:r w:rsidRPr="0038717B">
        <w:rPr>
          <w:noProof/>
          <w:szCs w:val="24"/>
        </w:rPr>
        <w:t xml:space="preserve">The role of RFID in agriculture : Applications , limitations and challenges. </w:t>
      </w:r>
      <w:r w:rsidRPr="0038717B">
        <w:rPr>
          <w:i/>
          <w:iCs/>
          <w:noProof/>
          <w:szCs w:val="24"/>
        </w:rPr>
        <w:t>Computers and Electronics in Agriculture</w:t>
      </w:r>
      <w:r w:rsidRPr="0038717B">
        <w:rPr>
          <w:noProof/>
          <w:szCs w:val="24"/>
        </w:rPr>
        <w:t xml:space="preserve">, </w:t>
      </w:r>
      <w:r w:rsidRPr="0038717B">
        <w:rPr>
          <w:i/>
          <w:iCs/>
          <w:noProof/>
          <w:szCs w:val="24"/>
        </w:rPr>
        <w:t>79</w:t>
      </w:r>
      <w:r w:rsidRPr="0038717B">
        <w:rPr>
          <w:noProof/>
          <w:szCs w:val="24"/>
        </w:rPr>
        <w:t xml:space="preserve">(1), 42–50. </w:t>
      </w:r>
    </w:p>
    <w:p w:rsidR="004C4A1B" w:rsidRPr="0038717B" w:rsidRDefault="004C4A1B" w:rsidP="004C4A1B">
      <w:pPr>
        <w:widowControl w:val="0"/>
        <w:autoSpaceDE w:val="0"/>
        <w:autoSpaceDN w:val="0"/>
        <w:adjustRightInd w:val="0"/>
        <w:spacing w:after="0"/>
        <w:ind w:left="480" w:hanging="480"/>
        <w:divId w:val="734205491"/>
        <w:rPr>
          <w:noProof/>
          <w:szCs w:val="24"/>
        </w:rPr>
      </w:pPr>
      <w:r w:rsidRPr="0038717B">
        <w:rPr>
          <w:noProof/>
          <w:szCs w:val="24"/>
        </w:rPr>
        <w:t xml:space="preserve">Storøy, J., Thakur, M., &amp; Olsen, P. (2013). The TraceFood Framework – Principles and guidelines for implementing traceability in food value chains. </w:t>
      </w:r>
      <w:r w:rsidRPr="0038717B">
        <w:rPr>
          <w:i/>
          <w:iCs/>
          <w:noProof/>
          <w:szCs w:val="24"/>
        </w:rPr>
        <w:t>Journal of Food Engineering</w:t>
      </w:r>
      <w:r w:rsidRPr="0038717B">
        <w:rPr>
          <w:noProof/>
          <w:szCs w:val="24"/>
        </w:rPr>
        <w:t xml:space="preserve">, </w:t>
      </w:r>
      <w:r w:rsidRPr="0038717B">
        <w:rPr>
          <w:i/>
          <w:iCs/>
          <w:noProof/>
          <w:szCs w:val="24"/>
        </w:rPr>
        <w:t>115</w:t>
      </w:r>
      <w:r w:rsidRPr="0038717B">
        <w:rPr>
          <w:noProof/>
          <w:szCs w:val="24"/>
        </w:rPr>
        <w:t xml:space="preserve">(1), 41–48. </w:t>
      </w:r>
    </w:p>
    <w:p w:rsidR="004C4A1B" w:rsidRDefault="004C4A1B" w:rsidP="004C4A1B">
      <w:pPr>
        <w:widowControl w:val="0"/>
        <w:autoSpaceDE w:val="0"/>
        <w:autoSpaceDN w:val="0"/>
        <w:adjustRightInd w:val="0"/>
        <w:spacing w:after="0"/>
        <w:ind w:left="480" w:hanging="480"/>
        <w:divId w:val="734205491"/>
        <w:rPr>
          <w:b/>
          <w:bdr w:val="none" w:sz="0" w:space="0" w:color="auto" w:frame="1"/>
        </w:rPr>
      </w:pPr>
      <w:r w:rsidRPr="0038717B">
        <w:rPr>
          <w:noProof/>
          <w:szCs w:val="24"/>
        </w:rPr>
        <w:t xml:space="preserve">Tsolakis, N. K., Keramydas, C. a., Toka, A. K., Aidonis, D. a., &amp; Iakovou, E. T. (2014). Agrifood supply chain management: A comprehensive hierarchical decision-making framework and a critical taxonomy. </w:t>
      </w:r>
      <w:r w:rsidRPr="0038717B">
        <w:rPr>
          <w:i/>
          <w:iCs/>
          <w:noProof/>
          <w:szCs w:val="24"/>
        </w:rPr>
        <w:t>Biosystems Engineering</w:t>
      </w:r>
      <w:r w:rsidRPr="0038717B">
        <w:rPr>
          <w:noProof/>
          <w:szCs w:val="24"/>
        </w:rPr>
        <w:t xml:space="preserve">, </w:t>
      </w:r>
      <w:r w:rsidRPr="0038717B">
        <w:rPr>
          <w:i/>
          <w:iCs/>
          <w:noProof/>
          <w:szCs w:val="24"/>
        </w:rPr>
        <w:t>120</w:t>
      </w:r>
      <w:r w:rsidRPr="0038717B">
        <w:rPr>
          <w:noProof/>
          <w:szCs w:val="24"/>
        </w:rPr>
        <w:t xml:space="preserve">, 47–64. </w:t>
      </w:r>
      <w:r>
        <w:rPr>
          <w:b/>
          <w:bdr w:val="none" w:sz="0" w:space="0" w:color="auto" w:frame="1"/>
        </w:rPr>
        <w:fldChar w:fldCharType="end"/>
      </w:r>
    </w:p>
    <w:p w:rsidR="004C4A1B" w:rsidRDefault="004C4A1B" w:rsidP="004C4A1B">
      <w:pPr>
        <w:widowControl w:val="0"/>
        <w:autoSpaceDE w:val="0"/>
        <w:autoSpaceDN w:val="0"/>
        <w:adjustRightInd w:val="0"/>
        <w:spacing w:after="0"/>
        <w:ind w:left="480" w:hanging="480"/>
        <w:divId w:val="734205491"/>
        <w:rPr>
          <w:color w:val="000000" w:themeColor="text1"/>
          <w:shd w:val="clear" w:color="auto" w:fill="FFFFFF"/>
        </w:rPr>
      </w:pPr>
      <w:r w:rsidRPr="002C45FF">
        <w:rPr>
          <w:color w:val="000000" w:themeColor="text1"/>
          <w:shd w:val="clear" w:color="auto" w:fill="FFFFFF"/>
        </w:rPr>
        <w:t xml:space="preserve">Van Der Vorst (2006). </w:t>
      </w:r>
      <w:hyperlink r:id="rId11" w:history="1">
        <w:r w:rsidRPr="002C45FF">
          <w:rPr>
            <w:rStyle w:val="Hyperlink"/>
            <w:color w:val="000000" w:themeColor="text1"/>
            <w:shd w:val="clear" w:color="auto" w:fill="FFFFFF"/>
          </w:rPr>
          <w:t>Performance measurement in agri-food supply-chain networks</w:t>
        </w:r>
      </w:hyperlink>
      <w:r w:rsidRPr="002C45FF">
        <w:rPr>
          <w:color w:val="000000" w:themeColor="text1"/>
        </w:rPr>
        <w:t xml:space="preserve">. </w:t>
      </w:r>
      <w:r w:rsidRPr="002C45FF">
        <w:rPr>
          <w:color w:val="000000" w:themeColor="text1"/>
          <w:shd w:val="clear" w:color="auto" w:fill="FFFFFF"/>
        </w:rPr>
        <w:t>Quantifying the agri-food supply chain, pp. 15-26.</w:t>
      </w:r>
    </w:p>
    <w:p w:rsidR="00C37EB4" w:rsidRPr="00C37EB4" w:rsidRDefault="004C4A1B" w:rsidP="00E251D4">
      <w:pPr>
        <w:widowControl w:val="0"/>
        <w:autoSpaceDE w:val="0"/>
        <w:autoSpaceDN w:val="0"/>
        <w:adjustRightInd w:val="0"/>
        <w:spacing w:after="0"/>
        <w:ind w:left="480" w:hanging="480"/>
        <w:divId w:val="734205491"/>
        <w:rPr>
          <w:bCs/>
          <w:sz w:val="28"/>
          <w:szCs w:val="28"/>
          <w:lang w:val="vi-VN"/>
        </w:rPr>
      </w:pPr>
      <w:r w:rsidRPr="00765E19">
        <w:t xml:space="preserve">Xiaorong, Z., Honghui, F. Hongjin, Z., 2015, The design of the internet of things solution for food supply chain, 5th International Conference on Education, Management, </w:t>
      </w:r>
    </w:p>
    <w:sectPr w:rsidR="00C37EB4" w:rsidRPr="00C37EB4" w:rsidSect="00E251D4">
      <w:pgSz w:w="12240" w:h="15840"/>
      <w:pgMar w:top="1440" w:right="1440" w:bottom="1440" w:left="1440" w:header="72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6C31" w:rsidRDefault="000D6C31" w:rsidP="00C42FD0">
      <w:r>
        <w:separator/>
      </w:r>
    </w:p>
    <w:p w:rsidR="000D6C31" w:rsidRDefault="000D6C31" w:rsidP="00C42FD0"/>
  </w:endnote>
  <w:endnote w:type="continuationSeparator" w:id="0">
    <w:p w:rsidR="000D6C31" w:rsidRDefault="000D6C31" w:rsidP="00C42FD0">
      <w:r>
        <w:continuationSeparator/>
      </w:r>
    </w:p>
    <w:p w:rsidR="000D6C31" w:rsidRDefault="000D6C31" w:rsidP="00C42F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2169745"/>
      <w:docPartObj>
        <w:docPartGallery w:val="Page Numbers (Bottom of Page)"/>
        <w:docPartUnique/>
      </w:docPartObj>
    </w:sdtPr>
    <w:sdtEndPr>
      <w:rPr>
        <w:noProof/>
      </w:rPr>
    </w:sdtEndPr>
    <w:sdtContent>
      <w:p w:rsidR="008A2300" w:rsidRDefault="008A2300" w:rsidP="00C42FD0">
        <w:pPr>
          <w:pStyle w:val="Footer"/>
        </w:pPr>
        <w:r>
          <w:fldChar w:fldCharType="begin"/>
        </w:r>
        <w:r>
          <w:instrText xml:space="preserve"> PAGE   \* MERGEFORMAT </w:instrText>
        </w:r>
        <w:r>
          <w:fldChar w:fldCharType="separate"/>
        </w:r>
        <w:r w:rsidR="00D64E35">
          <w:rPr>
            <w:noProof/>
          </w:rPr>
          <w:t>6</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562277"/>
      <w:docPartObj>
        <w:docPartGallery w:val="Page Numbers (Bottom of Page)"/>
        <w:docPartUnique/>
      </w:docPartObj>
    </w:sdtPr>
    <w:sdtEndPr>
      <w:rPr>
        <w:noProof/>
      </w:rPr>
    </w:sdtEndPr>
    <w:sdtContent>
      <w:p w:rsidR="008A2300" w:rsidRDefault="008A2300">
        <w:pPr>
          <w:pStyle w:val="Footer"/>
          <w:jc w:val="center"/>
        </w:pPr>
        <w:r>
          <w:fldChar w:fldCharType="begin"/>
        </w:r>
        <w:r>
          <w:instrText xml:space="preserve"> PAGE   \* MERGEFORMAT </w:instrText>
        </w:r>
        <w:r>
          <w:fldChar w:fldCharType="separate"/>
        </w:r>
        <w:r w:rsidR="00D64E35">
          <w:rPr>
            <w:noProof/>
          </w:rPr>
          <w:t>46</w:t>
        </w:r>
        <w:r>
          <w:rPr>
            <w:noProof/>
          </w:rPr>
          <w:fldChar w:fldCharType="end"/>
        </w:r>
      </w:p>
    </w:sdtContent>
  </w:sdt>
  <w:p w:rsidR="008A2300" w:rsidRDefault="008A23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6C31" w:rsidRDefault="000D6C31" w:rsidP="00C42FD0">
      <w:r>
        <w:separator/>
      </w:r>
    </w:p>
    <w:p w:rsidR="000D6C31" w:rsidRDefault="000D6C31" w:rsidP="00C42FD0"/>
  </w:footnote>
  <w:footnote w:type="continuationSeparator" w:id="0">
    <w:p w:rsidR="000D6C31" w:rsidRDefault="000D6C31" w:rsidP="00C42FD0">
      <w:r>
        <w:continuationSeparator/>
      </w:r>
    </w:p>
    <w:p w:rsidR="000D6C31" w:rsidRDefault="000D6C31" w:rsidP="00C42FD0"/>
  </w:footnote>
  <w:footnote w:id="1">
    <w:p w:rsidR="008A2300" w:rsidRDefault="008A2300" w:rsidP="00DC3E1D">
      <w:pPr>
        <w:spacing w:before="60" w:after="60"/>
        <w:rPr>
          <w:sz w:val="24"/>
        </w:rPr>
      </w:pPr>
      <w:r>
        <w:rPr>
          <w:rStyle w:val="FootnoteReference"/>
        </w:rPr>
        <w:footnoteRef/>
      </w:r>
      <w:r>
        <w:t xml:space="preserve"> </w:t>
      </w:r>
      <w:r>
        <w:rPr>
          <w:sz w:val="24"/>
        </w:rPr>
        <w:t>Thực phẩm tươi sống là những thực phẩm chưa qua chế biến (Theo luật an toàn thực phẩm).</w:t>
      </w:r>
    </w:p>
    <w:p w:rsidR="008A2300" w:rsidRDefault="008A2300" w:rsidP="00DC3E1D">
      <w:pPr>
        <w:pStyle w:val="FootnoteText"/>
      </w:pPr>
    </w:p>
  </w:footnote>
  <w:footnote w:id="2">
    <w:p w:rsidR="008A2300" w:rsidRPr="00353F4C" w:rsidRDefault="008A2300">
      <w:pPr>
        <w:pStyle w:val="FootnoteText"/>
      </w:pPr>
      <w:r>
        <w:rPr>
          <w:rStyle w:val="FootnoteReference"/>
        </w:rPr>
        <w:footnoteRef/>
      </w:r>
      <w:r>
        <w:t xml:space="preserve"> Making Value Chains Work Better for the Poor, A toolbook for Practitioners of Value Chain Analysis, UK Department for International Development, 2008</w:t>
      </w:r>
    </w:p>
  </w:footnote>
  <w:footnote w:id="3">
    <w:p w:rsidR="008A2300" w:rsidRPr="001F20FF" w:rsidRDefault="008A2300" w:rsidP="00F41795">
      <w:pPr>
        <w:pStyle w:val="FootnoteText"/>
      </w:pPr>
      <w:r>
        <w:rPr>
          <w:rStyle w:val="FootnoteReference"/>
        </w:rPr>
        <w:footnoteRef/>
      </w:r>
      <w:r>
        <w:t xml:space="preserve"> </w:t>
      </w:r>
      <w:r w:rsidRPr="001F20FF">
        <w:t>Thống kê của Sở NN&amp;PTNT</w:t>
      </w:r>
    </w:p>
  </w:footnote>
  <w:footnote w:id="4">
    <w:p w:rsidR="008A2300" w:rsidRPr="001F20FF" w:rsidRDefault="008A2300" w:rsidP="00F41795">
      <w:pPr>
        <w:pStyle w:val="FootnoteText"/>
      </w:pPr>
      <w:r>
        <w:rPr>
          <w:rStyle w:val="FootnoteReference"/>
        </w:rPr>
        <w:footnoteRef/>
      </w:r>
      <w:r>
        <w:t xml:space="preserve"> </w:t>
      </w:r>
      <w:r w:rsidRPr="001F20FF">
        <w:t>Theo báo cáo của Chi cục QLCL NLS&amp;TS</w:t>
      </w:r>
    </w:p>
  </w:footnote>
  <w:footnote w:id="5">
    <w:p w:rsidR="008A2300" w:rsidRPr="001F20FF" w:rsidRDefault="008A2300" w:rsidP="00F41795">
      <w:pPr>
        <w:pStyle w:val="FootnoteText"/>
        <w:rPr>
          <w:lang w:val="en-US"/>
        </w:rPr>
      </w:pPr>
      <w:r>
        <w:rPr>
          <w:rStyle w:val="FootnoteReference"/>
        </w:rPr>
        <w:footnoteRef/>
      </w:r>
      <w:r>
        <w:t xml:space="preserve"> </w:t>
      </w:r>
      <w:r>
        <w:rPr>
          <w:lang w:val="en-US"/>
        </w:rPr>
        <w:t>Theo chi cục QLTC NLS&amp;TS</w:t>
      </w:r>
    </w:p>
  </w:footnote>
  <w:footnote w:id="6">
    <w:p w:rsidR="008A2300" w:rsidRPr="00FE4DB1" w:rsidRDefault="008A2300" w:rsidP="00F41795">
      <w:pPr>
        <w:pStyle w:val="FootnoteText"/>
      </w:pPr>
      <w:r>
        <w:rPr>
          <w:rStyle w:val="FootnoteReference"/>
        </w:rPr>
        <w:footnoteRef/>
      </w:r>
      <w:r w:rsidRPr="00FE4DB1">
        <w:t xml:space="preserve"> </w:t>
      </w:r>
      <w:hyperlink r:id="rId1" w:history="1">
        <w:r w:rsidRPr="008C7C40">
          <w:rPr>
            <w:rStyle w:val="Hyperlink"/>
            <w:lang w:val="vi-VN"/>
          </w:rPr>
          <w:t>http://thuysanvietnam.com.vn/da-nang-khoang-200-tan-hai-san-ve-cang-moi-ngay-article-4267.tsvn</w:t>
        </w:r>
      </w:hyperlink>
    </w:p>
  </w:footnote>
  <w:footnote w:id="7">
    <w:p w:rsidR="008A2300" w:rsidRPr="00DA47DA" w:rsidRDefault="008A2300" w:rsidP="00E70AE8">
      <w:pPr>
        <w:pStyle w:val="FootnoteText"/>
      </w:pPr>
      <w:r>
        <w:rPr>
          <w:rStyle w:val="FootnoteReference"/>
        </w:rPr>
        <w:footnoteRef/>
      </w:r>
      <w:r>
        <w:t xml:space="preserve"> Báo cáo sơ kết tình hình thực hiện nhiệu vụ 6 tháng đầu  năm 2016, Sở NN&amp;PTNT ĐN</w:t>
      </w:r>
    </w:p>
  </w:footnote>
  <w:footnote w:id="8">
    <w:p w:rsidR="008A2300" w:rsidRPr="00D33BFC" w:rsidRDefault="008A2300" w:rsidP="00E70AE8">
      <w:pPr>
        <w:pStyle w:val="FootnoteText"/>
      </w:pPr>
      <w:r>
        <w:rPr>
          <w:rStyle w:val="FootnoteReference"/>
        </w:rPr>
        <w:footnoteRef/>
      </w:r>
      <w:r w:rsidRPr="0038067A">
        <w:t xml:space="preserve"> </w:t>
      </w:r>
      <w:r>
        <w:t>Báo cáo Tình hình thực hiện nhiệm vụ phát triển KT-XH, QP-AN của Hòa Va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2300" w:rsidRPr="00F95B10" w:rsidRDefault="008A2300" w:rsidP="00F95B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43605"/>
    <w:multiLevelType w:val="hybridMultilevel"/>
    <w:tmpl w:val="3B2EDE9E"/>
    <w:lvl w:ilvl="0" w:tplc="E96A4F0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4708C"/>
    <w:multiLevelType w:val="multilevel"/>
    <w:tmpl w:val="6978B0D4"/>
    <w:lvl w:ilvl="0">
      <w:start w:val="1"/>
      <w:numFmt w:val="decimal"/>
      <w:pStyle w:val="Heading1"/>
      <w:lvlText w:val="CHƯƠNG %1."/>
      <w:lvlJc w:val="left"/>
      <w:pPr>
        <w:ind w:left="360" w:hanging="360"/>
      </w:pPr>
      <w:rPr>
        <w:rFonts w:hint="default"/>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4267"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5291A36"/>
    <w:multiLevelType w:val="hybridMultilevel"/>
    <w:tmpl w:val="14F67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CF3940"/>
    <w:multiLevelType w:val="hybridMultilevel"/>
    <w:tmpl w:val="1C5C5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741BE6"/>
    <w:multiLevelType w:val="hybridMultilevel"/>
    <w:tmpl w:val="A4CCC9C4"/>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BD00E9"/>
    <w:multiLevelType w:val="hybridMultilevel"/>
    <w:tmpl w:val="FFFAA8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E60673"/>
    <w:multiLevelType w:val="hybridMultilevel"/>
    <w:tmpl w:val="7F66F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945AA7"/>
    <w:multiLevelType w:val="hybridMultilevel"/>
    <w:tmpl w:val="B554E800"/>
    <w:lvl w:ilvl="0" w:tplc="A76C6ECA">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6122B8"/>
    <w:multiLevelType w:val="hybridMultilevel"/>
    <w:tmpl w:val="7E0E6FA6"/>
    <w:lvl w:ilvl="0" w:tplc="08E0E8C4">
      <w:numFmt w:val="bullet"/>
      <w:lvlText w:val="-"/>
      <w:lvlJc w:val="left"/>
      <w:pPr>
        <w:ind w:left="786" w:hanging="360"/>
      </w:pPr>
      <w:rPr>
        <w:rFonts w:ascii="Times New Roman" w:eastAsiaTheme="minorEastAsia" w:hAnsi="Times New Roman" w:cs="Times New Roman" w:hint="default"/>
      </w:rPr>
    </w:lvl>
    <w:lvl w:ilvl="1" w:tplc="04090003">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9" w15:restartNumberingAfterBreak="0">
    <w:nsid w:val="325768AB"/>
    <w:multiLevelType w:val="hybridMultilevel"/>
    <w:tmpl w:val="8DEE68F4"/>
    <w:lvl w:ilvl="0" w:tplc="066CBC9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BC1896"/>
    <w:multiLevelType w:val="hybridMultilevel"/>
    <w:tmpl w:val="66BA6646"/>
    <w:lvl w:ilvl="0" w:tplc="B65EE400">
      <w:start w:val="1"/>
      <w:numFmt w:val="bullet"/>
      <w:lvlText w:val="-"/>
      <w:lvlJc w:val="left"/>
      <w:pPr>
        <w:ind w:left="1080" w:hanging="360"/>
      </w:pPr>
      <w:rPr>
        <w:rFonts w:ascii="Times New Roman" w:eastAsia="Times New Roman"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1" w15:restartNumberingAfterBreak="0">
    <w:nsid w:val="4BD90038"/>
    <w:multiLevelType w:val="hybridMultilevel"/>
    <w:tmpl w:val="8F726B1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4A0847"/>
    <w:multiLevelType w:val="hybridMultilevel"/>
    <w:tmpl w:val="4B3CCF50"/>
    <w:lvl w:ilvl="0" w:tplc="066CBC9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936B2"/>
    <w:multiLevelType w:val="hybridMultilevel"/>
    <w:tmpl w:val="02E45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442E52"/>
    <w:multiLevelType w:val="hybridMultilevel"/>
    <w:tmpl w:val="39340934"/>
    <w:lvl w:ilvl="0" w:tplc="FE267BC8">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AC849E7"/>
    <w:multiLevelType w:val="multilevel"/>
    <w:tmpl w:val="B3C651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EA6330A"/>
    <w:multiLevelType w:val="hybridMultilevel"/>
    <w:tmpl w:val="87F671A2"/>
    <w:lvl w:ilvl="0" w:tplc="3F6A5374">
      <w:start w:val="3"/>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484D73"/>
    <w:multiLevelType w:val="hybridMultilevel"/>
    <w:tmpl w:val="7F66F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877B9E"/>
    <w:multiLevelType w:val="hybridMultilevel"/>
    <w:tmpl w:val="67B8676A"/>
    <w:lvl w:ilvl="0" w:tplc="08E0E8C4">
      <w:numFmt w:val="bullet"/>
      <w:lvlText w:val="-"/>
      <w:lvlJc w:val="left"/>
      <w:pPr>
        <w:ind w:left="786" w:hanging="360"/>
      </w:pPr>
      <w:rPr>
        <w:rFonts w:ascii="Times New Roman" w:eastAsiaTheme="minorEastAsia"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7D0F715B"/>
    <w:multiLevelType w:val="hybridMultilevel"/>
    <w:tmpl w:val="AE3A545E"/>
    <w:lvl w:ilvl="0" w:tplc="CFB26D1E">
      <w:start w:val="500"/>
      <w:numFmt w:val="bullet"/>
      <w:lvlText w:val="-"/>
      <w:lvlJc w:val="left"/>
      <w:pPr>
        <w:ind w:left="927" w:hanging="360"/>
      </w:pPr>
      <w:rPr>
        <w:rFonts w:ascii="Times New Roman" w:eastAsiaTheme="minorHAnsi" w:hAnsi="Times New Roman" w:cs="Times New Roman" w:hint="default"/>
      </w:rPr>
    </w:lvl>
    <w:lvl w:ilvl="1" w:tplc="042A0003">
      <w:start w:val="1"/>
      <w:numFmt w:val="bullet"/>
      <w:lvlText w:val="o"/>
      <w:lvlJc w:val="left"/>
      <w:pPr>
        <w:ind w:left="1647" w:hanging="360"/>
      </w:pPr>
      <w:rPr>
        <w:rFonts w:ascii="Courier New" w:hAnsi="Courier New" w:cs="Courier New" w:hint="default"/>
      </w:rPr>
    </w:lvl>
    <w:lvl w:ilvl="2" w:tplc="042A0005" w:tentative="1">
      <w:start w:val="1"/>
      <w:numFmt w:val="bullet"/>
      <w:lvlText w:val=""/>
      <w:lvlJc w:val="left"/>
      <w:pPr>
        <w:ind w:left="2367" w:hanging="360"/>
      </w:pPr>
      <w:rPr>
        <w:rFonts w:ascii="Wingdings" w:hAnsi="Wingdings" w:hint="default"/>
      </w:rPr>
    </w:lvl>
    <w:lvl w:ilvl="3" w:tplc="042A0001" w:tentative="1">
      <w:start w:val="1"/>
      <w:numFmt w:val="bullet"/>
      <w:lvlText w:val=""/>
      <w:lvlJc w:val="left"/>
      <w:pPr>
        <w:ind w:left="3087" w:hanging="360"/>
      </w:pPr>
      <w:rPr>
        <w:rFonts w:ascii="Symbol" w:hAnsi="Symbol" w:hint="default"/>
      </w:rPr>
    </w:lvl>
    <w:lvl w:ilvl="4" w:tplc="042A0003" w:tentative="1">
      <w:start w:val="1"/>
      <w:numFmt w:val="bullet"/>
      <w:lvlText w:val="o"/>
      <w:lvlJc w:val="left"/>
      <w:pPr>
        <w:ind w:left="3807" w:hanging="360"/>
      </w:pPr>
      <w:rPr>
        <w:rFonts w:ascii="Courier New" w:hAnsi="Courier New" w:cs="Courier New" w:hint="default"/>
      </w:rPr>
    </w:lvl>
    <w:lvl w:ilvl="5" w:tplc="042A0005" w:tentative="1">
      <w:start w:val="1"/>
      <w:numFmt w:val="bullet"/>
      <w:lvlText w:val=""/>
      <w:lvlJc w:val="left"/>
      <w:pPr>
        <w:ind w:left="4527" w:hanging="360"/>
      </w:pPr>
      <w:rPr>
        <w:rFonts w:ascii="Wingdings" w:hAnsi="Wingdings" w:hint="default"/>
      </w:rPr>
    </w:lvl>
    <w:lvl w:ilvl="6" w:tplc="042A0001" w:tentative="1">
      <w:start w:val="1"/>
      <w:numFmt w:val="bullet"/>
      <w:lvlText w:val=""/>
      <w:lvlJc w:val="left"/>
      <w:pPr>
        <w:ind w:left="5247" w:hanging="360"/>
      </w:pPr>
      <w:rPr>
        <w:rFonts w:ascii="Symbol" w:hAnsi="Symbol" w:hint="default"/>
      </w:rPr>
    </w:lvl>
    <w:lvl w:ilvl="7" w:tplc="042A0003" w:tentative="1">
      <w:start w:val="1"/>
      <w:numFmt w:val="bullet"/>
      <w:lvlText w:val="o"/>
      <w:lvlJc w:val="left"/>
      <w:pPr>
        <w:ind w:left="5967" w:hanging="360"/>
      </w:pPr>
      <w:rPr>
        <w:rFonts w:ascii="Courier New" w:hAnsi="Courier New" w:cs="Courier New" w:hint="default"/>
      </w:rPr>
    </w:lvl>
    <w:lvl w:ilvl="8" w:tplc="042A0005" w:tentative="1">
      <w:start w:val="1"/>
      <w:numFmt w:val="bullet"/>
      <w:lvlText w:val=""/>
      <w:lvlJc w:val="left"/>
      <w:pPr>
        <w:ind w:left="6687" w:hanging="360"/>
      </w:pPr>
      <w:rPr>
        <w:rFonts w:ascii="Wingdings" w:hAnsi="Wingdings" w:hint="default"/>
      </w:rPr>
    </w:lvl>
  </w:abstractNum>
  <w:abstractNum w:abstractNumId="20" w15:restartNumberingAfterBreak="0">
    <w:nsid w:val="7DAB5AD9"/>
    <w:multiLevelType w:val="hybridMultilevel"/>
    <w:tmpl w:val="D7824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9"/>
  </w:num>
  <w:num w:numId="4">
    <w:abstractNumId w:val="17"/>
  </w:num>
  <w:num w:numId="5">
    <w:abstractNumId w:val="15"/>
  </w:num>
  <w:num w:numId="6">
    <w:abstractNumId w:val="13"/>
  </w:num>
  <w:num w:numId="7">
    <w:abstractNumId w:val="2"/>
  </w:num>
  <w:num w:numId="8">
    <w:abstractNumId w:val="3"/>
  </w:num>
  <w:num w:numId="9">
    <w:abstractNumId w:val="20"/>
  </w:num>
  <w:num w:numId="10">
    <w:abstractNumId w:val="16"/>
  </w:num>
  <w:num w:numId="11">
    <w:abstractNumId w:val="8"/>
  </w:num>
  <w:num w:numId="12">
    <w:abstractNumId w:val="19"/>
  </w:num>
  <w:num w:numId="13">
    <w:abstractNumId w:val="7"/>
  </w:num>
  <w:num w:numId="14">
    <w:abstractNumId w:val="14"/>
  </w:num>
  <w:num w:numId="15">
    <w:abstractNumId w:val="5"/>
  </w:num>
  <w:num w:numId="16">
    <w:abstractNumId w:val="4"/>
  </w:num>
  <w:num w:numId="17">
    <w:abstractNumId w:val="11"/>
  </w:num>
  <w:num w:numId="18">
    <w:abstractNumId w:val="0"/>
  </w:num>
  <w:num w:numId="19">
    <w:abstractNumId w:val="10"/>
  </w:num>
  <w:num w:numId="20">
    <w:abstractNumId w:val="18"/>
  </w:num>
  <w:num w:numId="21">
    <w:abstractNumId w:val="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3DC3"/>
    <w:rsid w:val="00000368"/>
    <w:rsid w:val="00003E16"/>
    <w:rsid w:val="0001358D"/>
    <w:rsid w:val="0001361F"/>
    <w:rsid w:val="0001544D"/>
    <w:rsid w:val="0002571F"/>
    <w:rsid w:val="000411C8"/>
    <w:rsid w:val="00041EC3"/>
    <w:rsid w:val="000441A5"/>
    <w:rsid w:val="0004720D"/>
    <w:rsid w:val="0004773F"/>
    <w:rsid w:val="000543BB"/>
    <w:rsid w:val="000553CA"/>
    <w:rsid w:val="0006098D"/>
    <w:rsid w:val="00060AF2"/>
    <w:rsid w:val="00061C34"/>
    <w:rsid w:val="00063CE8"/>
    <w:rsid w:val="00065D82"/>
    <w:rsid w:val="00071828"/>
    <w:rsid w:val="00072D4C"/>
    <w:rsid w:val="00076598"/>
    <w:rsid w:val="00084CBF"/>
    <w:rsid w:val="000854A5"/>
    <w:rsid w:val="000A3A01"/>
    <w:rsid w:val="000B031D"/>
    <w:rsid w:val="000B7254"/>
    <w:rsid w:val="000B7674"/>
    <w:rsid w:val="000C4F89"/>
    <w:rsid w:val="000D10C8"/>
    <w:rsid w:val="000D6C31"/>
    <w:rsid w:val="000E4E22"/>
    <w:rsid w:val="000E5D25"/>
    <w:rsid w:val="000F0D40"/>
    <w:rsid w:val="00110552"/>
    <w:rsid w:val="00117968"/>
    <w:rsid w:val="00117AB9"/>
    <w:rsid w:val="0012725E"/>
    <w:rsid w:val="00132DF9"/>
    <w:rsid w:val="0013628A"/>
    <w:rsid w:val="00141D0E"/>
    <w:rsid w:val="00143A5B"/>
    <w:rsid w:val="001547EA"/>
    <w:rsid w:val="0016062F"/>
    <w:rsid w:val="00161FB5"/>
    <w:rsid w:val="001653E1"/>
    <w:rsid w:val="001704A5"/>
    <w:rsid w:val="0017487F"/>
    <w:rsid w:val="001778F4"/>
    <w:rsid w:val="00180E2C"/>
    <w:rsid w:val="0018238A"/>
    <w:rsid w:val="00193DC3"/>
    <w:rsid w:val="001B150E"/>
    <w:rsid w:val="001B3F37"/>
    <w:rsid w:val="001C0F4D"/>
    <w:rsid w:val="001C4C1C"/>
    <w:rsid w:val="001D211E"/>
    <w:rsid w:val="001D5D80"/>
    <w:rsid w:val="001D65AF"/>
    <w:rsid w:val="001E204A"/>
    <w:rsid w:val="001E5D19"/>
    <w:rsid w:val="001F6F35"/>
    <w:rsid w:val="00203197"/>
    <w:rsid w:val="002048C1"/>
    <w:rsid w:val="00206165"/>
    <w:rsid w:val="00206D6E"/>
    <w:rsid w:val="00207341"/>
    <w:rsid w:val="0021190C"/>
    <w:rsid w:val="00215DEE"/>
    <w:rsid w:val="0022751C"/>
    <w:rsid w:val="0024149D"/>
    <w:rsid w:val="00244F54"/>
    <w:rsid w:val="0025111A"/>
    <w:rsid w:val="002534FC"/>
    <w:rsid w:val="00260300"/>
    <w:rsid w:val="00262FA7"/>
    <w:rsid w:val="00263D4D"/>
    <w:rsid w:val="002666A0"/>
    <w:rsid w:val="00284263"/>
    <w:rsid w:val="00284AF9"/>
    <w:rsid w:val="0029660F"/>
    <w:rsid w:val="0029680A"/>
    <w:rsid w:val="002A00E9"/>
    <w:rsid w:val="002A06A1"/>
    <w:rsid w:val="002A332D"/>
    <w:rsid w:val="002A3576"/>
    <w:rsid w:val="002A4878"/>
    <w:rsid w:val="002A4AB4"/>
    <w:rsid w:val="002A4D51"/>
    <w:rsid w:val="002A64F8"/>
    <w:rsid w:val="002B2930"/>
    <w:rsid w:val="002C5965"/>
    <w:rsid w:val="002D23BD"/>
    <w:rsid w:val="002D4C32"/>
    <w:rsid w:val="002E136F"/>
    <w:rsid w:val="002F74BC"/>
    <w:rsid w:val="00302749"/>
    <w:rsid w:val="003059B7"/>
    <w:rsid w:val="00314069"/>
    <w:rsid w:val="0032026F"/>
    <w:rsid w:val="003253D8"/>
    <w:rsid w:val="003322B1"/>
    <w:rsid w:val="00333E3C"/>
    <w:rsid w:val="00353179"/>
    <w:rsid w:val="00353F4C"/>
    <w:rsid w:val="00355418"/>
    <w:rsid w:val="0035709D"/>
    <w:rsid w:val="00364D6E"/>
    <w:rsid w:val="00365E69"/>
    <w:rsid w:val="00373EB1"/>
    <w:rsid w:val="00374C25"/>
    <w:rsid w:val="00380129"/>
    <w:rsid w:val="003822C3"/>
    <w:rsid w:val="00382E4D"/>
    <w:rsid w:val="00386342"/>
    <w:rsid w:val="00395BB4"/>
    <w:rsid w:val="00396997"/>
    <w:rsid w:val="003A1D95"/>
    <w:rsid w:val="003B2C8D"/>
    <w:rsid w:val="003C3976"/>
    <w:rsid w:val="003C3CB6"/>
    <w:rsid w:val="003C5B1C"/>
    <w:rsid w:val="003E1DAF"/>
    <w:rsid w:val="003E73C5"/>
    <w:rsid w:val="003E7952"/>
    <w:rsid w:val="003F14CD"/>
    <w:rsid w:val="003F5DFD"/>
    <w:rsid w:val="003F5E8E"/>
    <w:rsid w:val="0041632B"/>
    <w:rsid w:val="00420F67"/>
    <w:rsid w:val="004376A9"/>
    <w:rsid w:val="0044311C"/>
    <w:rsid w:val="00451115"/>
    <w:rsid w:val="00466005"/>
    <w:rsid w:val="0046637C"/>
    <w:rsid w:val="004741EE"/>
    <w:rsid w:val="00476693"/>
    <w:rsid w:val="00485409"/>
    <w:rsid w:val="00497563"/>
    <w:rsid w:val="004A03F1"/>
    <w:rsid w:val="004B56C8"/>
    <w:rsid w:val="004B587D"/>
    <w:rsid w:val="004C237C"/>
    <w:rsid w:val="004C4A1B"/>
    <w:rsid w:val="004C6EA4"/>
    <w:rsid w:val="004D52F5"/>
    <w:rsid w:val="004E3D68"/>
    <w:rsid w:val="004E4F44"/>
    <w:rsid w:val="004F703C"/>
    <w:rsid w:val="0051075E"/>
    <w:rsid w:val="00522E02"/>
    <w:rsid w:val="00522F0C"/>
    <w:rsid w:val="00524E39"/>
    <w:rsid w:val="00525B08"/>
    <w:rsid w:val="00530017"/>
    <w:rsid w:val="00530916"/>
    <w:rsid w:val="005323BD"/>
    <w:rsid w:val="00535E14"/>
    <w:rsid w:val="005372DA"/>
    <w:rsid w:val="00542BFE"/>
    <w:rsid w:val="0054447C"/>
    <w:rsid w:val="00547B0F"/>
    <w:rsid w:val="00550481"/>
    <w:rsid w:val="00554221"/>
    <w:rsid w:val="00557E84"/>
    <w:rsid w:val="00557F4B"/>
    <w:rsid w:val="00562AF9"/>
    <w:rsid w:val="00563046"/>
    <w:rsid w:val="00567B0F"/>
    <w:rsid w:val="00567F7C"/>
    <w:rsid w:val="00567FD6"/>
    <w:rsid w:val="0058221A"/>
    <w:rsid w:val="005922B2"/>
    <w:rsid w:val="005961E2"/>
    <w:rsid w:val="0059623C"/>
    <w:rsid w:val="00596C15"/>
    <w:rsid w:val="005A4D0E"/>
    <w:rsid w:val="005B17DA"/>
    <w:rsid w:val="005B7270"/>
    <w:rsid w:val="005D4C30"/>
    <w:rsid w:val="005D76B0"/>
    <w:rsid w:val="005E43FC"/>
    <w:rsid w:val="005F630F"/>
    <w:rsid w:val="00610817"/>
    <w:rsid w:val="006259E1"/>
    <w:rsid w:val="00634064"/>
    <w:rsid w:val="00634456"/>
    <w:rsid w:val="00640E67"/>
    <w:rsid w:val="006416C5"/>
    <w:rsid w:val="00645BB5"/>
    <w:rsid w:val="00650945"/>
    <w:rsid w:val="00651162"/>
    <w:rsid w:val="0065343E"/>
    <w:rsid w:val="00655B52"/>
    <w:rsid w:val="00655DA7"/>
    <w:rsid w:val="00663DE6"/>
    <w:rsid w:val="00670D89"/>
    <w:rsid w:val="00673352"/>
    <w:rsid w:val="0067724A"/>
    <w:rsid w:val="0068645B"/>
    <w:rsid w:val="006902C3"/>
    <w:rsid w:val="00691B7E"/>
    <w:rsid w:val="0069366A"/>
    <w:rsid w:val="00694DCD"/>
    <w:rsid w:val="006A1210"/>
    <w:rsid w:val="006A16FC"/>
    <w:rsid w:val="006A34A7"/>
    <w:rsid w:val="006A7169"/>
    <w:rsid w:val="006B7219"/>
    <w:rsid w:val="006B78F5"/>
    <w:rsid w:val="006C623A"/>
    <w:rsid w:val="006C6D2C"/>
    <w:rsid w:val="006D0167"/>
    <w:rsid w:val="006D07B4"/>
    <w:rsid w:val="006D2311"/>
    <w:rsid w:val="006E43B7"/>
    <w:rsid w:val="006E6EAD"/>
    <w:rsid w:val="006F7B5F"/>
    <w:rsid w:val="00704ABD"/>
    <w:rsid w:val="00706580"/>
    <w:rsid w:val="00713D5D"/>
    <w:rsid w:val="007142A1"/>
    <w:rsid w:val="00717567"/>
    <w:rsid w:val="00720B2F"/>
    <w:rsid w:val="00724FDC"/>
    <w:rsid w:val="00725F9E"/>
    <w:rsid w:val="0073060B"/>
    <w:rsid w:val="007360CC"/>
    <w:rsid w:val="00740CDB"/>
    <w:rsid w:val="00746547"/>
    <w:rsid w:val="0075498C"/>
    <w:rsid w:val="007557D8"/>
    <w:rsid w:val="00763792"/>
    <w:rsid w:val="007755BA"/>
    <w:rsid w:val="0077698E"/>
    <w:rsid w:val="00782A99"/>
    <w:rsid w:val="007946CC"/>
    <w:rsid w:val="007962F1"/>
    <w:rsid w:val="00797199"/>
    <w:rsid w:val="007A064A"/>
    <w:rsid w:val="007A111E"/>
    <w:rsid w:val="007B080E"/>
    <w:rsid w:val="007B4240"/>
    <w:rsid w:val="007B767B"/>
    <w:rsid w:val="007B7AE3"/>
    <w:rsid w:val="007C01AA"/>
    <w:rsid w:val="007C2631"/>
    <w:rsid w:val="007C4779"/>
    <w:rsid w:val="007C4AEE"/>
    <w:rsid w:val="007C7426"/>
    <w:rsid w:val="007D30F0"/>
    <w:rsid w:val="007D3C8C"/>
    <w:rsid w:val="007E19A6"/>
    <w:rsid w:val="007E1C10"/>
    <w:rsid w:val="007E4AAE"/>
    <w:rsid w:val="007F1E09"/>
    <w:rsid w:val="007F5F32"/>
    <w:rsid w:val="00801715"/>
    <w:rsid w:val="00805A77"/>
    <w:rsid w:val="00806251"/>
    <w:rsid w:val="0081064A"/>
    <w:rsid w:val="00812034"/>
    <w:rsid w:val="00815CAE"/>
    <w:rsid w:val="00821820"/>
    <w:rsid w:val="008225E9"/>
    <w:rsid w:val="0082540C"/>
    <w:rsid w:val="008364B1"/>
    <w:rsid w:val="008378F1"/>
    <w:rsid w:val="008457F2"/>
    <w:rsid w:val="008516C2"/>
    <w:rsid w:val="00864AB2"/>
    <w:rsid w:val="00864FE3"/>
    <w:rsid w:val="008733FC"/>
    <w:rsid w:val="0088057E"/>
    <w:rsid w:val="0088335A"/>
    <w:rsid w:val="00890644"/>
    <w:rsid w:val="0089356F"/>
    <w:rsid w:val="0089547A"/>
    <w:rsid w:val="008A05A0"/>
    <w:rsid w:val="008A2300"/>
    <w:rsid w:val="008A2749"/>
    <w:rsid w:val="008A6384"/>
    <w:rsid w:val="008A7D06"/>
    <w:rsid w:val="008B00C5"/>
    <w:rsid w:val="008C5577"/>
    <w:rsid w:val="008D5A78"/>
    <w:rsid w:val="008D778D"/>
    <w:rsid w:val="008E19FC"/>
    <w:rsid w:val="008E1E3B"/>
    <w:rsid w:val="008E6C3C"/>
    <w:rsid w:val="008E7A38"/>
    <w:rsid w:val="008F3683"/>
    <w:rsid w:val="008F4059"/>
    <w:rsid w:val="008F4924"/>
    <w:rsid w:val="009128F9"/>
    <w:rsid w:val="009137C1"/>
    <w:rsid w:val="00916D45"/>
    <w:rsid w:val="0093209E"/>
    <w:rsid w:val="00941497"/>
    <w:rsid w:val="00942187"/>
    <w:rsid w:val="00947174"/>
    <w:rsid w:val="00950AFF"/>
    <w:rsid w:val="0095449D"/>
    <w:rsid w:val="00967457"/>
    <w:rsid w:val="00967A32"/>
    <w:rsid w:val="009708BD"/>
    <w:rsid w:val="009710BA"/>
    <w:rsid w:val="00973144"/>
    <w:rsid w:val="0097318A"/>
    <w:rsid w:val="00974080"/>
    <w:rsid w:val="00976A0D"/>
    <w:rsid w:val="009832B8"/>
    <w:rsid w:val="00990FA9"/>
    <w:rsid w:val="00995239"/>
    <w:rsid w:val="009A1419"/>
    <w:rsid w:val="009A2CD6"/>
    <w:rsid w:val="009A763F"/>
    <w:rsid w:val="009B2F79"/>
    <w:rsid w:val="009B4B7E"/>
    <w:rsid w:val="009B5428"/>
    <w:rsid w:val="009B7986"/>
    <w:rsid w:val="009C669C"/>
    <w:rsid w:val="009C6F79"/>
    <w:rsid w:val="009D1C48"/>
    <w:rsid w:val="009D6646"/>
    <w:rsid w:val="009D7D67"/>
    <w:rsid w:val="009E653E"/>
    <w:rsid w:val="009E6E1C"/>
    <w:rsid w:val="009F2EE3"/>
    <w:rsid w:val="009F2F5A"/>
    <w:rsid w:val="009F47C7"/>
    <w:rsid w:val="009F5704"/>
    <w:rsid w:val="009F5BF8"/>
    <w:rsid w:val="00A01370"/>
    <w:rsid w:val="00A017F8"/>
    <w:rsid w:val="00A14C8A"/>
    <w:rsid w:val="00A3052B"/>
    <w:rsid w:val="00A36001"/>
    <w:rsid w:val="00A41D54"/>
    <w:rsid w:val="00A47C86"/>
    <w:rsid w:val="00A544FC"/>
    <w:rsid w:val="00A56373"/>
    <w:rsid w:val="00A5782E"/>
    <w:rsid w:val="00A57994"/>
    <w:rsid w:val="00A62E74"/>
    <w:rsid w:val="00A65099"/>
    <w:rsid w:val="00A7019C"/>
    <w:rsid w:val="00A8445E"/>
    <w:rsid w:val="00A8758F"/>
    <w:rsid w:val="00AA3A2C"/>
    <w:rsid w:val="00AA3C71"/>
    <w:rsid w:val="00AA5100"/>
    <w:rsid w:val="00AC646F"/>
    <w:rsid w:val="00AD199B"/>
    <w:rsid w:val="00AD1FEC"/>
    <w:rsid w:val="00AD26DE"/>
    <w:rsid w:val="00AD288D"/>
    <w:rsid w:val="00AD2B4E"/>
    <w:rsid w:val="00AD677A"/>
    <w:rsid w:val="00B028A0"/>
    <w:rsid w:val="00B037EF"/>
    <w:rsid w:val="00B0714B"/>
    <w:rsid w:val="00B072F9"/>
    <w:rsid w:val="00B11EFA"/>
    <w:rsid w:val="00B23DD6"/>
    <w:rsid w:val="00B254A0"/>
    <w:rsid w:val="00B321B7"/>
    <w:rsid w:val="00B36691"/>
    <w:rsid w:val="00B4476F"/>
    <w:rsid w:val="00B51D2C"/>
    <w:rsid w:val="00B570C8"/>
    <w:rsid w:val="00B61C6F"/>
    <w:rsid w:val="00B65770"/>
    <w:rsid w:val="00B728CE"/>
    <w:rsid w:val="00B8372C"/>
    <w:rsid w:val="00B84227"/>
    <w:rsid w:val="00B94500"/>
    <w:rsid w:val="00B97763"/>
    <w:rsid w:val="00BA1CA5"/>
    <w:rsid w:val="00BA2272"/>
    <w:rsid w:val="00BA5889"/>
    <w:rsid w:val="00BB0311"/>
    <w:rsid w:val="00BB17C1"/>
    <w:rsid w:val="00BB52A7"/>
    <w:rsid w:val="00BC3CA9"/>
    <w:rsid w:val="00BD5922"/>
    <w:rsid w:val="00BE0F52"/>
    <w:rsid w:val="00BE48E2"/>
    <w:rsid w:val="00BE5373"/>
    <w:rsid w:val="00BF2555"/>
    <w:rsid w:val="00BF3CFD"/>
    <w:rsid w:val="00BF4B5C"/>
    <w:rsid w:val="00C04CD5"/>
    <w:rsid w:val="00C105E0"/>
    <w:rsid w:val="00C1361C"/>
    <w:rsid w:val="00C310D7"/>
    <w:rsid w:val="00C37EB4"/>
    <w:rsid w:val="00C42FD0"/>
    <w:rsid w:val="00C45ECF"/>
    <w:rsid w:val="00C50C2B"/>
    <w:rsid w:val="00C54073"/>
    <w:rsid w:val="00C54481"/>
    <w:rsid w:val="00C5530A"/>
    <w:rsid w:val="00C554F0"/>
    <w:rsid w:val="00C5796D"/>
    <w:rsid w:val="00C614B5"/>
    <w:rsid w:val="00C61E16"/>
    <w:rsid w:val="00C6204E"/>
    <w:rsid w:val="00C647FA"/>
    <w:rsid w:val="00C679ED"/>
    <w:rsid w:val="00C731B3"/>
    <w:rsid w:val="00C76A2F"/>
    <w:rsid w:val="00C80A6A"/>
    <w:rsid w:val="00C84501"/>
    <w:rsid w:val="00C9460F"/>
    <w:rsid w:val="00CB7E83"/>
    <w:rsid w:val="00CC7AB2"/>
    <w:rsid w:val="00CD07BD"/>
    <w:rsid w:val="00CD1D7C"/>
    <w:rsid w:val="00CD2789"/>
    <w:rsid w:val="00CD6977"/>
    <w:rsid w:val="00CE60B1"/>
    <w:rsid w:val="00CF11B3"/>
    <w:rsid w:val="00CF1723"/>
    <w:rsid w:val="00D03047"/>
    <w:rsid w:val="00D10D09"/>
    <w:rsid w:val="00D1187B"/>
    <w:rsid w:val="00D11951"/>
    <w:rsid w:val="00D230CC"/>
    <w:rsid w:val="00D32FDD"/>
    <w:rsid w:val="00D34990"/>
    <w:rsid w:val="00D358C2"/>
    <w:rsid w:val="00D414A0"/>
    <w:rsid w:val="00D50DAC"/>
    <w:rsid w:val="00D52EE9"/>
    <w:rsid w:val="00D542B4"/>
    <w:rsid w:val="00D6090D"/>
    <w:rsid w:val="00D6337B"/>
    <w:rsid w:val="00D64E35"/>
    <w:rsid w:val="00D6702C"/>
    <w:rsid w:val="00D72906"/>
    <w:rsid w:val="00D72FFA"/>
    <w:rsid w:val="00D753FD"/>
    <w:rsid w:val="00D81B77"/>
    <w:rsid w:val="00D8370F"/>
    <w:rsid w:val="00D8660D"/>
    <w:rsid w:val="00D869F8"/>
    <w:rsid w:val="00D90B7B"/>
    <w:rsid w:val="00D94972"/>
    <w:rsid w:val="00D94C83"/>
    <w:rsid w:val="00D979D6"/>
    <w:rsid w:val="00DA56B6"/>
    <w:rsid w:val="00DB15EA"/>
    <w:rsid w:val="00DB4B13"/>
    <w:rsid w:val="00DB638F"/>
    <w:rsid w:val="00DC3101"/>
    <w:rsid w:val="00DC31D1"/>
    <w:rsid w:val="00DC3E1D"/>
    <w:rsid w:val="00DC44AF"/>
    <w:rsid w:val="00DD4B28"/>
    <w:rsid w:val="00DD58F0"/>
    <w:rsid w:val="00DD73E7"/>
    <w:rsid w:val="00DE4E2A"/>
    <w:rsid w:val="00DF0011"/>
    <w:rsid w:val="00DF0299"/>
    <w:rsid w:val="00DF14F0"/>
    <w:rsid w:val="00DF297A"/>
    <w:rsid w:val="00E03917"/>
    <w:rsid w:val="00E039DE"/>
    <w:rsid w:val="00E11CC3"/>
    <w:rsid w:val="00E11E82"/>
    <w:rsid w:val="00E12967"/>
    <w:rsid w:val="00E1340C"/>
    <w:rsid w:val="00E23C96"/>
    <w:rsid w:val="00E245BE"/>
    <w:rsid w:val="00E251D4"/>
    <w:rsid w:val="00E30B96"/>
    <w:rsid w:val="00E378B1"/>
    <w:rsid w:val="00E4224C"/>
    <w:rsid w:val="00E440D7"/>
    <w:rsid w:val="00E50DD6"/>
    <w:rsid w:val="00E5252F"/>
    <w:rsid w:val="00E52801"/>
    <w:rsid w:val="00E538CE"/>
    <w:rsid w:val="00E55198"/>
    <w:rsid w:val="00E57AAA"/>
    <w:rsid w:val="00E625A5"/>
    <w:rsid w:val="00E651DC"/>
    <w:rsid w:val="00E70537"/>
    <w:rsid w:val="00E70AE8"/>
    <w:rsid w:val="00E721E9"/>
    <w:rsid w:val="00E748C3"/>
    <w:rsid w:val="00E77E4F"/>
    <w:rsid w:val="00E77FA9"/>
    <w:rsid w:val="00E81A1C"/>
    <w:rsid w:val="00E92309"/>
    <w:rsid w:val="00E92972"/>
    <w:rsid w:val="00E92DE8"/>
    <w:rsid w:val="00E9429E"/>
    <w:rsid w:val="00E95B7A"/>
    <w:rsid w:val="00EA0CED"/>
    <w:rsid w:val="00EA53FC"/>
    <w:rsid w:val="00EA67D0"/>
    <w:rsid w:val="00EB06B6"/>
    <w:rsid w:val="00EC3AD9"/>
    <w:rsid w:val="00ED4437"/>
    <w:rsid w:val="00EE2A54"/>
    <w:rsid w:val="00EE3C9C"/>
    <w:rsid w:val="00EE3FCD"/>
    <w:rsid w:val="00EE46D9"/>
    <w:rsid w:val="00EF0D15"/>
    <w:rsid w:val="00EF27B6"/>
    <w:rsid w:val="00EF77C1"/>
    <w:rsid w:val="00F0421B"/>
    <w:rsid w:val="00F06D4E"/>
    <w:rsid w:val="00F16230"/>
    <w:rsid w:val="00F21B93"/>
    <w:rsid w:val="00F231D7"/>
    <w:rsid w:val="00F269FE"/>
    <w:rsid w:val="00F3300E"/>
    <w:rsid w:val="00F41795"/>
    <w:rsid w:val="00F44042"/>
    <w:rsid w:val="00F45F7F"/>
    <w:rsid w:val="00F4668F"/>
    <w:rsid w:val="00F552C4"/>
    <w:rsid w:val="00F56FFA"/>
    <w:rsid w:val="00F60799"/>
    <w:rsid w:val="00F60BD7"/>
    <w:rsid w:val="00F70B87"/>
    <w:rsid w:val="00F82313"/>
    <w:rsid w:val="00F95B10"/>
    <w:rsid w:val="00FB0F0D"/>
    <w:rsid w:val="00FB2609"/>
    <w:rsid w:val="00FB3048"/>
    <w:rsid w:val="00FB4AAA"/>
    <w:rsid w:val="00FC5D01"/>
    <w:rsid w:val="00FD0A5E"/>
    <w:rsid w:val="00FE01E9"/>
    <w:rsid w:val="00FE166A"/>
    <w:rsid w:val="00FE1ED9"/>
    <w:rsid w:val="00FE4DB1"/>
    <w:rsid w:val="00FE628D"/>
    <w:rsid w:val="00FF0309"/>
    <w:rsid w:val="00FF7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E04697A-2BF4-4042-81CF-90C09D4B5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2FD0"/>
    <w:pPr>
      <w:spacing w:before="120" w:after="80" w:line="360" w:lineRule="auto"/>
      <w:jc w:val="both"/>
    </w:pPr>
    <w:rPr>
      <w:rFonts w:ascii="Times New Roman" w:eastAsia="Times New Roman" w:hAnsi="Times New Roman" w:cs="Times New Roman"/>
      <w:sz w:val="26"/>
      <w:szCs w:val="26"/>
      <w:lang w:val="nl-NL"/>
    </w:rPr>
  </w:style>
  <w:style w:type="paragraph" w:styleId="Heading1">
    <w:name w:val="heading 1"/>
    <w:basedOn w:val="Normal"/>
    <w:next w:val="Normal"/>
    <w:link w:val="Heading1Char"/>
    <w:uiPriority w:val="9"/>
    <w:qFormat/>
    <w:rsid w:val="009D7D67"/>
    <w:pPr>
      <w:keepNext/>
      <w:keepLines/>
      <w:pageBreakBefore/>
      <w:numPr>
        <w:numId w:val="1"/>
      </w:numPr>
      <w:spacing w:before="480"/>
      <w:outlineLvl w:val="0"/>
    </w:pPr>
    <w:rPr>
      <w:rFonts w:asciiTheme="majorHAnsi" w:eastAsiaTheme="majorEastAsia" w:hAnsiTheme="majorHAnsi" w:cstheme="majorBidi"/>
      <w:b/>
      <w:bCs/>
      <w:color w:val="365F91" w:themeColor="accent1" w:themeShade="BF"/>
      <w:lang w:val="es-ES"/>
    </w:rPr>
  </w:style>
  <w:style w:type="paragraph" w:styleId="Heading2">
    <w:name w:val="heading 2"/>
    <w:basedOn w:val="Normal"/>
    <w:next w:val="Normal"/>
    <w:link w:val="Heading2Char"/>
    <w:uiPriority w:val="9"/>
    <w:unhideWhenUsed/>
    <w:qFormat/>
    <w:rsid w:val="00D542B4"/>
    <w:pPr>
      <w:keepNext/>
      <w:keepLines/>
      <w:numPr>
        <w:ilvl w:val="1"/>
        <w:numId w:val="1"/>
      </w:numPr>
      <w:spacing w:before="200"/>
      <w:outlineLvl w:val="1"/>
    </w:pPr>
    <w:rPr>
      <w:rFonts w:asciiTheme="majorHAnsi" w:eastAsiaTheme="majorEastAsia" w:hAnsiTheme="majorHAnsi" w:cstheme="majorBidi"/>
      <w:b/>
      <w:bCs/>
      <w:color w:val="4F81BD" w:themeColor="accent1"/>
    </w:rPr>
  </w:style>
  <w:style w:type="paragraph" w:styleId="Heading3">
    <w:name w:val="heading 3"/>
    <w:basedOn w:val="Normal"/>
    <w:next w:val="Normal"/>
    <w:link w:val="Heading3Char"/>
    <w:unhideWhenUsed/>
    <w:qFormat/>
    <w:rsid w:val="00D542B4"/>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24FDC"/>
    <w:pPr>
      <w:keepNext/>
      <w:keepLines/>
      <w:numPr>
        <w:ilvl w:val="3"/>
        <w:numId w:val="1"/>
      </w:numPr>
      <w:tabs>
        <w:tab w:val="left" w:pos="993"/>
      </w:tabs>
      <w:spacing w:before="200"/>
      <w:ind w:left="142" w:firstLine="0"/>
      <w:outlineLvl w:val="3"/>
    </w:pPr>
    <w:rPr>
      <w:rFonts w:asciiTheme="majorHAnsi" w:eastAsiaTheme="majorEastAsia" w:hAnsiTheme="majorHAnsi" w:cstheme="majorBidi"/>
      <w:b/>
      <w:bCs/>
      <w:i/>
      <w:iCs/>
      <w:noProof/>
      <w:color w:val="4F81BD" w:themeColor="accent1"/>
      <w:lang w:val="es-ES"/>
    </w:rPr>
  </w:style>
  <w:style w:type="paragraph" w:styleId="Heading5">
    <w:name w:val="heading 5"/>
    <w:basedOn w:val="Normal"/>
    <w:next w:val="Normal"/>
    <w:link w:val="Heading5Char"/>
    <w:uiPriority w:val="9"/>
    <w:unhideWhenUsed/>
    <w:qFormat/>
    <w:rsid w:val="00D542B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542B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542B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542B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542B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93DC3"/>
  </w:style>
  <w:style w:type="paragraph" w:styleId="FootnoteText">
    <w:name w:val="footnote text"/>
    <w:basedOn w:val="Normal"/>
    <w:link w:val="FootnoteTextChar"/>
    <w:rsid w:val="00193DC3"/>
    <w:rPr>
      <w:sz w:val="20"/>
      <w:szCs w:val="20"/>
    </w:rPr>
  </w:style>
  <w:style w:type="character" w:customStyle="1" w:styleId="FootnoteTextChar">
    <w:name w:val="Footnote Text Char"/>
    <w:basedOn w:val="DefaultParagraphFont"/>
    <w:link w:val="FootnoteText"/>
    <w:rsid w:val="00193DC3"/>
    <w:rPr>
      <w:rFonts w:ascii="Times New Roman" w:eastAsia="Times New Roman" w:hAnsi="Times New Roman" w:cs="Times New Roman"/>
      <w:sz w:val="20"/>
      <w:szCs w:val="20"/>
    </w:rPr>
  </w:style>
  <w:style w:type="character" w:styleId="FootnoteReference">
    <w:name w:val="footnote reference"/>
    <w:uiPriority w:val="99"/>
    <w:rsid w:val="00193DC3"/>
    <w:rPr>
      <w:vertAlign w:val="superscript"/>
    </w:rPr>
  </w:style>
  <w:style w:type="paragraph" w:styleId="BalloonText">
    <w:name w:val="Balloon Text"/>
    <w:basedOn w:val="Normal"/>
    <w:link w:val="BalloonTextChar"/>
    <w:uiPriority w:val="99"/>
    <w:semiHidden/>
    <w:unhideWhenUsed/>
    <w:rsid w:val="00563046"/>
    <w:rPr>
      <w:rFonts w:ascii="Tahoma" w:hAnsi="Tahoma" w:cs="Tahoma"/>
      <w:sz w:val="16"/>
      <w:szCs w:val="16"/>
    </w:rPr>
  </w:style>
  <w:style w:type="character" w:customStyle="1" w:styleId="BalloonTextChar">
    <w:name w:val="Balloon Text Char"/>
    <w:basedOn w:val="DefaultParagraphFont"/>
    <w:link w:val="BalloonText"/>
    <w:uiPriority w:val="99"/>
    <w:semiHidden/>
    <w:rsid w:val="00563046"/>
    <w:rPr>
      <w:rFonts w:ascii="Tahoma" w:eastAsia="Times New Roman" w:hAnsi="Tahoma" w:cs="Tahoma"/>
      <w:sz w:val="16"/>
      <w:szCs w:val="16"/>
    </w:rPr>
  </w:style>
  <w:style w:type="character" w:customStyle="1" w:styleId="Heading1Char">
    <w:name w:val="Heading 1 Char"/>
    <w:basedOn w:val="DefaultParagraphFont"/>
    <w:link w:val="Heading1"/>
    <w:uiPriority w:val="9"/>
    <w:rsid w:val="009D7D67"/>
    <w:rPr>
      <w:rFonts w:asciiTheme="majorHAnsi" w:eastAsiaTheme="majorEastAsia" w:hAnsiTheme="majorHAnsi" w:cstheme="majorBidi"/>
      <w:b/>
      <w:bCs/>
      <w:color w:val="365F91" w:themeColor="accent1" w:themeShade="BF"/>
      <w:sz w:val="26"/>
      <w:szCs w:val="26"/>
      <w:lang w:val="es-ES"/>
    </w:rPr>
  </w:style>
  <w:style w:type="character" w:customStyle="1" w:styleId="Heading2Char">
    <w:name w:val="Heading 2 Char"/>
    <w:basedOn w:val="DefaultParagraphFont"/>
    <w:link w:val="Heading2"/>
    <w:uiPriority w:val="9"/>
    <w:rsid w:val="00D542B4"/>
    <w:rPr>
      <w:rFonts w:asciiTheme="majorHAnsi" w:eastAsiaTheme="majorEastAsia" w:hAnsiTheme="majorHAnsi" w:cstheme="majorBidi"/>
      <w:b/>
      <w:bCs/>
      <w:color w:val="4F81BD" w:themeColor="accent1"/>
      <w:sz w:val="26"/>
      <w:szCs w:val="26"/>
      <w:lang w:val="nl-NL"/>
    </w:rPr>
  </w:style>
  <w:style w:type="character" w:customStyle="1" w:styleId="Heading3Char">
    <w:name w:val="Heading 3 Char"/>
    <w:basedOn w:val="DefaultParagraphFont"/>
    <w:link w:val="Heading3"/>
    <w:rsid w:val="00D542B4"/>
    <w:rPr>
      <w:rFonts w:asciiTheme="majorHAnsi" w:eastAsiaTheme="majorEastAsia" w:hAnsiTheme="majorHAnsi" w:cstheme="majorBidi"/>
      <w:b/>
      <w:bCs/>
      <w:color w:val="4F81BD" w:themeColor="accent1"/>
      <w:sz w:val="26"/>
      <w:szCs w:val="26"/>
      <w:lang w:val="nl-NL"/>
    </w:rPr>
  </w:style>
  <w:style w:type="character" w:customStyle="1" w:styleId="Heading4Char">
    <w:name w:val="Heading 4 Char"/>
    <w:basedOn w:val="DefaultParagraphFont"/>
    <w:link w:val="Heading4"/>
    <w:uiPriority w:val="9"/>
    <w:rsid w:val="00724FDC"/>
    <w:rPr>
      <w:rFonts w:asciiTheme="majorHAnsi" w:eastAsiaTheme="majorEastAsia" w:hAnsiTheme="majorHAnsi" w:cstheme="majorBidi"/>
      <w:b/>
      <w:bCs/>
      <w:i/>
      <w:iCs/>
      <w:noProof/>
      <w:color w:val="4F81BD" w:themeColor="accent1"/>
      <w:sz w:val="26"/>
      <w:szCs w:val="26"/>
      <w:lang w:val="es-ES"/>
    </w:rPr>
  </w:style>
  <w:style w:type="character" w:customStyle="1" w:styleId="Heading5Char">
    <w:name w:val="Heading 5 Char"/>
    <w:basedOn w:val="DefaultParagraphFont"/>
    <w:link w:val="Heading5"/>
    <w:uiPriority w:val="9"/>
    <w:rsid w:val="00D542B4"/>
    <w:rPr>
      <w:rFonts w:asciiTheme="majorHAnsi" w:eastAsiaTheme="majorEastAsia" w:hAnsiTheme="majorHAnsi" w:cstheme="majorBidi"/>
      <w:color w:val="243F60" w:themeColor="accent1" w:themeShade="7F"/>
      <w:sz w:val="26"/>
      <w:szCs w:val="26"/>
      <w:lang w:val="nl-NL"/>
    </w:rPr>
  </w:style>
  <w:style w:type="character" w:customStyle="1" w:styleId="Heading6Char">
    <w:name w:val="Heading 6 Char"/>
    <w:basedOn w:val="DefaultParagraphFont"/>
    <w:link w:val="Heading6"/>
    <w:uiPriority w:val="9"/>
    <w:semiHidden/>
    <w:rsid w:val="00D542B4"/>
    <w:rPr>
      <w:rFonts w:asciiTheme="majorHAnsi" w:eastAsiaTheme="majorEastAsia" w:hAnsiTheme="majorHAnsi" w:cstheme="majorBidi"/>
      <w:i/>
      <w:iCs/>
      <w:color w:val="243F60" w:themeColor="accent1" w:themeShade="7F"/>
      <w:sz w:val="26"/>
      <w:szCs w:val="26"/>
      <w:lang w:val="nl-NL"/>
    </w:rPr>
  </w:style>
  <w:style w:type="character" w:customStyle="1" w:styleId="Heading7Char">
    <w:name w:val="Heading 7 Char"/>
    <w:basedOn w:val="DefaultParagraphFont"/>
    <w:link w:val="Heading7"/>
    <w:uiPriority w:val="9"/>
    <w:semiHidden/>
    <w:rsid w:val="00D542B4"/>
    <w:rPr>
      <w:rFonts w:asciiTheme="majorHAnsi" w:eastAsiaTheme="majorEastAsia" w:hAnsiTheme="majorHAnsi" w:cstheme="majorBidi"/>
      <w:i/>
      <w:iCs/>
      <w:color w:val="404040" w:themeColor="text1" w:themeTint="BF"/>
      <w:sz w:val="26"/>
      <w:szCs w:val="26"/>
      <w:lang w:val="nl-NL"/>
    </w:rPr>
  </w:style>
  <w:style w:type="character" w:customStyle="1" w:styleId="Heading8Char">
    <w:name w:val="Heading 8 Char"/>
    <w:basedOn w:val="DefaultParagraphFont"/>
    <w:link w:val="Heading8"/>
    <w:uiPriority w:val="9"/>
    <w:semiHidden/>
    <w:rsid w:val="00D542B4"/>
    <w:rPr>
      <w:rFonts w:asciiTheme="majorHAnsi" w:eastAsiaTheme="majorEastAsia" w:hAnsiTheme="majorHAnsi" w:cstheme="majorBidi"/>
      <w:color w:val="404040" w:themeColor="text1" w:themeTint="BF"/>
      <w:sz w:val="20"/>
      <w:szCs w:val="20"/>
      <w:lang w:val="nl-NL"/>
    </w:rPr>
  </w:style>
  <w:style w:type="character" w:customStyle="1" w:styleId="Heading9Char">
    <w:name w:val="Heading 9 Char"/>
    <w:basedOn w:val="DefaultParagraphFont"/>
    <w:link w:val="Heading9"/>
    <w:uiPriority w:val="9"/>
    <w:semiHidden/>
    <w:rsid w:val="00D542B4"/>
    <w:rPr>
      <w:rFonts w:asciiTheme="majorHAnsi" w:eastAsiaTheme="majorEastAsia" w:hAnsiTheme="majorHAnsi" w:cstheme="majorBidi"/>
      <w:i/>
      <w:iCs/>
      <w:color w:val="404040" w:themeColor="text1" w:themeTint="BF"/>
      <w:sz w:val="20"/>
      <w:szCs w:val="20"/>
      <w:lang w:val="nl-NL"/>
    </w:rPr>
  </w:style>
  <w:style w:type="paragraph" w:styleId="ListParagraph">
    <w:name w:val="List Paragraph"/>
    <w:basedOn w:val="Normal"/>
    <w:uiPriority w:val="34"/>
    <w:qFormat/>
    <w:rsid w:val="00D542B4"/>
    <w:pPr>
      <w:ind w:left="720"/>
      <w:contextualSpacing/>
    </w:pPr>
  </w:style>
  <w:style w:type="paragraph" w:styleId="NormalWeb">
    <w:name w:val="Normal (Web)"/>
    <w:basedOn w:val="Normal"/>
    <w:uiPriority w:val="99"/>
    <w:unhideWhenUsed/>
    <w:rsid w:val="00B028A0"/>
    <w:pPr>
      <w:spacing w:before="100" w:beforeAutospacing="1" w:after="100" w:afterAutospacing="1"/>
    </w:pPr>
    <w:rPr>
      <w:rFonts w:eastAsiaTheme="minorEastAsia"/>
      <w:sz w:val="24"/>
      <w:szCs w:val="24"/>
    </w:rPr>
  </w:style>
  <w:style w:type="paragraph" w:styleId="Header">
    <w:name w:val="header"/>
    <w:basedOn w:val="Normal"/>
    <w:link w:val="HeaderChar"/>
    <w:uiPriority w:val="99"/>
    <w:unhideWhenUsed/>
    <w:rsid w:val="00655DA7"/>
    <w:pPr>
      <w:tabs>
        <w:tab w:val="center" w:pos="4680"/>
        <w:tab w:val="right" w:pos="9360"/>
      </w:tabs>
    </w:pPr>
  </w:style>
  <w:style w:type="character" w:customStyle="1" w:styleId="HeaderChar">
    <w:name w:val="Header Char"/>
    <w:basedOn w:val="DefaultParagraphFont"/>
    <w:link w:val="Header"/>
    <w:uiPriority w:val="99"/>
    <w:rsid w:val="00655DA7"/>
    <w:rPr>
      <w:rFonts w:ascii="Times New Roman" w:eastAsia="Times New Roman" w:hAnsi="Times New Roman" w:cs="Times New Roman"/>
      <w:sz w:val="28"/>
      <w:szCs w:val="28"/>
    </w:rPr>
  </w:style>
  <w:style w:type="paragraph" w:styleId="Footer">
    <w:name w:val="footer"/>
    <w:basedOn w:val="Normal"/>
    <w:link w:val="FooterChar"/>
    <w:uiPriority w:val="99"/>
    <w:unhideWhenUsed/>
    <w:rsid w:val="00655DA7"/>
    <w:pPr>
      <w:tabs>
        <w:tab w:val="center" w:pos="4680"/>
        <w:tab w:val="right" w:pos="9360"/>
      </w:tabs>
    </w:pPr>
  </w:style>
  <w:style w:type="character" w:customStyle="1" w:styleId="FooterChar">
    <w:name w:val="Footer Char"/>
    <w:basedOn w:val="DefaultParagraphFont"/>
    <w:link w:val="Footer"/>
    <w:uiPriority w:val="99"/>
    <w:rsid w:val="00655DA7"/>
    <w:rPr>
      <w:rFonts w:ascii="Times New Roman" w:eastAsia="Times New Roman" w:hAnsi="Times New Roman" w:cs="Times New Roman"/>
      <w:sz w:val="28"/>
      <w:szCs w:val="28"/>
    </w:rPr>
  </w:style>
  <w:style w:type="character" w:customStyle="1" w:styleId="apple-converted-space">
    <w:name w:val="apple-converted-space"/>
    <w:basedOn w:val="DefaultParagraphFont"/>
    <w:rsid w:val="00FF0309"/>
  </w:style>
  <w:style w:type="character" w:styleId="Hyperlink">
    <w:name w:val="Hyperlink"/>
    <w:basedOn w:val="DefaultParagraphFont"/>
    <w:uiPriority w:val="99"/>
    <w:unhideWhenUsed/>
    <w:rsid w:val="00FF0309"/>
    <w:rPr>
      <w:color w:val="0000FF"/>
      <w:u w:val="single"/>
    </w:rPr>
  </w:style>
  <w:style w:type="table" w:styleId="TableGrid">
    <w:name w:val="Table Grid"/>
    <w:basedOn w:val="TableNormal"/>
    <w:uiPriority w:val="59"/>
    <w:rsid w:val="00D75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2CharCharCharCharCharCharCharCharCharCharCharCharCharCharCharCharCharCharChar">
    <w:name w:val="Char Char2 Char Char Char Char Char Char Char Char Char Char Char Char Char Char Char Char Char Char Char"/>
    <w:basedOn w:val="Normal"/>
    <w:rsid w:val="007C7426"/>
    <w:pPr>
      <w:spacing w:after="160" w:line="240" w:lineRule="exact"/>
    </w:pPr>
    <w:rPr>
      <w:rFonts w:ascii="Verdana" w:hAnsi="Verdana"/>
      <w:sz w:val="20"/>
      <w:szCs w:val="20"/>
    </w:rPr>
  </w:style>
  <w:style w:type="paragraph" w:styleId="Caption">
    <w:name w:val="caption"/>
    <w:basedOn w:val="Normal"/>
    <w:next w:val="Normal"/>
    <w:uiPriority w:val="35"/>
    <w:unhideWhenUsed/>
    <w:qFormat/>
    <w:rsid w:val="001C4C1C"/>
    <w:pPr>
      <w:spacing w:after="200"/>
      <w:jc w:val="center"/>
    </w:pPr>
    <w:rPr>
      <w:b/>
      <w:bCs/>
      <w:color w:val="4F81BD" w:themeColor="accent1"/>
      <w:sz w:val="18"/>
      <w:szCs w:val="18"/>
    </w:rPr>
  </w:style>
  <w:style w:type="character" w:styleId="Strong">
    <w:name w:val="Strong"/>
    <w:basedOn w:val="DefaultParagraphFont"/>
    <w:uiPriority w:val="22"/>
    <w:qFormat/>
    <w:rsid w:val="009F2EE3"/>
    <w:rPr>
      <w:b/>
      <w:bCs/>
    </w:rPr>
  </w:style>
  <w:style w:type="paragraph" w:customStyle="1" w:styleId="TableParagraph">
    <w:name w:val="Table Paragraph"/>
    <w:basedOn w:val="Normal"/>
    <w:uiPriority w:val="1"/>
    <w:qFormat/>
    <w:rsid w:val="00E378B1"/>
    <w:pPr>
      <w:widowControl w:val="0"/>
    </w:pPr>
    <w:rPr>
      <w:rFonts w:ascii="Verdana" w:eastAsia="Verdana" w:hAnsi="Verdana" w:cs="Verdana"/>
      <w:sz w:val="22"/>
      <w:szCs w:val="22"/>
    </w:rPr>
  </w:style>
  <w:style w:type="paragraph" w:styleId="Title">
    <w:name w:val="Title"/>
    <w:basedOn w:val="Normal"/>
    <w:next w:val="Normal"/>
    <w:link w:val="TitleChar"/>
    <w:uiPriority w:val="10"/>
    <w:qFormat/>
    <w:rsid w:val="009E6E1C"/>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E6E1C"/>
    <w:rPr>
      <w:rFonts w:asciiTheme="majorHAnsi" w:eastAsiaTheme="majorEastAsia" w:hAnsiTheme="majorHAnsi" w:cstheme="majorBidi"/>
      <w:color w:val="17365D" w:themeColor="text2" w:themeShade="BF"/>
      <w:spacing w:val="5"/>
      <w:kern w:val="28"/>
      <w:sz w:val="52"/>
      <w:szCs w:val="52"/>
      <w:lang w:val="nl-NL"/>
    </w:rPr>
  </w:style>
  <w:style w:type="paragraph" w:styleId="Subtitle">
    <w:name w:val="Subtitle"/>
    <w:basedOn w:val="Normal"/>
    <w:next w:val="Normal"/>
    <w:link w:val="SubtitleChar"/>
    <w:uiPriority w:val="11"/>
    <w:qFormat/>
    <w:rsid w:val="009E6E1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E6E1C"/>
    <w:rPr>
      <w:rFonts w:asciiTheme="majorHAnsi" w:eastAsiaTheme="majorEastAsia" w:hAnsiTheme="majorHAnsi" w:cstheme="majorBidi"/>
      <w:i/>
      <w:iCs/>
      <w:color w:val="4F81BD" w:themeColor="accent1"/>
      <w:spacing w:val="15"/>
      <w:sz w:val="24"/>
      <w:szCs w:val="24"/>
      <w:lang w:val="nl-NL"/>
    </w:rPr>
  </w:style>
  <w:style w:type="character" w:styleId="BookTitle">
    <w:name w:val="Book Title"/>
    <w:basedOn w:val="DefaultParagraphFont"/>
    <w:uiPriority w:val="33"/>
    <w:qFormat/>
    <w:rsid w:val="009E6E1C"/>
    <w:rPr>
      <w:b/>
      <w:bCs/>
      <w:smallCaps/>
      <w:spacing w:val="5"/>
    </w:rPr>
  </w:style>
  <w:style w:type="paragraph" w:styleId="BodyText">
    <w:name w:val="Body Text"/>
    <w:basedOn w:val="Normal"/>
    <w:link w:val="BodyTextChar"/>
    <w:rsid w:val="008F3683"/>
    <w:pPr>
      <w:widowControl w:val="0"/>
      <w:tabs>
        <w:tab w:val="left" w:pos="144"/>
        <w:tab w:val="center" w:pos="1584"/>
        <w:tab w:val="left" w:pos="5616"/>
      </w:tabs>
      <w:spacing w:before="0" w:after="0" w:line="480" w:lineRule="atLeast"/>
      <w:ind w:right="3124"/>
      <w:jc w:val="left"/>
    </w:pPr>
    <w:rPr>
      <w:b/>
      <w:bCs/>
      <w:sz w:val="20"/>
      <w:szCs w:val="20"/>
      <w:lang w:val="en-US" w:eastAsia="x-none"/>
    </w:rPr>
  </w:style>
  <w:style w:type="character" w:customStyle="1" w:styleId="BodyTextChar">
    <w:name w:val="Body Text Char"/>
    <w:basedOn w:val="DefaultParagraphFont"/>
    <w:link w:val="BodyText"/>
    <w:rsid w:val="008F3683"/>
    <w:rPr>
      <w:rFonts w:ascii="Times New Roman" w:eastAsia="Times New Roman" w:hAnsi="Times New Roman" w:cs="Times New Roman"/>
      <w:b/>
      <w:bCs/>
      <w:sz w:val="20"/>
      <w:szCs w:val="20"/>
      <w:lang w:eastAsia="x-none"/>
    </w:rPr>
  </w:style>
  <w:style w:type="paragraph" w:styleId="BodyTextIndent3">
    <w:name w:val="Body Text Indent 3"/>
    <w:basedOn w:val="Normal"/>
    <w:link w:val="BodyTextIndent3Char"/>
    <w:uiPriority w:val="99"/>
    <w:unhideWhenUsed/>
    <w:rsid w:val="008F3683"/>
    <w:pPr>
      <w:spacing w:before="0" w:after="120" w:line="276" w:lineRule="auto"/>
      <w:ind w:left="360"/>
      <w:jc w:val="left"/>
    </w:pPr>
    <w:rPr>
      <w:sz w:val="16"/>
      <w:szCs w:val="16"/>
      <w:lang w:val="x-none" w:eastAsia="x-none"/>
    </w:rPr>
  </w:style>
  <w:style w:type="character" w:customStyle="1" w:styleId="BodyTextIndent3Char">
    <w:name w:val="Body Text Indent 3 Char"/>
    <w:basedOn w:val="DefaultParagraphFont"/>
    <w:link w:val="BodyTextIndent3"/>
    <w:uiPriority w:val="99"/>
    <w:rsid w:val="008F3683"/>
    <w:rPr>
      <w:rFonts w:ascii="Times New Roman" w:eastAsia="Times New Roman" w:hAnsi="Times New Roman" w:cs="Times New Roman"/>
      <w:sz w:val="16"/>
      <w:szCs w:val="16"/>
      <w:lang w:val="x-none" w:eastAsia="x-none"/>
    </w:rPr>
  </w:style>
  <w:style w:type="paragraph" w:styleId="BodyTextIndent">
    <w:name w:val="Body Text Indent"/>
    <w:basedOn w:val="Normal"/>
    <w:link w:val="BodyTextIndentChar"/>
    <w:unhideWhenUsed/>
    <w:rsid w:val="00A41D54"/>
    <w:pPr>
      <w:spacing w:after="120"/>
      <w:ind w:left="283"/>
    </w:pPr>
  </w:style>
  <w:style w:type="character" w:customStyle="1" w:styleId="BodyTextIndentChar">
    <w:name w:val="Body Text Indent Char"/>
    <w:basedOn w:val="DefaultParagraphFont"/>
    <w:link w:val="BodyTextIndent"/>
    <w:rsid w:val="00A41D54"/>
    <w:rPr>
      <w:rFonts w:ascii="Times New Roman" w:eastAsia="Times New Roman" w:hAnsi="Times New Roman" w:cs="Times New Roman"/>
      <w:sz w:val="26"/>
      <w:szCs w:val="26"/>
      <w:lang w:val="nl-NL"/>
    </w:rPr>
  </w:style>
  <w:style w:type="paragraph" w:styleId="BodyText2">
    <w:name w:val="Body Text 2"/>
    <w:basedOn w:val="Normal"/>
    <w:link w:val="BodyText2Char"/>
    <w:unhideWhenUsed/>
    <w:rsid w:val="00A41D54"/>
    <w:pPr>
      <w:spacing w:after="120" w:line="480" w:lineRule="auto"/>
    </w:pPr>
  </w:style>
  <w:style w:type="character" w:customStyle="1" w:styleId="BodyText2Char">
    <w:name w:val="Body Text 2 Char"/>
    <w:basedOn w:val="DefaultParagraphFont"/>
    <w:link w:val="BodyText2"/>
    <w:rsid w:val="00A41D54"/>
    <w:rPr>
      <w:rFonts w:ascii="Times New Roman" w:eastAsia="Times New Roman" w:hAnsi="Times New Roman" w:cs="Times New Roman"/>
      <w:sz w:val="26"/>
      <w:szCs w:val="26"/>
      <w:lang w:val="nl-NL"/>
    </w:rPr>
  </w:style>
  <w:style w:type="paragraph" w:customStyle="1" w:styleId="CharChar2CharCharCharCharCharCharCharCharCharCharCharCharCharCharCharCharCharCharChar1">
    <w:name w:val="Char Char2 Char Char Char Char Char Char Char Char Char Char Char Char Char Char Char Char Char Char Char1"/>
    <w:basedOn w:val="Normal"/>
    <w:rsid w:val="00F4668F"/>
    <w:pPr>
      <w:spacing w:before="0" w:after="160" w:line="240" w:lineRule="exact"/>
      <w:jc w:val="left"/>
    </w:pPr>
    <w:rPr>
      <w:rFonts w:ascii="Verdana" w:hAnsi="Verdana"/>
      <w:sz w:val="20"/>
      <w:szCs w:val="20"/>
      <w:lang w:val="en-US"/>
    </w:rPr>
  </w:style>
  <w:style w:type="character" w:styleId="Emphasis">
    <w:name w:val="Emphasis"/>
    <w:basedOn w:val="DefaultParagraphFont"/>
    <w:uiPriority w:val="20"/>
    <w:qFormat/>
    <w:rsid w:val="0051075E"/>
    <w:rPr>
      <w:i/>
      <w:iCs/>
    </w:rPr>
  </w:style>
  <w:style w:type="character" w:customStyle="1" w:styleId="FootnoteCharacters">
    <w:name w:val="Footnote Characters"/>
    <w:rsid w:val="00E70AE8"/>
    <w:rPr>
      <w:vertAlign w:val="superscript"/>
    </w:rPr>
  </w:style>
  <w:style w:type="paragraph" w:styleId="NoSpacing">
    <w:name w:val="No Spacing"/>
    <w:qFormat/>
    <w:rsid w:val="00E70AE8"/>
    <w:pPr>
      <w:suppressAutoHyphens/>
      <w:spacing w:before="120" w:after="0" w:line="240" w:lineRule="auto"/>
      <w:ind w:firstLine="720"/>
      <w:jc w:val="both"/>
    </w:pPr>
    <w:rPr>
      <w:rFonts w:ascii="Times New Roman" w:eastAsia="Arial" w:hAnsi="Times New Roman" w:cs="Times New Roman"/>
      <w:b/>
      <w:sz w:val="24"/>
      <w:szCs w:val="24"/>
      <w:lang w:eastAsia="ar-SA"/>
    </w:rPr>
  </w:style>
  <w:style w:type="character" w:styleId="CommentReference">
    <w:name w:val="annotation reference"/>
    <w:basedOn w:val="DefaultParagraphFont"/>
    <w:uiPriority w:val="99"/>
    <w:semiHidden/>
    <w:unhideWhenUsed/>
    <w:rsid w:val="00E70AE8"/>
    <w:rPr>
      <w:sz w:val="16"/>
      <w:szCs w:val="16"/>
    </w:rPr>
  </w:style>
  <w:style w:type="paragraph" w:styleId="CommentText">
    <w:name w:val="annotation text"/>
    <w:basedOn w:val="Normal"/>
    <w:link w:val="CommentTextChar"/>
    <w:uiPriority w:val="99"/>
    <w:semiHidden/>
    <w:unhideWhenUsed/>
    <w:rsid w:val="00E70AE8"/>
    <w:pPr>
      <w:spacing w:after="120"/>
    </w:pPr>
    <w:rPr>
      <w:rFonts w:eastAsiaTheme="minorHAnsi" w:cstheme="minorBidi"/>
      <w:sz w:val="20"/>
      <w:szCs w:val="20"/>
      <w:lang w:val="fr-FR"/>
    </w:rPr>
  </w:style>
  <w:style w:type="character" w:customStyle="1" w:styleId="CommentTextChar">
    <w:name w:val="Comment Text Char"/>
    <w:basedOn w:val="DefaultParagraphFont"/>
    <w:link w:val="CommentText"/>
    <w:uiPriority w:val="99"/>
    <w:semiHidden/>
    <w:rsid w:val="00E70AE8"/>
    <w:rPr>
      <w:rFonts w:ascii="Times New Roman" w:hAnsi="Times New Roman"/>
      <w:sz w:val="20"/>
      <w:szCs w:val="20"/>
      <w:lang w:val="fr-FR"/>
    </w:rPr>
  </w:style>
  <w:style w:type="paragraph" w:styleId="CommentSubject">
    <w:name w:val="annotation subject"/>
    <w:basedOn w:val="CommentText"/>
    <w:next w:val="CommentText"/>
    <w:link w:val="CommentSubjectChar"/>
    <w:uiPriority w:val="99"/>
    <w:semiHidden/>
    <w:unhideWhenUsed/>
    <w:rsid w:val="00E70AE8"/>
    <w:rPr>
      <w:b/>
      <w:bCs/>
    </w:rPr>
  </w:style>
  <w:style w:type="character" w:customStyle="1" w:styleId="CommentSubjectChar">
    <w:name w:val="Comment Subject Char"/>
    <w:basedOn w:val="CommentTextChar"/>
    <w:link w:val="CommentSubject"/>
    <w:uiPriority w:val="99"/>
    <w:semiHidden/>
    <w:rsid w:val="00E70AE8"/>
    <w:rPr>
      <w:rFonts w:ascii="Times New Roman" w:hAnsi="Times New Roman"/>
      <w:b/>
      <w:bCs/>
      <w:sz w:val="20"/>
      <w:szCs w:val="20"/>
      <w:lang w:val="fr-FR"/>
    </w:rPr>
  </w:style>
  <w:style w:type="paragraph" w:styleId="TOC1">
    <w:name w:val="toc 1"/>
    <w:basedOn w:val="Normal"/>
    <w:next w:val="Normal"/>
    <w:autoRedefine/>
    <w:uiPriority w:val="39"/>
    <w:unhideWhenUsed/>
    <w:rsid w:val="00E70AE8"/>
    <w:pPr>
      <w:spacing w:after="100"/>
    </w:pPr>
    <w:rPr>
      <w:rFonts w:eastAsiaTheme="minorHAnsi" w:cstheme="minorBidi"/>
      <w:szCs w:val="22"/>
      <w:lang w:val="fr-FR"/>
    </w:rPr>
  </w:style>
  <w:style w:type="paragraph" w:styleId="TOC2">
    <w:name w:val="toc 2"/>
    <w:basedOn w:val="Normal"/>
    <w:next w:val="Normal"/>
    <w:autoRedefine/>
    <w:uiPriority w:val="39"/>
    <w:unhideWhenUsed/>
    <w:rsid w:val="00E70AE8"/>
    <w:pPr>
      <w:spacing w:after="100"/>
      <w:ind w:left="260"/>
    </w:pPr>
    <w:rPr>
      <w:rFonts w:eastAsiaTheme="minorHAnsi" w:cstheme="minorBidi"/>
      <w:szCs w:val="22"/>
      <w:lang w:val="fr-FR"/>
    </w:rPr>
  </w:style>
  <w:style w:type="paragraph" w:styleId="TOC3">
    <w:name w:val="toc 3"/>
    <w:basedOn w:val="Normal"/>
    <w:next w:val="Normal"/>
    <w:autoRedefine/>
    <w:uiPriority w:val="39"/>
    <w:unhideWhenUsed/>
    <w:rsid w:val="00E70AE8"/>
    <w:pPr>
      <w:spacing w:after="100"/>
      <w:ind w:left="520"/>
    </w:pPr>
    <w:rPr>
      <w:rFonts w:eastAsiaTheme="minorHAnsi" w:cstheme="minorBidi"/>
      <w:szCs w:val="22"/>
      <w:lang w:val="fr-FR"/>
    </w:rPr>
  </w:style>
  <w:style w:type="character" w:customStyle="1" w:styleId="hps">
    <w:name w:val="hps"/>
    <w:basedOn w:val="DefaultParagraphFont"/>
    <w:rsid w:val="001D211E"/>
  </w:style>
  <w:style w:type="paragraph" w:customStyle="1" w:styleId="bodytext0">
    <w:name w:val="body_text"/>
    <w:basedOn w:val="Normal"/>
    <w:rsid w:val="001D211E"/>
    <w:pPr>
      <w:spacing w:before="100" w:beforeAutospacing="1" w:after="100" w:afterAutospacing="1" w:line="240" w:lineRule="auto"/>
    </w:pPr>
    <w:rPr>
      <w:sz w:val="24"/>
      <w:szCs w:val="24"/>
      <w:lang w:val="ru-RU" w:eastAsia="ru-RU"/>
    </w:rPr>
  </w:style>
  <w:style w:type="character" w:customStyle="1" w:styleId="highlightedsearchterm">
    <w:name w:val="highlightedsearchterm"/>
    <w:basedOn w:val="DefaultParagraphFont"/>
    <w:rsid w:val="001D211E"/>
  </w:style>
  <w:style w:type="character" w:customStyle="1" w:styleId="author">
    <w:name w:val="author"/>
    <w:basedOn w:val="DefaultParagraphFont"/>
    <w:rsid w:val="001D211E"/>
  </w:style>
  <w:style w:type="character" w:customStyle="1" w:styleId="spliter">
    <w:name w:val="spliter"/>
    <w:basedOn w:val="DefaultParagraphFont"/>
    <w:rsid w:val="001D211E"/>
  </w:style>
  <w:style w:type="character" w:customStyle="1" w:styleId="normal-h1">
    <w:name w:val="normal-h1"/>
    <w:rsid w:val="00557F4B"/>
    <w:rPr>
      <w:rFonts w:ascii="Times New Roman" w:hAnsi="Times New Roman" w:cs="Times New Roman" w:hint="default"/>
      <w:sz w:val="24"/>
      <w:szCs w:val="24"/>
    </w:rPr>
  </w:style>
  <w:style w:type="paragraph" w:customStyle="1" w:styleId="CharChar2CharCharCharCharCharCharCharCharCharCharCharCharCharCharCharCharCharCharChar0">
    <w:name w:val="Char Char2 Char Char Char Char Char Char Char Char Char Char Char Char Char Char Char Char Char Char Char"/>
    <w:basedOn w:val="Normal"/>
    <w:rsid w:val="005922B2"/>
    <w:pPr>
      <w:spacing w:before="0" w:after="160" w:line="240" w:lineRule="exact"/>
      <w:jc w:val="left"/>
    </w:pPr>
    <w:rPr>
      <w:rFonts w:ascii="Verdana" w:hAnsi="Verdana"/>
      <w:sz w:val="20"/>
      <w:szCs w:val="20"/>
      <w:lang w:val="en-US"/>
    </w:rPr>
  </w:style>
  <w:style w:type="paragraph" w:styleId="TOC4">
    <w:name w:val="toc 4"/>
    <w:basedOn w:val="Normal"/>
    <w:next w:val="Normal"/>
    <w:autoRedefine/>
    <w:uiPriority w:val="39"/>
    <w:unhideWhenUsed/>
    <w:rsid w:val="00C37EB4"/>
    <w:pPr>
      <w:spacing w:before="0" w:after="100" w:line="276" w:lineRule="auto"/>
      <w:ind w:left="660"/>
      <w:jc w:val="left"/>
    </w:pPr>
    <w:rPr>
      <w:rFonts w:asciiTheme="minorHAnsi" w:eastAsiaTheme="minorEastAsia" w:hAnsiTheme="minorHAnsi" w:cstheme="minorBidi"/>
      <w:sz w:val="22"/>
      <w:szCs w:val="22"/>
      <w:lang w:val="vi-VN" w:eastAsia="vi-VN"/>
    </w:rPr>
  </w:style>
  <w:style w:type="paragraph" w:styleId="TOC5">
    <w:name w:val="toc 5"/>
    <w:basedOn w:val="Normal"/>
    <w:next w:val="Normal"/>
    <w:autoRedefine/>
    <w:uiPriority w:val="39"/>
    <w:unhideWhenUsed/>
    <w:rsid w:val="00C37EB4"/>
    <w:pPr>
      <w:spacing w:before="0" w:after="100" w:line="276" w:lineRule="auto"/>
      <w:ind w:left="880"/>
      <w:jc w:val="left"/>
    </w:pPr>
    <w:rPr>
      <w:rFonts w:asciiTheme="minorHAnsi" w:eastAsiaTheme="minorEastAsia" w:hAnsiTheme="minorHAnsi" w:cstheme="minorBidi"/>
      <w:sz w:val="22"/>
      <w:szCs w:val="22"/>
      <w:lang w:val="vi-VN" w:eastAsia="vi-VN"/>
    </w:rPr>
  </w:style>
  <w:style w:type="paragraph" w:styleId="TOC6">
    <w:name w:val="toc 6"/>
    <w:basedOn w:val="Normal"/>
    <w:next w:val="Normal"/>
    <w:autoRedefine/>
    <w:uiPriority w:val="39"/>
    <w:unhideWhenUsed/>
    <w:rsid w:val="00C37EB4"/>
    <w:pPr>
      <w:spacing w:before="0" w:after="100" w:line="276" w:lineRule="auto"/>
      <w:ind w:left="1100"/>
      <w:jc w:val="left"/>
    </w:pPr>
    <w:rPr>
      <w:rFonts w:asciiTheme="minorHAnsi" w:eastAsiaTheme="minorEastAsia" w:hAnsiTheme="minorHAnsi" w:cstheme="minorBidi"/>
      <w:sz w:val="22"/>
      <w:szCs w:val="22"/>
      <w:lang w:val="vi-VN" w:eastAsia="vi-VN"/>
    </w:rPr>
  </w:style>
  <w:style w:type="paragraph" w:styleId="TOC7">
    <w:name w:val="toc 7"/>
    <w:basedOn w:val="Normal"/>
    <w:next w:val="Normal"/>
    <w:autoRedefine/>
    <w:uiPriority w:val="39"/>
    <w:unhideWhenUsed/>
    <w:rsid w:val="00C37EB4"/>
    <w:pPr>
      <w:spacing w:before="0" w:after="100" w:line="276" w:lineRule="auto"/>
      <w:ind w:left="1320"/>
      <w:jc w:val="left"/>
    </w:pPr>
    <w:rPr>
      <w:rFonts w:asciiTheme="minorHAnsi" w:eastAsiaTheme="minorEastAsia" w:hAnsiTheme="minorHAnsi" w:cstheme="minorBidi"/>
      <w:sz w:val="22"/>
      <w:szCs w:val="22"/>
      <w:lang w:val="vi-VN" w:eastAsia="vi-VN"/>
    </w:rPr>
  </w:style>
  <w:style w:type="paragraph" w:styleId="TOC8">
    <w:name w:val="toc 8"/>
    <w:basedOn w:val="Normal"/>
    <w:next w:val="Normal"/>
    <w:autoRedefine/>
    <w:uiPriority w:val="39"/>
    <w:unhideWhenUsed/>
    <w:rsid w:val="00C37EB4"/>
    <w:pPr>
      <w:spacing w:before="0" w:after="100" w:line="276" w:lineRule="auto"/>
      <w:ind w:left="1540"/>
      <w:jc w:val="left"/>
    </w:pPr>
    <w:rPr>
      <w:rFonts w:asciiTheme="minorHAnsi" w:eastAsiaTheme="minorEastAsia" w:hAnsiTheme="minorHAnsi" w:cstheme="minorBidi"/>
      <w:sz w:val="22"/>
      <w:szCs w:val="22"/>
      <w:lang w:val="vi-VN" w:eastAsia="vi-VN"/>
    </w:rPr>
  </w:style>
  <w:style w:type="paragraph" w:styleId="TOC9">
    <w:name w:val="toc 9"/>
    <w:basedOn w:val="Normal"/>
    <w:next w:val="Normal"/>
    <w:autoRedefine/>
    <w:uiPriority w:val="39"/>
    <w:unhideWhenUsed/>
    <w:rsid w:val="00C37EB4"/>
    <w:pPr>
      <w:spacing w:before="0" w:after="100" w:line="276" w:lineRule="auto"/>
      <w:ind w:left="1760"/>
      <w:jc w:val="left"/>
    </w:pPr>
    <w:rPr>
      <w:rFonts w:asciiTheme="minorHAnsi" w:eastAsiaTheme="minorEastAsia" w:hAnsiTheme="minorHAnsi" w:cstheme="minorBidi"/>
      <w:sz w:val="22"/>
      <w:szCs w:val="22"/>
      <w:lang w:val="vi-VN" w:eastAsia="vi-VN"/>
    </w:rPr>
  </w:style>
  <w:style w:type="paragraph" w:styleId="TableofFigures">
    <w:name w:val="table of figures"/>
    <w:basedOn w:val="Normal"/>
    <w:next w:val="Normal"/>
    <w:uiPriority w:val="99"/>
    <w:unhideWhenUsed/>
    <w:rsid w:val="00C37EB4"/>
    <w:pPr>
      <w:spacing w:after="0"/>
    </w:pPr>
  </w:style>
  <w:style w:type="paragraph" w:styleId="EndnoteText">
    <w:name w:val="endnote text"/>
    <w:basedOn w:val="Normal"/>
    <w:link w:val="EndnoteTextChar"/>
    <w:uiPriority w:val="99"/>
    <w:semiHidden/>
    <w:unhideWhenUsed/>
    <w:rsid w:val="00F41795"/>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F41795"/>
    <w:rPr>
      <w:rFonts w:ascii="Times New Roman" w:eastAsia="Times New Roman" w:hAnsi="Times New Roman" w:cs="Times New Roman"/>
      <w:sz w:val="20"/>
      <w:szCs w:val="20"/>
      <w:lang w:val="nl-NL"/>
    </w:rPr>
  </w:style>
  <w:style w:type="character" w:styleId="EndnoteReference">
    <w:name w:val="endnote reference"/>
    <w:basedOn w:val="DefaultParagraphFont"/>
    <w:uiPriority w:val="99"/>
    <w:semiHidden/>
    <w:unhideWhenUsed/>
    <w:rsid w:val="00F4179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6593">
      <w:bodyDiv w:val="1"/>
      <w:marLeft w:val="0"/>
      <w:marRight w:val="0"/>
      <w:marTop w:val="0"/>
      <w:marBottom w:val="0"/>
      <w:divBdr>
        <w:top w:val="none" w:sz="0" w:space="0" w:color="auto"/>
        <w:left w:val="none" w:sz="0" w:space="0" w:color="auto"/>
        <w:bottom w:val="none" w:sz="0" w:space="0" w:color="auto"/>
        <w:right w:val="none" w:sz="0" w:space="0" w:color="auto"/>
      </w:divBdr>
    </w:div>
    <w:div w:id="55857586">
      <w:bodyDiv w:val="1"/>
      <w:marLeft w:val="0"/>
      <w:marRight w:val="0"/>
      <w:marTop w:val="0"/>
      <w:marBottom w:val="0"/>
      <w:divBdr>
        <w:top w:val="none" w:sz="0" w:space="0" w:color="auto"/>
        <w:left w:val="none" w:sz="0" w:space="0" w:color="auto"/>
        <w:bottom w:val="none" w:sz="0" w:space="0" w:color="auto"/>
        <w:right w:val="none" w:sz="0" w:space="0" w:color="auto"/>
      </w:divBdr>
    </w:div>
    <w:div w:id="58091726">
      <w:bodyDiv w:val="1"/>
      <w:marLeft w:val="0"/>
      <w:marRight w:val="0"/>
      <w:marTop w:val="0"/>
      <w:marBottom w:val="0"/>
      <w:divBdr>
        <w:top w:val="none" w:sz="0" w:space="0" w:color="auto"/>
        <w:left w:val="none" w:sz="0" w:space="0" w:color="auto"/>
        <w:bottom w:val="none" w:sz="0" w:space="0" w:color="auto"/>
        <w:right w:val="none" w:sz="0" w:space="0" w:color="auto"/>
      </w:divBdr>
    </w:div>
    <w:div w:id="77289849">
      <w:bodyDiv w:val="1"/>
      <w:marLeft w:val="0"/>
      <w:marRight w:val="0"/>
      <w:marTop w:val="0"/>
      <w:marBottom w:val="0"/>
      <w:divBdr>
        <w:top w:val="none" w:sz="0" w:space="0" w:color="auto"/>
        <w:left w:val="none" w:sz="0" w:space="0" w:color="auto"/>
        <w:bottom w:val="none" w:sz="0" w:space="0" w:color="auto"/>
        <w:right w:val="none" w:sz="0" w:space="0" w:color="auto"/>
      </w:divBdr>
    </w:div>
    <w:div w:id="108666361">
      <w:bodyDiv w:val="1"/>
      <w:marLeft w:val="0"/>
      <w:marRight w:val="0"/>
      <w:marTop w:val="0"/>
      <w:marBottom w:val="0"/>
      <w:divBdr>
        <w:top w:val="none" w:sz="0" w:space="0" w:color="auto"/>
        <w:left w:val="none" w:sz="0" w:space="0" w:color="auto"/>
        <w:bottom w:val="none" w:sz="0" w:space="0" w:color="auto"/>
        <w:right w:val="none" w:sz="0" w:space="0" w:color="auto"/>
      </w:divBdr>
    </w:div>
    <w:div w:id="172763683">
      <w:bodyDiv w:val="1"/>
      <w:marLeft w:val="0"/>
      <w:marRight w:val="0"/>
      <w:marTop w:val="0"/>
      <w:marBottom w:val="0"/>
      <w:divBdr>
        <w:top w:val="none" w:sz="0" w:space="0" w:color="auto"/>
        <w:left w:val="none" w:sz="0" w:space="0" w:color="auto"/>
        <w:bottom w:val="none" w:sz="0" w:space="0" w:color="auto"/>
        <w:right w:val="none" w:sz="0" w:space="0" w:color="auto"/>
      </w:divBdr>
    </w:div>
    <w:div w:id="189758200">
      <w:bodyDiv w:val="1"/>
      <w:marLeft w:val="0"/>
      <w:marRight w:val="0"/>
      <w:marTop w:val="0"/>
      <w:marBottom w:val="0"/>
      <w:divBdr>
        <w:top w:val="none" w:sz="0" w:space="0" w:color="auto"/>
        <w:left w:val="none" w:sz="0" w:space="0" w:color="auto"/>
        <w:bottom w:val="none" w:sz="0" w:space="0" w:color="auto"/>
        <w:right w:val="none" w:sz="0" w:space="0" w:color="auto"/>
      </w:divBdr>
    </w:div>
    <w:div w:id="267391356">
      <w:bodyDiv w:val="1"/>
      <w:marLeft w:val="0"/>
      <w:marRight w:val="0"/>
      <w:marTop w:val="0"/>
      <w:marBottom w:val="0"/>
      <w:divBdr>
        <w:top w:val="none" w:sz="0" w:space="0" w:color="auto"/>
        <w:left w:val="none" w:sz="0" w:space="0" w:color="auto"/>
        <w:bottom w:val="none" w:sz="0" w:space="0" w:color="auto"/>
        <w:right w:val="none" w:sz="0" w:space="0" w:color="auto"/>
      </w:divBdr>
    </w:div>
    <w:div w:id="339240173">
      <w:bodyDiv w:val="1"/>
      <w:marLeft w:val="0"/>
      <w:marRight w:val="0"/>
      <w:marTop w:val="0"/>
      <w:marBottom w:val="0"/>
      <w:divBdr>
        <w:top w:val="none" w:sz="0" w:space="0" w:color="auto"/>
        <w:left w:val="none" w:sz="0" w:space="0" w:color="auto"/>
        <w:bottom w:val="none" w:sz="0" w:space="0" w:color="auto"/>
        <w:right w:val="none" w:sz="0" w:space="0" w:color="auto"/>
      </w:divBdr>
    </w:div>
    <w:div w:id="374935365">
      <w:bodyDiv w:val="1"/>
      <w:marLeft w:val="0"/>
      <w:marRight w:val="0"/>
      <w:marTop w:val="0"/>
      <w:marBottom w:val="0"/>
      <w:divBdr>
        <w:top w:val="none" w:sz="0" w:space="0" w:color="auto"/>
        <w:left w:val="none" w:sz="0" w:space="0" w:color="auto"/>
        <w:bottom w:val="none" w:sz="0" w:space="0" w:color="auto"/>
        <w:right w:val="none" w:sz="0" w:space="0" w:color="auto"/>
      </w:divBdr>
    </w:div>
    <w:div w:id="479201820">
      <w:bodyDiv w:val="1"/>
      <w:marLeft w:val="0"/>
      <w:marRight w:val="0"/>
      <w:marTop w:val="0"/>
      <w:marBottom w:val="0"/>
      <w:divBdr>
        <w:top w:val="none" w:sz="0" w:space="0" w:color="auto"/>
        <w:left w:val="none" w:sz="0" w:space="0" w:color="auto"/>
        <w:bottom w:val="none" w:sz="0" w:space="0" w:color="auto"/>
        <w:right w:val="none" w:sz="0" w:space="0" w:color="auto"/>
      </w:divBdr>
    </w:div>
    <w:div w:id="487750552">
      <w:bodyDiv w:val="1"/>
      <w:marLeft w:val="0"/>
      <w:marRight w:val="0"/>
      <w:marTop w:val="0"/>
      <w:marBottom w:val="0"/>
      <w:divBdr>
        <w:top w:val="none" w:sz="0" w:space="0" w:color="auto"/>
        <w:left w:val="none" w:sz="0" w:space="0" w:color="auto"/>
        <w:bottom w:val="none" w:sz="0" w:space="0" w:color="auto"/>
        <w:right w:val="none" w:sz="0" w:space="0" w:color="auto"/>
      </w:divBdr>
    </w:div>
    <w:div w:id="494490392">
      <w:bodyDiv w:val="1"/>
      <w:marLeft w:val="0"/>
      <w:marRight w:val="0"/>
      <w:marTop w:val="0"/>
      <w:marBottom w:val="0"/>
      <w:divBdr>
        <w:top w:val="none" w:sz="0" w:space="0" w:color="auto"/>
        <w:left w:val="none" w:sz="0" w:space="0" w:color="auto"/>
        <w:bottom w:val="none" w:sz="0" w:space="0" w:color="auto"/>
        <w:right w:val="none" w:sz="0" w:space="0" w:color="auto"/>
      </w:divBdr>
    </w:div>
    <w:div w:id="534271471">
      <w:bodyDiv w:val="1"/>
      <w:marLeft w:val="0"/>
      <w:marRight w:val="0"/>
      <w:marTop w:val="0"/>
      <w:marBottom w:val="0"/>
      <w:divBdr>
        <w:top w:val="none" w:sz="0" w:space="0" w:color="auto"/>
        <w:left w:val="none" w:sz="0" w:space="0" w:color="auto"/>
        <w:bottom w:val="none" w:sz="0" w:space="0" w:color="auto"/>
        <w:right w:val="none" w:sz="0" w:space="0" w:color="auto"/>
      </w:divBdr>
    </w:div>
    <w:div w:id="657075116">
      <w:bodyDiv w:val="1"/>
      <w:marLeft w:val="0"/>
      <w:marRight w:val="0"/>
      <w:marTop w:val="0"/>
      <w:marBottom w:val="0"/>
      <w:divBdr>
        <w:top w:val="none" w:sz="0" w:space="0" w:color="auto"/>
        <w:left w:val="none" w:sz="0" w:space="0" w:color="auto"/>
        <w:bottom w:val="none" w:sz="0" w:space="0" w:color="auto"/>
        <w:right w:val="none" w:sz="0" w:space="0" w:color="auto"/>
      </w:divBdr>
    </w:div>
    <w:div w:id="673843193">
      <w:bodyDiv w:val="1"/>
      <w:marLeft w:val="0"/>
      <w:marRight w:val="0"/>
      <w:marTop w:val="0"/>
      <w:marBottom w:val="0"/>
      <w:divBdr>
        <w:top w:val="none" w:sz="0" w:space="0" w:color="auto"/>
        <w:left w:val="none" w:sz="0" w:space="0" w:color="auto"/>
        <w:bottom w:val="none" w:sz="0" w:space="0" w:color="auto"/>
        <w:right w:val="none" w:sz="0" w:space="0" w:color="auto"/>
      </w:divBdr>
    </w:div>
    <w:div w:id="721365588">
      <w:bodyDiv w:val="1"/>
      <w:marLeft w:val="0"/>
      <w:marRight w:val="0"/>
      <w:marTop w:val="0"/>
      <w:marBottom w:val="0"/>
      <w:divBdr>
        <w:top w:val="none" w:sz="0" w:space="0" w:color="auto"/>
        <w:left w:val="none" w:sz="0" w:space="0" w:color="auto"/>
        <w:bottom w:val="none" w:sz="0" w:space="0" w:color="auto"/>
        <w:right w:val="none" w:sz="0" w:space="0" w:color="auto"/>
      </w:divBdr>
    </w:div>
    <w:div w:id="724531196">
      <w:bodyDiv w:val="1"/>
      <w:marLeft w:val="0"/>
      <w:marRight w:val="0"/>
      <w:marTop w:val="0"/>
      <w:marBottom w:val="0"/>
      <w:divBdr>
        <w:top w:val="none" w:sz="0" w:space="0" w:color="auto"/>
        <w:left w:val="none" w:sz="0" w:space="0" w:color="auto"/>
        <w:bottom w:val="none" w:sz="0" w:space="0" w:color="auto"/>
        <w:right w:val="none" w:sz="0" w:space="0" w:color="auto"/>
      </w:divBdr>
    </w:div>
    <w:div w:id="741174033">
      <w:bodyDiv w:val="1"/>
      <w:marLeft w:val="0"/>
      <w:marRight w:val="0"/>
      <w:marTop w:val="0"/>
      <w:marBottom w:val="0"/>
      <w:divBdr>
        <w:top w:val="none" w:sz="0" w:space="0" w:color="auto"/>
        <w:left w:val="none" w:sz="0" w:space="0" w:color="auto"/>
        <w:bottom w:val="none" w:sz="0" w:space="0" w:color="auto"/>
        <w:right w:val="none" w:sz="0" w:space="0" w:color="auto"/>
      </w:divBdr>
    </w:div>
    <w:div w:id="808592016">
      <w:bodyDiv w:val="1"/>
      <w:marLeft w:val="0"/>
      <w:marRight w:val="0"/>
      <w:marTop w:val="0"/>
      <w:marBottom w:val="0"/>
      <w:divBdr>
        <w:top w:val="none" w:sz="0" w:space="0" w:color="auto"/>
        <w:left w:val="none" w:sz="0" w:space="0" w:color="auto"/>
        <w:bottom w:val="none" w:sz="0" w:space="0" w:color="auto"/>
        <w:right w:val="none" w:sz="0" w:space="0" w:color="auto"/>
      </w:divBdr>
    </w:div>
    <w:div w:id="827403636">
      <w:bodyDiv w:val="1"/>
      <w:marLeft w:val="0"/>
      <w:marRight w:val="0"/>
      <w:marTop w:val="0"/>
      <w:marBottom w:val="0"/>
      <w:divBdr>
        <w:top w:val="none" w:sz="0" w:space="0" w:color="auto"/>
        <w:left w:val="none" w:sz="0" w:space="0" w:color="auto"/>
        <w:bottom w:val="none" w:sz="0" w:space="0" w:color="auto"/>
        <w:right w:val="none" w:sz="0" w:space="0" w:color="auto"/>
      </w:divBdr>
    </w:div>
    <w:div w:id="858852474">
      <w:bodyDiv w:val="1"/>
      <w:marLeft w:val="0"/>
      <w:marRight w:val="0"/>
      <w:marTop w:val="0"/>
      <w:marBottom w:val="0"/>
      <w:divBdr>
        <w:top w:val="none" w:sz="0" w:space="0" w:color="auto"/>
        <w:left w:val="none" w:sz="0" w:space="0" w:color="auto"/>
        <w:bottom w:val="none" w:sz="0" w:space="0" w:color="auto"/>
        <w:right w:val="none" w:sz="0" w:space="0" w:color="auto"/>
      </w:divBdr>
    </w:div>
    <w:div w:id="916284167">
      <w:bodyDiv w:val="1"/>
      <w:marLeft w:val="0"/>
      <w:marRight w:val="0"/>
      <w:marTop w:val="0"/>
      <w:marBottom w:val="0"/>
      <w:divBdr>
        <w:top w:val="none" w:sz="0" w:space="0" w:color="auto"/>
        <w:left w:val="none" w:sz="0" w:space="0" w:color="auto"/>
        <w:bottom w:val="none" w:sz="0" w:space="0" w:color="auto"/>
        <w:right w:val="none" w:sz="0" w:space="0" w:color="auto"/>
      </w:divBdr>
    </w:div>
    <w:div w:id="1054500624">
      <w:bodyDiv w:val="1"/>
      <w:marLeft w:val="0"/>
      <w:marRight w:val="0"/>
      <w:marTop w:val="0"/>
      <w:marBottom w:val="0"/>
      <w:divBdr>
        <w:top w:val="none" w:sz="0" w:space="0" w:color="auto"/>
        <w:left w:val="none" w:sz="0" w:space="0" w:color="auto"/>
        <w:bottom w:val="none" w:sz="0" w:space="0" w:color="auto"/>
        <w:right w:val="none" w:sz="0" w:space="0" w:color="auto"/>
      </w:divBdr>
      <w:divsChild>
        <w:div w:id="68845081">
          <w:marLeft w:val="0"/>
          <w:marRight w:val="0"/>
          <w:marTop w:val="0"/>
          <w:marBottom w:val="0"/>
          <w:divBdr>
            <w:top w:val="none" w:sz="0" w:space="0" w:color="auto"/>
            <w:left w:val="none" w:sz="0" w:space="0" w:color="auto"/>
            <w:bottom w:val="none" w:sz="0" w:space="0" w:color="auto"/>
            <w:right w:val="none" w:sz="0" w:space="0" w:color="auto"/>
          </w:divBdr>
        </w:div>
      </w:divsChild>
    </w:div>
    <w:div w:id="1077166993">
      <w:bodyDiv w:val="1"/>
      <w:marLeft w:val="0"/>
      <w:marRight w:val="0"/>
      <w:marTop w:val="0"/>
      <w:marBottom w:val="0"/>
      <w:divBdr>
        <w:top w:val="none" w:sz="0" w:space="0" w:color="auto"/>
        <w:left w:val="none" w:sz="0" w:space="0" w:color="auto"/>
        <w:bottom w:val="none" w:sz="0" w:space="0" w:color="auto"/>
        <w:right w:val="none" w:sz="0" w:space="0" w:color="auto"/>
      </w:divBdr>
      <w:divsChild>
        <w:div w:id="523712904">
          <w:marLeft w:val="0"/>
          <w:marRight w:val="0"/>
          <w:marTop w:val="0"/>
          <w:marBottom w:val="0"/>
          <w:divBdr>
            <w:top w:val="none" w:sz="0" w:space="0" w:color="auto"/>
            <w:left w:val="none" w:sz="0" w:space="0" w:color="auto"/>
            <w:bottom w:val="none" w:sz="0" w:space="0" w:color="auto"/>
            <w:right w:val="none" w:sz="0" w:space="0" w:color="auto"/>
          </w:divBdr>
          <w:divsChild>
            <w:div w:id="848102932">
              <w:marLeft w:val="0"/>
              <w:marRight w:val="0"/>
              <w:marTop w:val="0"/>
              <w:marBottom w:val="0"/>
              <w:divBdr>
                <w:top w:val="none" w:sz="0" w:space="0" w:color="auto"/>
                <w:left w:val="none" w:sz="0" w:space="0" w:color="auto"/>
                <w:bottom w:val="none" w:sz="0" w:space="0" w:color="auto"/>
                <w:right w:val="none" w:sz="0" w:space="0" w:color="auto"/>
              </w:divBdr>
              <w:divsChild>
                <w:div w:id="265504422">
                  <w:marLeft w:val="0"/>
                  <w:marRight w:val="0"/>
                  <w:marTop w:val="0"/>
                  <w:marBottom w:val="0"/>
                  <w:divBdr>
                    <w:top w:val="none" w:sz="0" w:space="0" w:color="auto"/>
                    <w:left w:val="none" w:sz="0" w:space="0" w:color="auto"/>
                    <w:bottom w:val="none" w:sz="0" w:space="0" w:color="auto"/>
                    <w:right w:val="none" w:sz="0" w:space="0" w:color="auto"/>
                  </w:divBdr>
                  <w:divsChild>
                    <w:div w:id="198591080">
                      <w:marLeft w:val="0"/>
                      <w:marRight w:val="0"/>
                      <w:marTop w:val="0"/>
                      <w:marBottom w:val="0"/>
                      <w:divBdr>
                        <w:top w:val="none" w:sz="0" w:space="0" w:color="auto"/>
                        <w:left w:val="none" w:sz="0" w:space="0" w:color="auto"/>
                        <w:bottom w:val="none" w:sz="0" w:space="0" w:color="auto"/>
                        <w:right w:val="none" w:sz="0" w:space="0" w:color="auto"/>
                      </w:divBdr>
                      <w:divsChild>
                        <w:div w:id="1354650712">
                          <w:marLeft w:val="0"/>
                          <w:marRight w:val="0"/>
                          <w:marTop w:val="0"/>
                          <w:marBottom w:val="0"/>
                          <w:divBdr>
                            <w:top w:val="none" w:sz="0" w:space="0" w:color="auto"/>
                            <w:left w:val="none" w:sz="0" w:space="0" w:color="auto"/>
                            <w:bottom w:val="none" w:sz="0" w:space="0" w:color="auto"/>
                            <w:right w:val="none" w:sz="0" w:space="0" w:color="auto"/>
                          </w:divBdr>
                          <w:divsChild>
                            <w:div w:id="652760932">
                              <w:marLeft w:val="0"/>
                              <w:marRight w:val="0"/>
                              <w:marTop w:val="0"/>
                              <w:marBottom w:val="0"/>
                              <w:divBdr>
                                <w:top w:val="none" w:sz="0" w:space="0" w:color="auto"/>
                                <w:left w:val="none" w:sz="0" w:space="0" w:color="auto"/>
                                <w:bottom w:val="none" w:sz="0" w:space="0" w:color="auto"/>
                                <w:right w:val="none" w:sz="0" w:space="0" w:color="auto"/>
                              </w:divBdr>
                              <w:divsChild>
                                <w:div w:id="215552978">
                                  <w:marLeft w:val="0"/>
                                  <w:marRight w:val="0"/>
                                  <w:marTop w:val="0"/>
                                  <w:marBottom w:val="0"/>
                                  <w:divBdr>
                                    <w:top w:val="none" w:sz="0" w:space="0" w:color="auto"/>
                                    <w:left w:val="none" w:sz="0" w:space="0" w:color="auto"/>
                                    <w:bottom w:val="none" w:sz="0" w:space="0" w:color="auto"/>
                                    <w:right w:val="none" w:sz="0" w:space="0" w:color="auto"/>
                                  </w:divBdr>
                                  <w:divsChild>
                                    <w:div w:id="398870921">
                                      <w:marLeft w:val="0"/>
                                      <w:marRight w:val="0"/>
                                      <w:marTop w:val="0"/>
                                      <w:marBottom w:val="0"/>
                                      <w:divBdr>
                                        <w:top w:val="none" w:sz="0" w:space="0" w:color="auto"/>
                                        <w:left w:val="none" w:sz="0" w:space="0" w:color="auto"/>
                                        <w:bottom w:val="none" w:sz="0" w:space="0" w:color="auto"/>
                                        <w:right w:val="none" w:sz="0" w:space="0" w:color="auto"/>
                                      </w:divBdr>
                                      <w:divsChild>
                                        <w:div w:id="390689493">
                                          <w:marLeft w:val="0"/>
                                          <w:marRight w:val="0"/>
                                          <w:marTop w:val="0"/>
                                          <w:marBottom w:val="0"/>
                                          <w:divBdr>
                                            <w:top w:val="none" w:sz="0" w:space="0" w:color="auto"/>
                                            <w:left w:val="none" w:sz="0" w:space="0" w:color="auto"/>
                                            <w:bottom w:val="none" w:sz="0" w:space="0" w:color="auto"/>
                                            <w:right w:val="none" w:sz="0" w:space="0" w:color="auto"/>
                                          </w:divBdr>
                                          <w:divsChild>
                                            <w:div w:id="1667855631">
                                              <w:marLeft w:val="0"/>
                                              <w:marRight w:val="0"/>
                                              <w:marTop w:val="0"/>
                                              <w:marBottom w:val="0"/>
                                              <w:divBdr>
                                                <w:top w:val="none" w:sz="0" w:space="0" w:color="auto"/>
                                                <w:left w:val="none" w:sz="0" w:space="0" w:color="auto"/>
                                                <w:bottom w:val="none" w:sz="0" w:space="0" w:color="auto"/>
                                                <w:right w:val="none" w:sz="0" w:space="0" w:color="auto"/>
                                              </w:divBdr>
                                              <w:divsChild>
                                                <w:div w:id="1269047792">
                                                  <w:marLeft w:val="0"/>
                                                  <w:marRight w:val="0"/>
                                                  <w:marTop w:val="0"/>
                                                  <w:marBottom w:val="0"/>
                                                  <w:divBdr>
                                                    <w:top w:val="none" w:sz="0" w:space="0" w:color="auto"/>
                                                    <w:left w:val="none" w:sz="0" w:space="0" w:color="auto"/>
                                                    <w:bottom w:val="none" w:sz="0" w:space="0" w:color="auto"/>
                                                    <w:right w:val="none" w:sz="0" w:space="0" w:color="auto"/>
                                                  </w:divBdr>
                                                  <w:divsChild>
                                                    <w:div w:id="611211352">
                                                      <w:marLeft w:val="0"/>
                                                      <w:marRight w:val="0"/>
                                                      <w:marTop w:val="0"/>
                                                      <w:marBottom w:val="0"/>
                                                      <w:divBdr>
                                                        <w:top w:val="none" w:sz="0" w:space="0" w:color="auto"/>
                                                        <w:left w:val="none" w:sz="0" w:space="0" w:color="auto"/>
                                                        <w:bottom w:val="none" w:sz="0" w:space="0" w:color="auto"/>
                                                        <w:right w:val="none" w:sz="0" w:space="0" w:color="auto"/>
                                                      </w:divBdr>
                                                      <w:divsChild>
                                                        <w:div w:id="1609197623">
                                                          <w:marLeft w:val="0"/>
                                                          <w:marRight w:val="0"/>
                                                          <w:marTop w:val="0"/>
                                                          <w:marBottom w:val="0"/>
                                                          <w:divBdr>
                                                            <w:top w:val="none" w:sz="0" w:space="0" w:color="auto"/>
                                                            <w:left w:val="none" w:sz="0" w:space="0" w:color="auto"/>
                                                            <w:bottom w:val="none" w:sz="0" w:space="0" w:color="auto"/>
                                                            <w:right w:val="none" w:sz="0" w:space="0" w:color="auto"/>
                                                          </w:divBdr>
                                                          <w:divsChild>
                                                            <w:div w:id="1875925480">
                                                              <w:marLeft w:val="0"/>
                                                              <w:marRight w:val="0"/>
                                                              <w:marTop w:val="0"/>
                                                              <w:marBottom w:val="0"/>
                                                              <w:divBdr>
                                                                <w:top w:val="none" w:sz="0" w:space="0" w:color="auto"/>
                                                                <w:left w:val="none" w:sz="0" w:space="0" w:color="auto"/>
                                                                <w:bottom w:val="none" w:sz="0" w:space="0" w:color="auto"/>
                                                                <w:right w:val="none" w:sz="0" w:space="0" w:color="auto"/>
                                                              </w:divBdr>
                                                              <w:divsChild>
                                                                <w:div w:id="38626608">
                                                                  <w:marLeft w:val="0"/>
                                                                  <w:marRight w:val="0"/>
                                                                  <w:marTop w:val="0"/>
                                                                  <w:marBottom w:val="0"/>
                                                                  <w:divBdr>
                                                                    <w:top w:val="none" w:sz="0" w:space="0" w:color="auto"/>
                                                                    <w:left w:val="none" w:sz="0" w:space="0" w:color="auto"/>
                                                                    <w:bottom w:val="none" w:sz="0" w:space="0" w:color="auto"/>
                                                                    <w:right w:val="none" w:sz="0" w:space="0" w:color="auto"/>
                                                                  </w:divBdr>
                                                                  <w:divsChild>
                                                                    <w:div w:id="1984845666">
                                                                      <w:marLeft w:val="0"/>
                                                                      <w:marRight w:val="0"/>
                                                                      <w:marTop w:val="0"/>
                                                                      <w:marBottom w:val="0"/>
                                                                      <w:divBdr>
                                                                        <w:top w:val="none" w:sz="0" w:space="0" w:color="auto"/>
                                                                        <w:left w:val="none" w:sz="0" w:space="0" w:color="auto"/>
                                                                        <w:bottom w:val="none" w:sz="0" w:space="0" w:color="auto"/>
                                                                        <w:right w:val="none" w:sz="0" w:space="0" w:color="auto"/>
                                                                      </w:divBdr>
                                                                      <w:divsChild>
                                                                        <w:div w:id="734205491">
                                                                          <w:marLeft w:val="0"/>
                                                                          <w:marRight w:val="0"/>
                                                                          <w:marTop w:val="0"/>
                                                                          <w:marBottom w:val="0"/>
                                                                          <w:divBdr>
                                                                            <w:top w:val="none" w:sz="0" w:space="0" w:color="auto"/>
                                                                            <w:left w:val="none" w:sz="0" w:space="0" w:color="auto"/>
                                                                            <w:bottom w:val="none" w:sz="0" w:space="0" w:color="auto"/>
                                                                            <w:right w:val="none" w:sz="0" w:space="0" w:color="auto"/>
                                                                          </w:divBdr>
                                                                          <w:divsChild>
                                                                            <w:div w:id="1515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7093710">
      <w:bodyDiv w:val="1"/>
      <w:marLeft w:val="0"/>
      <w:marRight w:val="0"/>
      <w:marTop w:val="0"/>
      <w:marBottom w:val="0"/>
      <w:divBdr>
        <w:top w:val="none" w:sz="0" w:space="0" w:color="auto"/>
        <w:left w:val="none" w:sz="0" w:space="0" w:color="auto"/>
        <w:bottom w:val="none" w:sz="0" w:space="0" w:color="auto"/>
        <w:right w:val="none" w:sz="0" w:space="0" w:color="auto"/>
      </w:divBdr>
    </w:div>
    <w:div w:id="1158575986">
      <w:bodyDiv w:val="1"/>
      <w:marLeft w:val="0"/>
      <w:marRight w:val="0"/>
      <w:marTop w:val="0"/>
      <w:marBottom w:val="0"/>
      <w:divBdr>
        <w:top w:val="none" w:sz="0" w:space="0" w:color="auto"/>
        <w:left w:val="none" w:sz="0" w:space="0" w:color="auto"/>
        <w:bottom w:val="none" w:sz="0" w:space="0" w:color="auto"/>
        <w:right w:val="none" w:sz="0" w:space="0" w:color="auto"/>
      </w:divBdr>
    </w:div>
    <w:div w:id="1217550618">
      <w:bodyDiv w:val="1"/>
      <w:marLeft w:val="0"/>
      <w:marRight w:val="0"/>
      <w:marTop w:val="0"/>
      <w:marBottom w:val="0"/>
      <w:divBdr>
        <w:top w:val="none" w:sz="0" w:space="0" w:color="auto"/>
        <w:left w:val="none" w:sz="0" w:space="0" w:color="auto"/>
        <w:bottom w:val="none" w:sz="0" w:space="0" w:color="auto"/>
        <w:right w:val="none" w:sz="0" w:space="0" w:color="auto"/>
      </w:divBdr>
    </w:div>
    <w:div w:id="1232496826">
      <w:bodyDiv w:val="1"/>
      <w:marLeft w:val="0"/>
      <w:marRight w:val="0"/>
      <w:marTop w:val="0"/>
      <w:marBottom w:val="0"/>
      <w:divBdr>
        <w:top w:val="none" w:sz="0" w:space="0" w:color="auto"/>
        <w:left w:val="none" w:sz="0" w:space="0" w:color="auto"/>
        <w:bottom w:val="none" w:sz="0" w:space="0" w:color="auto"/>
        <w:right w:val="none" w:sz="0" w:space="0" w:color="auto"/>
      </w:divBdr>
    </w:div>
    <w:div w:id="1275136331">
      <w:bodyDiv w:val="1"/>
      <w:marLeft w:val="0"/>
      <w:marRight w:val="0"/>
      <w:marTop w:val="0"/>
      <w:marBottom w:val="0"/>
      <w:divBdr>
        <w:top w:val="none" w:sz="0" w:space="0" w:color="auto"/>
        <w:left w:val="none" w:sz="0" w:space="0" w:color="auto"/>
        <w:bottom w:val="none" w:sz="0" w:space="0" w:color="auto"/>
        <w:right w:val="none" w:sz="0" w:space="0" w:color="auto"/>
      </w:divBdr>
    </w:div>
    <w:div w:id="1500192032">
      <w:bodyDiv w:val="1"/>
      <w:marLeft w:val="0"/>
      <w:marRight w:val="0"/>
      <w:marTop w:val="0"/>
      <w:marBottom w:val="0"/>
      <w:divBdr>
        <w:top w:val="none" w:sz="0" w:space="0" w:color="auto"/>
        <w:left w:val="none" w:sz="0" w:space="0" w:color="auto"/>
        <w:bottom w:val="none" w:sz="0" w:space="0" w:color="auto"/>
        <w:right w:val="none" w:sz="0" w:space="0" w:color="auto"/>
      </w:divBdr>
    </w:div>
    <w:div w:id="1541432510">
      <w:bodyDiv w:val="1"/>
      <w:marLeft w:val="0"/>
      <w:marRight w:val="0"/>
      <w:marTop w:val="0"/>
      <w:marBottom w:val="0"/>
      <w:divBdr>
        <w:top w:val="none" w:sz="0" w:space="0" w:color="auto"/>
        <w:left w:val="none" w:sz="0" w:space="0" w:color="auto"/>
        <w:bottom w:val="none" w:sz="0" w:space="0" w:color="auto"/>
        <w:right w:val="none" w:sz="0" w:space="0" w:color="auto"/>
      </w:divBdr>
    </w:div>
    <w:div w:id="1553469224">
      <w:bodyDiv w:val="1"/>
      <w:marLeft w:val="0"/>
      <w:marRight w:val="0"/>
      <w:marTop w:val="0"/>
      <w:marBottom w:val="0"/>
      <w:divBdr>
        <w:top w:val="none" w:sz="0" w:space="0" w:color="auto"/>
        <w:left w:val="none" w:sz="0" w:space="0" w:color="auto"/>
        <w:bottom w:val="none" w:sz="0" w:space="0" w:color="auto"/>
        <w:right w:val="none" w:sz="0" w:space="0" w:color="auto"/>
      </w:divBdr>
    </w:div>
    <w:div w:id="1674330934">
      <w:bodyDiv w:val="1"/>
      <w:marLeft w:val="0"/>
      <w:marRight w:val="0"/>
      <w:marTop w:val="0"/>
      <w:marBottom w:val="0"/>
      <w:divBdr>
        <w:top w:val="none" w:sz="0" w:space="0" w:color="auto"/>
        <w:left w:val="none" w:sz="0" w:space="0" w:color="auto"/>
        <w:bottom w:val="none" w:sz="0" w:space="0" w:color="auto"/>
        <w:right w:val="none" w:sz="0" w:space="0" w:color="auto"/>
      </w:divBdr>
    </w:div>
    <w:div w:id="1712916991">
      <w:bodyDiv w:val="1"/>
      <w:marLeft w:val="0"/>
      <w:marRight w:val="0"/>
      <w:marTop w:val="0"/>
      <w:marBottom w:val="0"/>
      <w:divBdr>
        <w:top w:val="none" w:sz="0" w:space="0" w:color="auto"/>
        <w:left w:val="none" w:sz="0" w:space="0" w:color="auto"/>
        <w:bottom w:val="none" w:sz="0" w:space="0" w:color="auto"/>
        <w:right w:val="none" w:sz="0" w:space="0" w:color="auto"/>
      </w:divBdr>
    </w:div>
    <w:div w:id="1717587126">
      <w:bodyDiv w:val="1"/>
      <w:marLeft w:val="0"/>
      <w:marRight w:val="0"/>
      <w:marTop w:val="0"/>
      <w:marBottom w:val="0"/>
      <w:divBdr>
        <w:top w:val="none" w:sz="0" w:space="0" w:color="auto"/>
        <w:left w:val="none" w:sz="0" w:space="0" w:color="auto"/>
        <w:bottom w:val="none" w:sz="0" w:space="0" w:color="auto"/>
        <w:right w:val="none" w:sz="0" w:space="0" w:color="auto"/>
      </w:divBdr>
    </w:div>
    <w:div w:id="1762331482">
      <w:bodyDiv w:val="1"/>
      <w:marLeft w:val="0"/>
      <w:marRight w:val="0"/>
      <w:marTop w:val="0"/>
      <w:marBottom w:val="0"/>
      <w:divBdr>
        <w:top w:val="none" w:sz="0" w:space="0" w:color="auto"/>
        <w:left w:val="none" w:sz="0" w:space="0" w:color="auto"/>
        <w:bottom w:val="none" w:sz="0" w:space="0" w:color="auto"/>
        <w:right w:val="none" w:sz="0" w:space="0" w:color="auto"/>
      </w:divBdr>
    </w:div>
    <w:div w:id="1816875410">
      <w:bodyDiv w:val="1"/>
      <w:marLeft w:val="0"/>
      <w:marRight w:val="0"/>
      <w:marTop w:val="0"/>
      <w:marBottom w:val="0"/>
      <w:divBdr>
        <w:top w:val="none" w:sz="0" w:space="0" w:color="auto"/>
        <w:left w:val="none" w:sz="0" w:space="0" w:color="auto"/>
        <w:bottom w:val="none" w:sz="0" w:space="0" w:color="auto"/>
        <w:right w:val="none" w:sz="0" w:space="0" w:color="auto"/>
      </w:divBdr>
      <w:divsChild>
        <w:div w:id="116338541">
          <w:marLeft w:val="0"/>
          <w:marRight w:val="0"/>
          <w:marTop w:val="0"/>
          <w:marBottom w:val="0"/>
          <w:divBdr>
            <w:top w:val="none" w:sz="0" w:space="0" w:color="auto"/>
            <w:left w:val="none" w:sz="0" w:space="0" w:color="auto"/>
            <w:bottom w:val="none" w:sz="0" w:space="0" w:color="auto"/>
            <w:right w:val="none" w:sz="0" w:space="0" w:color="auto"/>
          </w:divBdr>
        </w:div>
      </w:divsChild>
    </w:div>
    <w:div w:id="1863351286">
      <w:bodyDiv w:val="1"/>
      <w:marLeft w:val="0"/>
      <w:marRight w:val="0"/>
      <w:marTop w:val="0"/>
      <w:marBottom w:val="0"/>
      <w:divBdr>
        <w:top w:val="none" w:sz="0" w:space="0" w:color="auto"/>
        <w:left w:val="none" w:sz="0" w:space="0" w:color="auto"/>
        <w:bottom w:val="none" w:sz="0" w:space="0" w:color="auto"/>
        <w:right w:val="none" w:sz="0" w:space="0" w:color="auto"/>
      </w:divBdr>
    </w:div>
    <w:div w:id="1888908377">
      <w:bodyDiv w:val="1"/>
      <w:marLeft w:val="0"/>
      <w:marRight w:val="0"/>
      <w:marTop w:val="0"/>
      <w:marBottom w:val="0"/>
      <w:divBdr>
        <w:top w:val="none" w:sz="0" w:space="0" w:color="auto"/>
        <w:left w:val="none" w:sz="0" w:space="0" w:color="auto"/>
        <w:bottom w:val="none" w:sz="0" w:space="0" w:color="auto"/>
        <w:right w:val="none" w:sz="0" w:space="0" w:color="auto"/>
      </w:divBdr>
    </w:div>
    <w:div w:id="1899239846">
      <w:bodyDiv w:val="1"/>
      <w:marLeft w:val="0"/>
      <w:marRight w:val="0"/>
      <w:marTop w:val="0"/>
      <w:marBottom w:val="0"/>
      <w:divBdr>
        <w:top w:val="none" w:sz="0" w:space="0" w:color="auto"/>
        <w:left w:val="none" w:sz="0" w:space="0" w:color="auto"/>
        <w:bottom w:val="none" w:sz="0" w:space="0" w:color="auto"/>
        <w:right w:val="none" w:sz="0" w:space="0" w:color="auto"/>
      </w:divBdr>
    </w:div>
    <w:div w:id="211682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view_op=view_citation&amp;hl=en&amp;user=bi9fG8AAAAAJ&amp;citation_for_view=bi9fG8AAAAAJ:zYLM7Y9cAGgC"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thuysanvietnam.com.vn/da-nang-khoang-200-tan-hai-san-ve-cang-moi-ngay-article-4267.ts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92A14E9-2C3D-4834-B59A-F6DB31200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4886</Words>
  <Characters>84852</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9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oBVT</dc:creator>
  <cp:lastModifiedBy>Lien Ha</cp:lastModifiedBy>
  <cp:revision>2</cp:revision>
  <cp:lastPrinted>2016-11-08T23:17:00Z</cp:lastPrinted>
  <dcterms:created xsi:type="dcterms:W3CDTF">2017-06-09T01:53:00Z</dcterms:created>
  <dcterms:modified xsi:type="dcterms:W3CDTF">2017-06-09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a91d8cc-92a7-3878-9e67-d0a206b7ae7d</vt:lpwstr>
  </property>
</Properties>
</file>